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4F759ED" w14:textId="77777777" w:rsidR="009F1BB5" w:rsidRDefault="009F1BB5" w:rsidP="009F1BB5">
      <w:pPr>
        <w:rPr>
          <w:rFonts w:cs="Arial"/>
          <w:b/>
          <w:sz w:val="24"/>
          <w:lang w:val="en-US"/>
        </w:rPr>
      </w:pPr>
      <w:bookmarkStart w:id="0" w:name="_GoBack"/>
      <w:bookmarkEnd w:id="0"/>
      <w:r>
        <w:rPr>
          <w:rFonts w:cs="Arial"/>
          <w:b/>
          <w:sz w:val="24"/>
          <w:lang w:val="en-US"/>
        </w:rPr>
        <w:t>Supplementary information for:</w:t>
      </w:r>
    </w:p>
    <w:p w14:paraId="0041BBB5" w14:textId="77777777" w:rsidR="009F1BB5" w:rsidRDefault="009F1BB5" w:rsidP="009F1BB5">
      <w:pPr>
        <w:rPr>
          <w:rFonts w:cs="Arial"/>
          <w:b/>
          <w:sz w:val="24"/>
          <w:lang w:val="en-US"/>
        </w:rPr>
      </w:pPr>
    </w:p>
    <w:p w14:paraId="74CAC3BA" w14:textId="77777777" w:rsidR="009F1BB5" w:rsidRPr="00436D34" w:rsidRDefault="009F1BB5" w:rsidP="009F1BB5">
      <w:pPr>
        <w:rPr>
          <w:rFonts w:cs="Arial"/>
          <w:b/>
          <w:sz w:val="24"/>
          <w:lang w:val="en-US"/>
        </w:rPr>
      </w:pPr>
      <w:r>
        <w:rPr>
          <w:rFonts w:cs="Arial"/>
          <w:b/>
          <w:sz w:val="24"/>
          <w:lang w:val="en-US"/>
        </w:rPr>
        <w:t>P</w:t>
      </w:r>
      <w:r w:rsidRPr="00436D34">
        <w:rPr>
          <w:rFonts w:cs="Arial"/>
          <w:b/>
          <w:sz w:val="24"/>
          <w:lang w:val="en-US"/>
        </w:rPr>
        <w:t xml:space="preserve">hysical activity </w:t>
      </w:r>
      <w:r>
        <w:rPr>
          <w:rFonts w:cs="Arial"/>
          <w:b/>
          <w:sz w:val="24"/>
          <w:lang w:val="en-US"/>
        </w:rPr>
        <w:t>and risk of</w:t>
      </w:r>
      <w:r w:rsidRPr="00436D34">
        <w:rPr>
          <w:rFonts w:cs="Arial"/>
          <w:b/>
          <w:sz w:val="24"/>
          <w:lang w:val="en-US"/>
        </w:rPr>
        <w:t xml:space="preserve"> </w:t>
      </w:r>
      <w:r w:rsidRPr="002F27BA">
        <w:rPr>
          <w:rFonts w:cs="Arial"/>
          <w:b/>
          <w:sz w:val="24"/>
          <w:lang w:val="en-US"/>
        </w:rPr>
        <w:t xml:space="preserve">coronary </w:t>
      </w:r>
      <w:r>
        <w:rPr>
          <w:rFonts w:cs="Arial"/>
          <w:b/>
          <w:sz w:val="24"/>
          <w:lang w:val="en-US"/>
        </w:rPr>
        <w:t xml:space="preserve">artery </w:t>
      </w:r>
      <w:r w:rsidRPr="002F27BA">
        <w:rPr>
          <w:rFonts w:cs="Arial"/>
          <w:b/>
          <w:sz w:val="24"/>
          <w:lang w:val="en-US"/>
        </w:rPr>
        <w:t>disease, myocardial infarction and stroke</w:t>
      </w:r>
      <w:r w:rsidRPr="00287D13">
        <w:rPr>
          <w:rFonts w:cs="Arial"/>
          <w:b/>
          <w:sz w:val="24"/>
          <w:lang w:val="en-US"/>
        </w:rPr>
        <w:t>: a</w:t>
      </w:r>
      <w:r>
        <w:rPr>
          <w:rFonts w:cs="Arial"/>
          <w:b/>
          <w:sz w:val="24"/>
          <w:lang w:val="en-US"/>
        </w:rPr>
        <w:t xml:space="preserve"> two-sample Mendelian r</w:t>
      </w:r>
      <w:r w:rsidRPr="00436D34">
        <w:rPr>
          <w:rFonts w:cs="Arial"/>
          <w:b/>
          <w:sz w:val="24"/>
          <w:lang w:val="en-US"/>
        </w:rPr>
        <w:t>andomization study</w:t>
      </w:r>
    </w:p>
    <w:p w14:paraId="21C3A086" w14:textId="5412CAB2" w:rsidR="009F1BB5" w:rsidRPr="009F1BB5" w:rsidRDefault="009F1BB5" w:rsidP="009F1BB5">
      <w:pPr>
        <w:rPr>
          <w:rFonts w:cs="Arial"/>
          <w:lang w:val="en-US"/>
        </w:rPr>
      </w:pPr>
      <w:r w:rsidRPr="009F1BB5">
        <w:rPr>
          <w:rFonts w:cs="Arial"/>
          <w:lang w:val="en-US"/>
        </w:rPr>
        <w:t>By Martin Bahls</w:t>
      </w:r>
      <w:r w:rsidRPr="009F1BB5">
        <w:rPr>
          <w:rFonts w:cs="Arial"/>
          <w:vertAlign w:val="superscript"/>
          <w:lang w:val="en-US"/>
        </w:rPr>
        <w:t>1,2</w:t>
      </w:r>
      <w:r w:rsidRPr="009F1BB5">
        <w:rPr>
          <w:rFonts w:cs="Arial"/>
          <w:lang w:val="en-US"/>
        </w:rPr>
        <w:t>, Michael F Leitzmann</w:t>
      </w:r>
      <w:r w:rsidRPr="009F1BB5">
        <w:rPr>
          <w:rFonts w:cs="Arial"/>
          <w:vertAlign w:val="superscript"/>
          <w:lang w:val="en-US"/>
        </w:rPr>
        <w:t>3</w:t>
      </w:r>
      <w:r w:rsidRPr="009F1BB5">
        <w:rPr>
          <w:rFonts w:cs="Arial"/>
          <w:lang w:val="en-US"/>
        </w:rPr>
        <w:t>,</w:t>
      </w:r>
      <w:r w:rsidRPr="009F1BB5">
        <w:rPr>
          <w:rFonts w:cs="Arial"/>
          <w:vertAlign w:val="superscript"/>
          <w:lang w:val="en-US"/>
        </w:rPr>
        <w:t xml:space="preserve"> </w:t>
      </w:r>
      <w:r w:rsidRPr="009F1BB5">
        <w:rPr>
          <w:rFonts w:cs="Arial"/>
          <w:lang w:val="en-US"/>
        </w:rPr>
        <w:t>André Karch</w:t>
      </w:r>
      <w:r w:rsidRPr="009F1BB5">
        <w:rPr>
          <w:rFonts w:cs="Arial"/>
          <w:vertAlign w:val="superscript"/>
          <w:lang w:val="en-US"/>
        </w:rPr>
        <w:t>4</w:t>
      </w:r>
      <w:r w:rsidRPr="009F1BB5">
        <w:rPr>
          <w:rFonts w:cs="Arial"/>
          <w:lang w:val="en-US"/>
        </w:rPr>
        <w:t>, Alexander Teumer</w:t>
      </w:r>
      <w:r w:rsidRPr="009F1BB5">
        <w:rPr>
          <w:rFonts w:cs="Arial"/>
          <w:vertAlign w:val="superscript"/>
          <w:lang w:val="en-US"/>
        </w:rPr>
        <w:t>2,5</w:t>
      </w:r>
      <w:r w:rsidRPr="009F1BB5">
        <w:rPr>
          <w:rFonts w:cs="Arial"/>
          <w:lang w:val="en-US"/>
        </w:rPr>
        <w:t>, Marcus Dörr</w:t>
      </w:r>
      <w:r w:rsidRPr="009F1BB5">
        <w:rPr>
          <w:rFonts w:cs="Arial"/>
          <w:vertAlign w:val="superscript"/>
          <w:lang w:val="en-US"/>
        </w:rPr>
        <w:t>1,2</w:t>
      </w:r>
      <w:r w:rsidRPr="009F1BB5">
        <w:rPr>
          <w:rFonts w:cs="Arial"/>
          <w:lang w:val="en-US"/>
        </w:rPr>
        <w:t>, Stephan B. Felix</w:t>
      </w:r>
      <w:r w:rsidRPr="009F1BB5">
        <w:rPr>
          <w:rFonts w:cs="Arial"/>
          <w:vertAlign w:val="superscript"/>
          <w:lang w:val="en-US"/>
        </w:rPr>
        <w:t>1,2</w:t>
      </w:r>
      <w:r w:rsidRPr="009F1BB5">
        <w:rPr>
          <w:rFonts w:cs="Arial"/>
          <w:lang w:val="en-US"/>
        </w:rPr>
        <w:t>, Christa Meisinger</w:t>
      </w:r>
      <w:r w:rsidRPr="009F1BB5">
        <w:rPr>
          <w:rFonts w:cs="Arial"/>
          <w:vertAlign w:val="superscript"/>
          <w:lang w:val="en-US"/>
        </w:rPr>
        <w:t>6,7</w:t>
      </w:r>
      <w:r w:rsidRPr="009F1BB5">
        <w:rPr>
          <w:rFonts w:cs="Arial"/>
          <w:lang w:val="en-US"/>
        </w:rPr>
        <w:t>, Sebastian E Baumeister</w:t>
      </w:r>
      <w:r w:rsidRPr="009F1BB5">
        <w:rPr>
          <w:rFonts w:cs="Arial"/>
          <w:vertAlign w:val="superscript"/>
          <w:lang w:val="en-US"/>
        </w:rPr>
        <w:t>6,7</w:t>
      </w:r>
      <w:r w:rsidR="00BA2282">
        <w:rPr>
          <w:rFonts w:cs="Arial"/>
          <w:vertAlign w:val="superscript"/>
          <w:lang w:val="en-US"/>
        </w:rPr>
        <w:t>,8</w:t>
      </w:r>
      <w:r w:rsidRPr="009F1BB5">
        <w:rPr>
          <w:rFonts w:cs="Arial"/>
          <w:vertAlign w:val="superscript"/>
          <w:lang w:val="en-US"/>
        </w:rPr>
        <w:t>*</w:t>
      </w:r>
      <w:r w:rsidRPr="009F1BB5">
        <w:rPr>
          <w:rFonts w:cs="Arial"/>
          <w:lang w:val="en-US"/>
        </w:rPr>
        <w:t>, Hansjörg Baurecht</w:t>
      </w:r>
      <w:r w:rsidRPr="009F1BB5">
        <w:rPr>
          <w:rFonts w:cs="Arial"/>
          <w:vertAlign w:val="superscript"/>
          <w:lang w:val="en-US"/>
        </w:rPr>
        <w:t>3*</w:t>
      </w:r>
    </w:p>
    <w:p w14:paraId="68F1F065" w14:textId="77777777" w:rsidR="009F1BB5" w:rsidRDefault="009F1BB5" w:rsidP="009F1BB5">
      <w:pPr>
        <w:spacing w:before="0" w:after="60"/>
        <w:rPr>
          <w:lang w:val="en-US"/>
        </w:rPr>
      </w:pPr>
      <w:r>
        <w:rPr>
          <w:rFonts w:cs="Arial"/>
          <w:vertAlign w:val="superscript"/>
          <w:lang w:val="en-US"/>
        </w:rPr>
        <w:t>1</w:t>
      </w:r>
      <w:r>
        <w:rPr>
          <w:rFonts w:cs="Arial"/>
          <w:lang w:val="en-US"/>
        </w:rPr>
        <w:t xml:space="preserve"> </w:t>
      </w:r>
      <w:r w:rsidRPr="003934F7">
        <w:rPr>
          <w:lang w:val="en-US"/>
        </w:rPr>
        <w:t>Department</w:t>
      </w:r>
      <w:r>
        <w:rPr>
          <w:lang w:val="en-US"/>
        </w:rPr>
        <w:t xml:space="preserve"> of Internal Medicine B, University Medicine Greifswald, Greifswald, Germany</w:t>
      </w:r>
    </w:p>
    <w:p w14:paraId="24A049FB" w14:textId="77777777" w:rsidR="009F1BB5" w:rsidRDefault="009F1BB5" w:rsidP="009F1BB5">
      <w:pPr>
        <w:spacing w:before="0" w:after="60"/>
        <w:rPr>
          <w:lang w:val="en-US"/>
        </w:rPr>
      </w:pPr>
      <w:r>
        <w:rPr>
          <w:rFonts w:cs="Arial"/>
          <w:vertAlign w:val="superscript"/>
          <w:lang w:val="en-US"/>
        </w:rPr>
        <w:t xml:space="preserve">2 </w:t>
      </w:r>
      <w:r>
        <w:rPr>
          <w:lang w:val="en-US"/>
        </w:rPr>
        <w:t xml:space="preserve">DZHK (German Centre for Cardiovascular Research), Partner Site Greifswald, Greifswald, </w:t>
      </w:r>
      <w:r w:rsidRPr="007A3D77">
        <w:rPr>
          <w:lang w:val="en-US"/>
        </w:rPr>
        <w:t>Germany</w:t>
      </w:r>
    </w:p>
    <w:p w14:paraId="3442DC41" w14:textId="77777777" w:rsidR="009F1BB5" w:rsidRPr="003B41F0" w:rsidRDefault="009F1BB5" w:rsidP="009F1BB5">
      <w:pPr>
        <w:spacing w:before="0" w:after="60"/>
        <w:rPr>
          <w:rFonts w:cs="Arial"/>
          <w:lang w:val="en-US"/>
        </w:rPr>
      </w:pPr>
      <w:r w:rsidRPr="00287D13">
        <w:rPr>
          <w:rFonts w:cs="Arial"/>
          <w:szCs w:val="22"/>
          <w:vertAlign w:val="superscript"/>
          <w:lang w:val="en-US"/>
        </w:rPr>
        <w:t>³</w:t>
      </w:r>
      <w:r>
        <w:rPr>
          <w:rFonts w:cs="Arial"/>
          <w:lang w:val="en-US"/>
        </w:rPr>
        <w:t xml:space="preserve"> </w:t>
      </w:r>
      <w:r w:rsidRPr="00D21B92">
        <w:rPr>
          <w:rFonts w:cs="Arial"/>
          <w:lang w:val="en-US"/>
        </w:rPr>
        <w:t>Department</w:t>
      </w:r>
      <w:r w:rsidRPr="00436D34">
        <w:rPr>
          <w:rFonts w:cs="Arial"/>
          <w:lang w:val="en-US"/>
        </w:rPr>
        <w:t xml:space="preserve"> of Epidemiology and Preventive Medicine, U</w:t>
      </w:r>
      <w:r>
        <w:rPr>
          <w:rFonts w:cs="Arial"/>
          <w:lang w:val="en-US"/>
        </w:rPr>
        <w:t>niversity of Regensburg, Germany</w:t>
      </w:r>
    </w:p>
    <w:p w14:paraId="04087AB1" w14:textId="77777777" w:rsidR="009F1BB5" w:rsidRDefault="009F1BB5" w:rsidP="009F1BB5">
      <w:pPr>
        <w:spacing w:before="0" w:after="60"/>
        <w:rPr>
          <w:rFonts w:cs="Arial"/>
          <w:lang w:val="en-US"/>
        </w:rPr>
      </w:pPr>
      <w:r>
        <w:rPr>
          <w:rFonts w:cs="Arial"/>
          <w:vertAlign w:val="superscript"/>
          <w:lang w:val="en-US"/>
        </w:rPr>
        <w:t>4</w:t>
      </w:r>
      <w:r w:rsidRPr="00751C3F">
        <w:rPr>
          <w:rFonts w:cs="Arial"/>
          <w:lang w:val="en-US"/>
        </w:rPr>
        <w:t xml:space="preserve"> Institute of Epidemiology and Social Medicine, </w:t>
      </w:r>
      <w:r>
        <w:rPr>
          <w:rFonts w:cs="Arial"/>
          <w:lang w:val="en-US"/>
        </w:rPr>
        <w:t>University of Münster, Germany</w:t>
      </w:r>
    </w:p>
    <w:p w14:paraId="545779F1" w14:textId="77777777" w:rsidR="009F1BB5" w:rsidRDefault="009F1BB5" w:rsidP="009F1BB5">
      <w:pPr>
        <w:spacing w:before="0" w:after="60"/>
        <w:rPr>
          <w:rFonts w:cs="Arial"/>
          <w:lang w:val="en-US"/>
        </w:rPr>
      </w:pPr>
      <w:r>
        <w:rPr>
          <w:rFonts w:cs="Arial"/>
          <w:vertAlign w:val="superscript"/>
          <w:lang w:val="en-US"/>
        </w:rPr>
        <w:t>5</w:t>
      </w:r>
      <w:r>
        <w:rPr>
          <w:rFonts w:cs="Arial"/>
          <w:lang w:val="en-US"/>
        </w:rPr>
        <w:t xml:space="preserve"> </w:t>
      </w:r>
      <w:r w:rsidRPr="00436D34">
        <w:rPr>
          <w:rFonts w:cs="Arial"/>
          <w:lang w:val="en-US"/>
        </w:rPr>
        <w:t>Institute for Community Medicine, University Medicine Greifswald, Greifswald, Germany</w:t>
      </w:r>
    </w:p>
    <w:p w14:paraId="3AEE01BF" w14:textId="77777777" w:rsidR="009F1BB5" w:rsidRPr="00436D34" w:rsidRDefault="009F1BB5" w:rsidP="009F1BB5">
      <w:pPr>
        <w:spacing w:before="0" w:after="60"/>
        <w:rPr>
          <w:rFonts w:cs="Arial"/>
        </w:rPr>
      </w:pPr>
      <w:r>
        <w:rPr>
          <w:rFonts w:cs="Arial"/>
          <w:vertAlign w:val="superscript"/>
        </w:rPr>
        <w:t>6</w:t>
      </w:r>
      <w:r w:rsidRPr="00D21B92">
        <w:rPr>
          <w:rFonts w:cs="Arial"/>
        </w:rPr>
        <w:t xml:space="preserve"> </w:t>
      </w:r>
      <w:r w:rsidRPr="00436D34">
        <w:rPr>
          <w:rFonts w:cs="Arial"/>
        </w:rPr>
        <w:t>Chair of Epidemiology, LMU München, UNIKA-T Augsburg, Augsburg, Germany</w:t>
      </w:r>
    </w:p>
    <w:p w14:paraId="57C5C524" w14:textId="77777777" w:rsidR="009F1BB5" w:rsidRDefault="009F1BB5" w:rsidP="00CC2F1E">
      <w:pPr>
        <w:spacing w:before="0" w:after="0"/>
        <w:rPr>
          <w:rFonts w:cs="Arial"/>
          <w:lang w:val="en-US"/>
        </w:rPr>
      </w:pPr>
      <w:r w:rsidRPr="003B41F0">
        <w:rPr>
          <w:rFonts w:cs="Arial"/>
          <w:vertAlign w:val="superscript"/>
          <w:lang w:val="en-US"/>
        </w:rPr>
        <w:t>7</w:t>
      </w:r>
      <w:r w:rsidRPr="00D21B92">
        <w:rPr>
          <w:rFonts w:cs="Arial"/>
          <w:vertAlign w:val="superscript"/>
          <w:lang w:val="en-US"/>
        </w:rPr>
        <w:t xml:space="preserve"> </w:t>
      </w:r>
      <w:r w:rsidRPr="00436D34">
        <w:rPr>
          <w:rFonts w:cs="Arial"/>
          <w:lang w:val="en-US"/>
        </w:rPr>
        <w:t>Independent Research Group Clinical Epidemiology, Helmholtz Zentrum München, German Research Center for Environmental Health, Munich, Germany</w:t>
      </w:r>
    </w:p>
    <w:p w14:paraId="0E7C4E98" w14:textId="4FF09864" w:rsidR="00BA2282" w:rsidRDefault="00BA2282" w:rsidP="00CC2F1E">
      <w:pPr>
        <w:pStyle w:val="NormalWeb"/>
        <w:spacing w:before="0" w:beforeAutospacing="0" w:after="0" w:afterAutospacing="0" w:line="480" w:lineRule="auto"/>
      </w:pPr>
      <w:r w:rsidRPr="00BA2282">
        <w:rPr>
          <w:rFonts w:cs="Arial"/>
          <w:vertAlign w:val="superscript"/>
        </w:rPr>
        <w:t xml:space="preserve">8 </w:t>
      </w:r>
      <w:r>
        <w:t xml:space="preserve"> Institute of Health Services Research in Dentistry, University of Muenster, Germany</w:t>
      </w:r>
    </w:p>
    <w:p w14:paraId="6FF6F5FD" w14:textId="0F19CBA2" w:rsidR="00BA2282" w:rsidRPr="00BA2282" w:rsidRDefault="00BA2282" w:rsidP="009F1BB5">
      <w:pPr>
        <w:spacing w:before="0" w:after="60"/>
        <w:rPr>
          <w:rFonts w:cs="Arial"/>
          <w:lang w:val="en-US"/>
        </w:rPr>
      </w:pPr>
    </w:p>
    <w:p w14:paraId="5928DE3A" w14:textId="77777777" w:rsidR="00AB5D1E" w:rsidRDefault="00AB5D1E">
      <w:pPr>
        <w:rPr>
          <w:lang w:val="en-US"/>
        </w:rPr>
      </w:pPr>
    </w:p>
    <w:p w14:paraId="0FE24358" w14:textId="77777777" w:rsidR="009F1BB5" w:rsidRDefault="009F1BB5">
      <w:pPr>
        <w:rPr>
          <w:lang w:val="en-US"/>
        </w:rPr>
        <w:sectPr w:rsidR="009F1BB5">
          <w:footerReference w:type="default" r:id="rId7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763E4C80" w14:textId="77777777" w:rsidR="009F1BB5" w:rsidRDefault="009F1BB5">
      <w:pPr>
        <w:rPr>
          <w:lang w:val="en-US"/>
        </w:rPr>
      </w:pPr>
      <w:r>
        <w:rPr>
          <w:lang w:val="en-US"/>
        </w:rPr>
        <w:lastRenderedPageBreak/>
        <w:t>Table of contents:</w:t>
      </w:r>
    </w:p>
    <w:p w14:paraId="08C7CD95" w14:textId="77777777" w:rsidR="007F6D14" w:rsidRDefault="007F6D14" w:rsidP="00FB748D">
      <w:pPr>
        <w:spacing w:line="240" w:lineRule="auto"/>
        <w:jc w:val="left"/>
        <w:rPr>
          <w:rFonts w:cs="Arial"/>
          <w:lang w:val="en-US"/>
        </w:rPr>
      </w:pPr>
      <w:r>
        <w:rPr>
          <w:lang w:val="en-US"/>
        </w:rPr>
        <w:t xml:space="preserve">Suppl. </w:t>
      </w:r>
      <w:r w:rsidRPr="0045290C">
        <w:rPr>
          <w:rFonts w:cs="Arial"/>
          <w:lang w:val="en-US"/>
        </w:rPr>
        <w:t xml:space="preserve">Table </w:t>
      </w:r>
      <w:r>
        <w:rPr>
          <w:rFonts w:cs="Arial"/>
          <w:lang w:val="en-US"/>
        </w:rPr>
        <w:t xml:space="preserve">1 – </w:t>
      </w:r>
      <w:r w:rsidRPr="00DF507C">
        <w:rPr>
          <w:rFonts w:cs="Arial"/>
          <w:lang w:val="en-US"/>
        </w:rPr>
        <w:t>Association of</w:t>
      </w:r>
      <w:r>
        <w:rPr>
          <w:rFonts w:cs="Arial"/>
          <w:lang w:val="en-US"/>
        </w:rPr>
        <w:t xml:space="preserve"> genetic instruments (SNPs) related to</w:t>
      </w:r>
      <w:r w:rsidRPr="00DF507C">
        <w:rPr>
          <w:rFonts w:cs="Arial"/>
          <w:lang w:val="en-US"/>
        </w:rPr>
        <w:t xml:space="preserve"> </w:t>
      </w:r>
      <w:r>
        <w:rPr>
          <w:rFonts w:cs="Arial"/>
          <w:lang w:val="en-US"/>
        </w:rPr>
        <w:t>self-reported moderate-to-vigorous physical activity</w:t>
      </w:r>
      <w:r w:rsidRPr="00DF507C">
        <w:rPr>
          <w:rFonts w:cs="Arial"/>
          <w:lang w:val="en-US"/>
        </w:rPr>
        <w:t xml:space="preserve"> </w:t>
      </w:r>
      <w:r>
        <w:rPr>
          <w:rFonts w:cs="Arial"/>
          <w:lang w:val="en-US"/>
        </w:rPr>
        <w:t>from the GWAS by Klimentidis et al.</w:t>
      </w:r>
      <w:r>
        <w:rPr>
          <w:rFonts w:cs="Arial"/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cs="Arial"/>
          <w:lang w:val="en-US"/>
        </w:rPr>
        <w:instrText xml:space="preserve"> ADDIN EN.CITE </w:instrText>
      </w:r>
      <w:r>
        <w:rPr>
          <w:rFonts w:cs="Arial"/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cs="Arial"/>
          <w:lang w:val="en-US"/>
        </w:rPr>
        <w:instrText xml:space="preserve"> ADDIN EN.CITE.DATA </w:instrText>
      </w:r>
      <w:r>
        <w:rPr>
          <w:rFonts w:cs="Arial"/>
          <w:lang w:val="en-US"/>
        </w:rPr>
      </w:r>
      <w:r>
        <w:rPr>
          <w:rFonts w:cs="Arial"/>
          <w:lang w:val="en-US"/>
        </w:rPr>
        <w:fldChar w:fldCharType="end"/>
      </w:r>
      <w:r>
        <w:rPr>
          <w:rFonts w:cs="Arial"/>
          <w:lang w:val="en-US"/>
        </w:rPr>
      </w:r>
      <w:r>
        <w:rPr>
          <w:rFonts w:cs="Arial"/>
          <w:lang w:val="en-US"/>
        </w:rPr>
        <w:fldChar w:fldCharType="separate"/>
      </w:r>
      <w:r w:rsidRPr="00266368">
        <w:rPr>
          <w:rFonts w:cs="Arial"/>
          <w:noProof/>
          <w:vertAlign w:val="superscript"/>
          <w:lang w:val="en-US"/>
        </w:rPr>
        <w:t>1</w:t>
      </w:r>
      <w:r>
        <w:rPr>
          <w:rFonts w:cs="Arial"/>
          <w:lang w:val="en-US"/>
        </w:rPr>
        <w:fldChar w:fldCharType="end"/>
      </w:r>
      <w:r>
        <w:rPr>
          <w:rFonts w:cs="Arial"/>
          <w:lang w:val="en-US"/>
        </w:rPr>
        <w:t xml:space="preserve"> with coronary artery disease, myocardial infarction and ischemic stroke.</w:t>
      </w:r>
    </w:p>
    <w:p w14:paraId="73111557" w14:textId="3786E27B" w:rsidR="002D651E" w:rsidRDefault="007F6D14" w:rsidP="00FB748D">
      <w:pPr>
        <w:spacing w:line="240" w:lineRule="auto"/>
        <w:jc w:val="left"/>
        <w:rPr>
          <w:lang w:val="en-US"/>
        </w:rPr>
      </w:pPr>
      <w:r>
        <w:rPr>
          <w:lang w:val="en-US"/>
        </w:rPr>
        <w:t xml:space="preserve">Suppl. Table 2 – </w:t>
      </w:r>
      <w:r w:rsidRPr="00DF507C">
        <w:rPr>
          <w:rFonts w:cs="Arial"/>
          <w:lang w:val="en-US"/>
        </w:rPr>
        <w:t>Association of</w:t>
      </w:r>
      <w:r>
        <w:rPr>
          <w:rFonts w:cs="Arial"/>
          <w:lang w:val="en-US"/>
        </w:rPr>
        <w:t xml:space="preserve"> genetic instruments (SNPs) related to</w:t>
      </w:r>
      <w:r w:rsidRPr="00DF507C">
        <w:rPr>
          <w:rFonts w:cs="Arial"/>
          <w:lang w:val="en-US"/>
        </w:rPr>
        <w:t xml:space="preserve"> </w:t>
      </w:r>
      <w:r w:rsidR="00DA7BD4">
        <w:rPr>
          <w:rFonts w:cs="Arial"/>
          <w:lang w:val="en-US"/>
        </w:rPr>
        <w:t xml:space="preserve">average accelarations </w:t>
      </w:r>
      <w:r>
        <w:rPr>
          <w:rFonts w:cs="Arial"/>
          <w:lang w:val="en-US"/>
        </w:rPr>
        <w:t>from the GWAS by Klimentidis et al.</w:t>
      </w:r>
      <w:r>
        <w:rPr>
          <w:rFonts w:cs="Arial"/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cs="Arial"/>
          <w:lang w:val="en-US"/>
        </w:rPr>
        <w:instrText xml:space="preserve"> ADDIN EN.CITE </w:instrText>
      </w:r>
      <w:r>
        <w:rPr>
          <w:rFonts w:cs="Arial"/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cs="Arial"/>
          <w:lang w:val="en-US"/>
        </w:rPr>
        <w:instrText xml:space="preserve"> ADDIN EN.CITE.DATA </w:instrText>
      </w:r>
      <w:r>
        <w:rPr>
          <w:rFonts w:cs="Arial"/>
          <w:lang w:val="en-US"/>
        </w:rPr>
      </w:r>
      <w:r>
        <w:rPr>
          <w:rFonts w:cs="Arial"/>
          <w:lang w:val="en-US"/>
        </w:rPr>
        <w:fldChar w:fldCharType="end"/>
      </w:r>
      <w:r>
        <w:rPr>
          <w:rFonts w:cs="Arial"/>
          <w:lang w:val="en-US"/>
        </w:rPr>
      </w:r>
      <w:r>
        <w:rPr>
          <w:rFonts w:cs="Arial"/>
          <w:lang w:val="en-US"/>
        </w:rPr>
        <w:fldChar w:fldCharType="separate"/>
      </w:r>
      <w:r w:rsidRPr="00266368">
        <w:rPr>
          <w:rFonts w:cs="Arial"/>
          <w:noProof/>
          <w:vertAlign w:val="superscript"/>
          <w:lang w:val="en-US"/>
        </w:rPr>
        <w:t>1</w:t>
      </w:r>
      <w:r>
        <w:rPr>
          <w:rFonts w:cs="Arial"/>
          <w:lang w:val="en-US"/>
        </w:rPr>
        <w:fldChar w:fldCharType="end"/>
      </w:r>
      <w:r>
        <w:rPr>
          <w:rFonts w:cs="Arial"/>
          <w:lang w:val="en-US"/>
        </w:rPr>
        <w:t xml:space="preserve"> with</w:t>
      </w:r>
      <w:r>
        <w:rPr>
          <w:lang w:val="en-US"/>
        </w:rPr>
        <w:t xml:space="preserve"> </w:t>
      </w:r>
      <w:r>
        <w:rPr>
          <w:rFonts w:cs="Arial"/>
          <w:lang w:val="en-US"/>
        </w:rPr>
        <w:t>coronary artery disease, myocardial infarction and ischemic stroke.</w:t>
      </w:r>
    </w:p>
    <w:p w14:paraId="485CB2F9" w14:textId="45E6E8F9" w:rsidR="002D651E" w:rsidRDefault="007F6D14" w:rsidP="00FB748D">
      <w:pPr>
        <w:spacing w:line="240" w:lineRule="auto"/>
        <w:jc w:val="left"/>
        <w:rPr>
          <w:lang w:val="en-US"/>
        </w:rPr>
      </w:pPr>
      <w:r>
        <w:rPr>
          <w:lang w:val="en-US"/>
        </w:rPr>
        <w:t xml:space="preserve">Suppl. Table 3 – </w:t>
      </w:r>
      <w:r w:rsidRPr="00DF507C">
        <w:rPr>
          <w:rFonts w:cs="Arial"/>
          <w:lang w:val="en-US"/>
        </w:rPr>
        <w:t>Association of</w:t>
      </w:r>
      <w:r>
        <w:rPr>
          <w:rFonts w:cs="Arial"/>
          <w:lang w:val="en-US"/>
        </w:rPr>
        <w:t xml:space="preserve"> genetic instruments (SNPs) related to</w:t>
      </w:r>
      <w:r w:rsidRPr="00DF507C">
        <w:rPr>
          <w:rFonts w:cs="Arial"/>
          <w:lang w:val="en-US"/>
        </w:rPr>
        <w:t xml:space="preserve"> </w:t>
      </w:r>
      <w:r w:rsidR="00DA7BD4">
        <w:rPr>
          <w:rFonts w:cs="Arial"/>
          <w:lang w:val="en-US"/>
        </w:rPr>
        <w:t>fraction accelerations &gt; 425 milli-gravities</w:t>
      </w:r>
      <w:r>
        <w:rPr>
          <w:lang w:val="en-US"/>
        </w:rPr>
        <w:t xml:space="preserve"> by Klimentidis et al.</w:t>
      </w:r>
      <w:r>
        <w:rPr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Pr="00644265">
        <w:rPr>
          <w:noProof/>
          <w:vertAlign w:val="superscript"/>
          <w:lang w:val="en-US"/>
        </w:rPr>
        <w:t>1</w:t>
      </w:r>
      <w:r>
        <w:rPr>
          <w:lang w:val="en-US"/>
        </w:rPr>
        <w:fldChar w:fldCharType="end"/>
      </w:r>
      <w:r>
        <w:rPr>
          <w:lang w:val="en-US"/>
        </w:rPr>
        <w:t xml:space="preserve"> and coronary artery disease, myocardial infarction and ischemic stroke</w:t>
      </w:r>
    </w:p>
    <w:p w14:paraId="2D3AD62E" w14:textId="77389D48" w:rsidR="002D651E" w:rsidRDefault="007F6D14" w:rsidP="00FB748D">
      <w:pPr>
        <w:spacing w:line="240" w:lineRule="auto"/>
        <w:jc w:val="left"/>
        <w:rPr>
          <w:lang w:val="en-US"/>
        </w:rPr>
      </w:pPr>
      <w:r>
        <w:rPr>
          <w:lang w:val="en-US"/>
        </w:rPr>
        <w:t xml:space="preserve">Suppl. Table 4 – </w:t>
      </w:r>
      <w:r w:rsidRPr="00DF507C">
        <w:rPr>
          <w:rFonts w:cs="Arial"/>
          <w:lang w:val="en-US"/>
        </w:rPr>
        <w:t>Association of</w:t>
      </w:r>
      <w:r>
        <w:rPr>
          <w:rFonts w:cs="Arial"/>
          <w:lang w:val="en-US"/>
        </w:rPr>
        <w:t xml:space="preserve"> genetic instruments (SNPs) related to</w:t>
      </w:r>
      <w:r>
        <w:rPr>
          <w:lang w:val="en-US"/>
        </w:rPr>
        <w:t xml:space="preserve"> sedentary behavior from a GWAS by Doherty et al.</w:t>
      </w:r>
      <w:r>
        <w:rPr>
          <w:lang w:val="en-US"/>
        </w:rPr>
        <w:fldChar w:fldCharType="begin">
          <w:fldData xml:space="preserve">PEVuZE5vdGU+PENpdGU+PEF1dGhvcj5Eb2hlcnR5PC9BdXRob3I+PFllYXI+MjAxODwvWWVhcj48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Eb2hlcnR5PC9BdXRob3I+PFllYXI+MjAxODwvWWVhcj48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Pr="007F6D14">
        <w:rPr>
          <w:noProof/>
          <w:vertAlign w:val="superscript"/>
          <w:lang w:val="en-US"/>
        </w:rPr>
        <w:t>2</w:t>
      </w:r>
      <w:r>
        <w:rPr>
          <w:lang w:val="en-US"/>
        </w:rPr>
        <w:fldChar w:fldCharType="end"/>
      </w:r>
      <w:r>
        <w:rPr>
          <w:lang w:val="en-US"/>
        </w:rPr>
        <w:t xml:space="preserve"> and coronary artery disease, myocardial infarction and ischemic stroke</w:t>
      </w:r>
    </w:p>
    <w:p w14:paraId="78E66A9A" w14:textId="01CA9CB5" w:rsidR="002D651E" w:rsidRDefault="007F6D14" w:rsidP="00FB748D">
      <w:pPr>
        <w:spacing w:line="240" w:lineRule="auto"/>
        <w:jc w:val="left"/>
        <w:rPr>
          <w:lang w:val="en-US"/>
        </w:rPr>
      </w:pPr>
      <w:r>
        <w:rPr>
          <w:lang w:val="en-US"/>
        </w:rPr>
        <w:t xml:space="preserve">Suppl. Table 5 – </w:t>
      </w:r>
      <w:r w:rsidRPr="00337154">
        <w:rPr>
          <w:lang w:val="en-US"/>
        </w:rPr>
        <w:t>Association (P&lt;5x10</w:t>
      </w:r>
      <w:r w:rsidRPr="00001D33">
        <w:rPr>
          <w:vertAlign w:val="superscript"/>
          <w:lang w:val="en-US"/>
        </w:rPr>
        <w:t>-8</w:t>
      </w:r>
      <w:r w:rsidRPr="00337154">
        <w:rPr>
          <w:lang w:val="en-US"/>
        </w:rPr>
        <w:t>) of the candidate genetic instruments</w:t>
      </w:r>
      <w:r>
        <w:rPr>
          <w:lang w:val="en-US"/>
        </w:rPr>
        <w:t xml:space="preserve"> (SNPs)</w:t>
      </w:r>
      <w:r w:rsidRPr="00337154">
        <w:rPr>
          <w:lang w:val="en-US"/>
        </w:rPr>
        <w:t xml:space="preserve"> with confounders or </w:t>
      </w:r>
      <w:r>
        <w:rPr>
          <w:lang w:val="en-US"/>
        </w:rPr>
        <w:t>the outcomes</w:t>
      </w:r>
    </w:p>
    <w:p w14:paraId="4C91C822" w14:textId="6F1CEA0A" w:rsidR="002D651E" w:rsidRPr="00637E89" w:rsidRDefault="007F6D14" w:rsidP="00FB748D">
      <w:pPr>
        <w:tabs>
          <w:tab w:val="clear" w:pos="567"/>
        </w:tabs>
        <w:spacing w:before="0" w:after="0" w:line="240" w:lineRule="auto"/>
        <w:jc w:val="left"/>
        <w:rPr>
          <w:rFonts w:cs="Arial"/>
          <w:sz w:val="18"/>
          <w:szCs w:val="18"/>
          <w:lang w:val="en-GB"/>
        </w:rPr>
      </w:pPr>
      <w:r>
        <w:rPr>
          <w:lang w:val="en-US"/>
        </w:rPr>
        <w:t xml:space="preserve">Suppl. </w:t>
      </w:r>
      <w:r w:rsidRPr="0045290C">
        <w:rPr>
          <w:rFonts w:cs="Arial"/>
          <w:lang w:val="en-US"/>
        </w:rPr>
        <w:t>Table</w:t>
      </w:r>
      <w:r>
        <w:rPr>
          <w:rFonts w:cs="Arial"/>
          <w:lang w:val="en-US"/>
        </w:rPr>
        <w:t xml:space="preserve"> 6 – Sample size and a priori power estimates</w:t>
      </w:r>
    </w:p>
    <w:p w14:paraId="5DCFCC24" w14:textId="67095A89" w:rsidR="002D651E" w:rsidRPr="002D651E" w:rsidRDefault="007F6D14" w:rsidP="00FB748D">
      <w:pPr>
        <w:spacing w:line="240" w:lineRule="auto"/>
        <w:jc w:val="left"/>
        <w:rPr>
          <w:lang w:val="en-GB"/>
        </w:rPr>
      </w:pPr>
      <w:r>
        <w:rPr>
          <w:lang w:val="en-US"/>
        </w:rPr>
        <w:t xml:space="preserve">Suppl. Table 7 – </w:t>
      </w:r>
      <w:r w:rsidRPr="009F1BB5">
        <w:rPr>
          <w:lang w:val="en-US"/>
        </w:rPr>
        <w:t>Between SNP-heterogeneity</w:t>
      </w:r>
      <w:r>
        <w:rPr>
          <w:lang w:val="en-US"/>
        </w:rPr>
        <w:t xml:space="preserve"> for SNPs associated with self-reported moderate-to-vigorous physical activity, </w:t>
      </w:r>
      <w:r w:rsidR="00DA7BD4">
        <w:rPr>
          <w:lang w:val="en-US"/>
        </w:rPr>
        <w:t>average accelerations</w:t>
      </w:r>
      <w:r>
        <w:rPr>
          <w:lang w:val="en-US"/>
        </w:rPr>
        <w:t xml:space="preserve">, </w:t>
      </w:r>
      <w:r w:rsidR="00DA7BD4">
        <w:rPr>
          <w:lang w:val="en-US"/>
        </w:rPr>
        <w:t xml:space="preserve">fraction accelerations &gt; 425 milli-gravities </w:t>
      </w:r>
      <w:r>
        <w:rPr>
          <w:lang w:val="en-US"/>
        </w:rPr>
        <w:t>and sedentary behavior.</w:t>
      </w:r>
    </w:p>
    <w:p w14:paraId="484325AE" w14:textId="6CE3175A" w:rsidR="002D651E" w:rsidRDefault="006E008B" w:rsidP="00FB748D">
      <w:pPr>
        <w:spacing w:line="240" w:lineRule="auto"/>
        <w:jc w:val="left"/>
        <w:rPr>
          <w:lang w:val="en-US"/>
        </w:rPr>
      </w:pPr>
      <w:r>
        <w:rPr>
          <w:lang w:val="en-US"/>
        </w:rPr>
        <w:t xml:space="preserve">Suppl. Table 8 – Results for the leave one out analysis for the association between self-reported </w:t>
      </w:r>
      <w:r w:rsidR="00DA7BD4">
        <w:rPr>
          <w:lang w:val="en-US"/>
        </w:rPr>
        <w:t xml:space="preserve">moderate to vigorous </w:t>
      </w:r>
      <w:r>
        <w:rPr>
          <w:lang w:val="en-US"/>
        </w:rPr>
        <w:t>physical activity and coronary artery disease, myocardial infarction and ischemic stroke</w:t>
      </w:r>
    </w:p>
    <w:p w14:paraId="3A94A18A" w14:textId="30BDCCE5" w:rsidR="002D651E" w:rsidRDefault="006E008B" w:rsidP="00FB748D">
      <w:pPr>
        <w:spacing w:line="240" w:lineRule="auto"/>
        <w:jc w:val="left"/>
        <w:rPr>
          <w:lang w:val="en-US"/>
        </w:rPr>
      </w:pPr>
      <w:r>
        <w:rPr>
          <w:lang w:val="en-US"/>
        </w:rPr>
        <w:t xml:space="preserve">Suppl. Table 9 – Results for the leave one out analysis for the association between </w:t>
      </w:r>
      <w:r w:rsidR="00DA7BD4">
        <w:rPr>
          <w:lang w:val="en-US"/>
        </w:rPr>
        <w:t xml:space="preserve">average accelerations </w:t>
      </w:r>
      <w:r>
        <w:rPr>
          <w:lang w:val="en-US"/>
        </w:rPr>
        <w:t>and coronary artery disease, myocardial infarction and ischemic stroke</w:t>
      </w:r>
    </w:p>
    <w:p w14:paraId="46E5FA0F" w14:textId="3CF41D40" w:rsidR="00FB748D" w:rsidRDefault="006E008B" w:rsidP="00FB748D">
      <w:pPr>
        <w:spacing w:line="240" w:lineRule="auto"/>
        <w:jc w:val="left"/>
        <w:rPr>
          <w:lang w:val="en-US"/>
        </w:rPr>
      </w:pPr>
      <w:r>
        <w:rPr>
          <w:lang w:val="en-US"/>
        </w:rPr>
        <w:t xml:space="preserve">Suppl. Table 10 – Results for the leave one out analysis for the association between </w:t>
      </w:r>
      <w:r w:rsidR="00DA7BD4">
        <w:rPr>
          <w:lang w:val="en-US"/>
        </w:rPr>
        <w:t>fraction accelerations &gt; 425 milli-gravities</w:t>
      </w:r>
      <w:r>
        <w:rPr>
          <w:lang w:val="en-US"/>
        </w:rPr>
        <w:t xml:space="preserve"> and coronary artery disease, myocardial infarction and ischemic stroke</w:t>
      </w:r>
    </w:p>
    <w:p w14:paraId="26E06DE5" w14:textId="48FD3A01" w:rsidR="00FB748D" w:rsidRDefault="006E008B" w:rsidP="00FB748D">
      <w:pPr>
        <w:spacing w:line="240" w:lineRule="auto"/>
        <w:jc w:val="left"/>
        <w:rPr>
          <w:lang w:val="en-US"/>
        </w:rPr>
      </w:pPr>
      <w:r>
        <w:rPr>
          <w:lang w:val="en-US"/>
        </w:rPr>
        <w:t>Suppl. Table 11 – Results for the leave one out analysis for the association between sedentary behavior and coronary artery disease, myocardial infarction and ischemic stroke</w:t>
      </w:r>
    </w:p>
    <w:p w14:paraId="00F729FC" w14:textId="71D349E4" w:rsidR="00FB748D" w:rsidRDefault="00985322" w:rsidP="00985322">
      <w:pPr>
        <w:spacing w:line="240" w:lineRule="auto"/>
        <w:rPr>
          <w:lang w:val="en-US"/>
        </w:rPr>
      </w:pPr>
      <w:r>
        <w:rPr>
          <w:lang w:val="en-US"/>
        </w:rPr>
        <w:t xml:space="preserve">Suppl. Table 12 – </w:t>
      </w:r>
      <w:r w:rsidRPr="009E59C9">
        <w:rPr>
          <w:lang w:val="en-US"/>
        </w:rPr>
        <w:t>MR-Egger</w:t>
      </w:r>
      <w:r>
        <w:rPr>
          <w:lang w:val="en-US"/>
        </w:rPr>
        <w:t xml:space="preserve"> test on intercept t</w:t>
      </w:r>
      <w:r w:rsidRPr="009E59C9">
        <w:rPr>
          <w:lang w:val="en-US"/>
        </w:rPr>
        <w:t>able</w:t>
      </w:r>
      <w:r>
        <w:rPr>
          <w:lang w:val="en-US"/>
        </w:rPr>
        <w:t xml:space="preserve"> for the association between self-reported moderate to vigorous physical activity, average accelerations, fraction accelerations &gt; 425 milli-gravities and sedentary behavior with coronary artery disease, myocardial infarction and ischemic stroke</w:t>
      </w:r>
    </w:p>
    <w:p w14:paraId="68822AAB" w14:textId="4247D75C" w:rsidR="0043745A" w:rsidRPr="00CC2F1E" w:rsidRDefault="0043745A" w:rsidP="0043745A">
      <w:pPr>
        <w:tabs>
          <w:tab w:val="clear" w:pos="567"/>
        </w:tabs>
        <w:spacing w:before="0" w:after="0" w:line="240" w:lineRule="auto"/>
        <w:rPr>
          <w:rFonts w:cs="Arial"/>
          <w:lang w:val="en-US"/>
        </w:rPr>
      </w:pPr>
      <w:r>
        <w:rPr>
          <w:lang w:val="en-US"/>
        </w:rPr>
        <w:t xml:space="preserve">Suppl. Table 13 – </w:t>
      </w:r>
      <w:r>
        <w:rPr>
          <w:rFonts w:cs="Arial"/>
          <w:lang w:val="en-US"/>
        </w:rPr>
        <w:t>Body mass index and education adjusted Mendelian randomization estimates between</w:t>
      </w:r>
      <w:r w:rsidRPr="00C65A52">
        <w:rPr>
          <w:rFonts w:cs="Arial"/>
          <w:lang w:val="en-US"/>
        </w:rPr>
        <w:t xml:space="preserve"> </w:t>
      </w:r>
      <w:r w:rsidRPr="000928FD">
        <w:rPr>
          <w:rFonts w:cs="Arial"/>
          <w:lang w:val="en-US"/>
        </w:rPr>
        <w:t xml:space="preserve">self-reported moderate-to-vigorous physical activity </w:t>
      </w:r>
      <w:r>
        <w:rPr>
          <w:rFonts w:cs="Arial"/>
          <w:lang w:val="en-US"/>
        </w:rPr>
        <w:t>identified by Klimentidis et al.</w:t>
      </w:r>
      <w:r>
        <w:rPr>
          <w:rFonts w:cs="Arial"/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cs="Arial"/>
          <w:lang w:val="en-US"/>
        </w:rPr>
        <w:instrText xml:space="preserve"> ADDIN EN.CITE </w:instrText>
      </w:r>
      <w:r>
        <w:rPr>
          <w:rFonts w:cs="Arial"/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cs="Arial"/>
          <w:lang w:val="en-US"/>
        </w:rPr>
        <w:instrText xml:space="preserve"> ADDIN EN.CITE.DATA </w:instrText>
      </w:r>
      <w:r>
        <w:rPr>
          <w:rFonts w:cs="Arial"/>
          <w:lang w:val="en-US"/>
        </w:rPr>
      </w:r>
      <w:r>
        <w:rPr>
          <w:rFonts w:cs="Arial"/>
          <w:lang w:val="en-US"/>
        </w:rPr>
        <w:fldChar w:fldCharType="end"/>
      </w:r>
      <w:r>
        <w:rPr>
          <w:rFonts w:cs="Arial"/>
          <w:lang w:val="en-US"/>
        </w:rPr>
      </w:r>
      <w:r>
        <w:rPr>
          <w:rFonts w:cs="Arial"/>
          <w:lang w:val="en-US"/>
        </w:rPr>
        <w:fldChar w:fldCharType="separate"/>
      </w:r>
      <w:r w:rsidRPr="003B5382">
        <w:rPr>
          <w:rFonts w:cs="Arial"/>
          <w:noProof/>
          <w:vertAlign w:val="superscript"/>
          <w:lang w:val="en-US"/>
        </w:rPr>
        <w:t>1</w:t>
      </w:r>
      <w:r>
        <w:rPr>
          <w:rFonts w:cs="Arial"/>
          <w:lang w:val="en-US"/>
        </w:rPr>
        <w:fldChar w:fldCharType="end"/>
      </w:r>
      <w:r>
        <w:rPr>
          <w:rFonts w:cs="Arial"/>
          <w:lang w:val="en-US"/>
        </w:rPr>
        <w:t xml:space="preserve"> </w:t>
      </w:r>
      <w:r w:rsidRPr="000928FD">
        <w:rPr>
          <w:rFonts w:cs="Arial"/>
          <w:lang w:val="en-US"/>
        </w:rPr>
        <w:t>a</w:t>
      </w:r>
      <w:r>
        <w:rPr>
          <w:rFonts w:cs="Arial"/>
          <w:lang w:val="en-US"/>
        </w:rPr>
        <w:t>nd coronary artery disease, myocardial infarction, and ischemic stroke</w:t>
      </w:r>
    </w:p>
    <w:p w14:paraId="1A4F1FC3" w14:textId="4D3CE0A5" w:rsidR="0043745A" w:rsidRDefault="0043745A" w:rsidP="00CC2F1E">
      <w:pPr>
        <w:tabs>
          <w:tab w:val="clear" w:pos="567"/>
        </w:tabs>
        <w:spacing w:after="0" w:line="240" w:lineRule="auto"/>
        <w:rPr>
          <w:rFonts w:cs="Arial"/>
          <w:lang w:val="en-US"/>
        </w:rPr>
      </w:pPr>
      <w:r>
        <w:rPr>
          <w:lang w:val="en-US"/>
        </w:rPr>
        <w:t xml:space="preserve">Suppl. Table 14 – </w:t>
      </w:r>
      <w:r>
        <w:rPr>
          <w:rFonts w:cs="Arial"/>
          <w:lang w:val="en-US"/>
        </w:rPr>
        <w:t xml:space="preserve">Body mass index and education adjusted Mendelian randomization estimates between accelerometer-derived average accelerations identified by </w:t>
      </w:r>
      <w:r w:rsidRPr="00783A7A">
        <w:rPr>
          <w:rFonts w:cs="Arial"/>
          <w:lang w:val="en-US"/>
        </w:rPr>
        <w:t>Klimentidis et al</w:t>
      </w:r>
      <w:r>
        <w:rPr>
          <w:rFonts w:cs="Arial"/>
          <w:lang w:val="en-US"/>
        </w:rPr>
        <w:t>.</w:t>
      </w:r>
      <w:r w:rsidRPr="008E6C4F"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t xml:space="preserve"> </w: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instrText xml:space="preserve"> ADDIN EN.CITE </w:instrTex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instrText xml:space="preserve"> ADDIN EN.CITE.DATA </w:instrTex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end"/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separate"/>
      </w:r>
      <w:r w:rsidRPr="00651117">
        <w:rPr>
          <w:rFonts w:eastAsia="Times New Roman" w:cs="Arial"/>
          <w:i/>
          <w:iCs/>
          <w:noProof/>
          <w:color w:val="000000"/>
          <w:sz w:val="20"/>
          <w:szCs w:val="20"/>
          <w:vertAlign w:val="superscript"/>
          <w:lang w:val="en-GB" w:eastAsia="en-US"/>
        </w:rPr>
        <w:t>1</w: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end"/>
      </w:r>
      <w:r>
        <w:rPr>
          <w:rFonts w:cs="Arial"/>
          <w:lang w:val="en-US"/>
        </w:rPr>
        <w:t xml:space="preserve"> in relation to coronary artery disease, myocardial infarction, and ischemic stroke</w:t>
      </w:r>
    </w:p>
    <w:p w14:paraId="4D406294" w14:textId="3382F6EE" w:rsidR="0043745A" w:rsidRPr="00CC2F1E" w:rsidRDefault="0043745A" w:rsidP="00985322">
      <w:pPr>
        <w:spacing w:line="240" w:lineRule="auto"/>
        <w:rPr>
          <w:rFonts w:cs="Arial"/>
          <w:lang w:val="en-US"/>
        </w:rPr>
      </w:pPr>
      <w:r>
        <w:rPr>
          <w:lang w:val="en-US"/>
        </w:rPr>
        <w:t>Suppl. Table 15</w:t>
      </w:r>
      <w:r>
        <w:rPr>
          <w:rFonts w:cs="Arial"/>
          <w:lang w:val="en-US"/>
        </w:rPr>
        <w:t xml:space="preserve"> – Body mass index and education adjusted Mendelian randomization estimates between between fraction acceleration &gt; 425 milli-gravities identified by Klimentidis et al.</w:t>
      </w:r>
      <w:r w:rsidRPr="008E6C4F"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t xml:space="preserve"> </w: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instrText xml:space="preserve"> ADDIN EN.CITE </w:instrTex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instrText xml:space="preserve"> ADDIN EN.CITE.DATA </w:instrTex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end"/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separate"/>
      </w:r>
      <w:r w:rsidRPr="00654EE0">
        <w:rPr>
          <w:rFonts w:eastAsia="Times New Roman" w:cs="Arial"/>
          <w:i/>
          <w:iCs/>
          <w:noProof/>
          <w:color w:val="000000"/>
          <w:sz w:val="20"/>
          <w:szCs w:val="20"/>
          <w:vertAlign w:val="superscript"/>
          <w:lang w:val="en-GB" w:eastAsia="en-US"/>
        </w:rPr>
        <w:t>1</w: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end"/>
      </w:r>
      <w:r>
        <w:rPr>
          <w:rFonts w:cs="Arial"/>
          <w:lang w:val="en-US"/>
        </w:rPr>
        <w:t xml:space="preserve"> in relation to coronary artery disease, myocardial infarction, and ischemic stroke</w:t>
      </w:r>
    </w:p>
    <w:p w14:paraId="69EB0ACB" w14:textId="77777777" w:rsidR="0043745A" w:rsidRDefault="0043745A" w:rsidP="0043745A">
      <w:pPr>
        <w:tabs>
          <w:tab w:val="clear" w:pos="567"/>
        </w:tabs>
        <w:spacing w:before="0" w:after="0" w:line="240" w:lineRule="auto"/>
        <w:rPr>
          <w:rFonts w:cs="Arial"/>
          <w:lang w:val="en-US"/>
        </w:rPr>
      </w:pPr>
      <w:r>
        <w:rPr>
          <w:lang w:val="en-US"/>
        </w:rPr>
        <w:t>Suppl. Table 16</w:t>
      </w:r>
      <w:r>
        <w:rPr>
          <w:rFonts w:cs="Arial"/>
          <w:lang w:val="en-US"/>
        </w:rPr>
        <w:t xml:space="preserve"> – Body mass index and education adjusted Mendelian randomization estimates between between sedentary behavior identified by Doherty et al.</w:t>
      </w:r>
      <w:r>
        <w:rPr>
          <w:rFonts w:cs="Arial"/>
          <w:lang w:val="en-US"/>
        </w:rPr>
        <w:fldChar w:fldCharType="begin">
          <w:fldData xml:space="preserve">PEVuZE5vdGU+PENpdGU+PEF1dGhvcj5Eb2hlcnR5PC9BdXRob3I+PFllYXI+MjAxODwvWWVhcj48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</w:fldData>
        </w:fldChar>
      </w:r>
      <w:r>
        <w:rPr>
          <w:rFonts w:cs="Arial"/>
          <w:lang w:val="en-US"/>
        </w:rPr>
        <w:instrText xml:space="preserve"> ADDIN EN.CITE </w:instrText>
      </w:r>
      <w:r>
        <w:rPr>
          <w:rFonts w:cs="Arial"/>
          <w:lang w:val="en-US"/>
        </w:rPr>
        <w:fldChar w:fldCharType="begin">
          <w:fldData xml:space="preserve">PEVuZE5vdGU+PENpdGU+PEF1dGhvcj5Eb2hlcnR5PC9BdXRob3I+PFllYXI+MjAxODwvWWVhcj48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</w:fldData>
        </w:fldChar>
      </w:r>
      <w:r>
        <w:rPr>
          <w:rFonts w:cs="Arial"/>
          <w:lang w:val="en-US"/>
        </w:rPr>
        <w:instrText xml:space="preserve"> ADDIN EN.CITE.DATA </w:instrText>
      </w:r>
      <w:r>
        <w:rPr>
          <w:rFonts w:cs="Arial"/>
          <w:lang w:val="en-US"/>
        </w:rPr>
      </w:r>
      <w:r>
        <w:rPr>
          <w:rFonts w:cs="Arial"/>
          <w:lang w:val="en-US"/>
        </w:rPr>
        <w:fldChar w:fldCharType="end"/>
      </w:r>
      <w:r>
        <w:rPr>
          <w:rFonts w:cs="Arial"/>
          <w:lang w:val="en-US"/>
        </w:rPr>
      </w:r>
      <w:r>
        <w:rPr>
          <w:rFonts w:cs="Arial"/>
          <w:lang w:val="en-US"/>
        </w:rPr>
        <w:fldChar w:fldCharType="separate"/>
      </w:r>
      <w:r w:rsidRPr="00766AA7">
        <w:rPr>
          <w:rFonts w:cs="Arial"/>
          <w:noProof/>
          <w:vertAlign w:val="superscript"/>
          <w:lang w:val="en-US"/>
        </w:rPr>
        <w:t>2</w:t>
      </w:r>
      <w:r>
        <w:rPr>
          <w:rFonts w:cs="Arial"/>
          <w:lang w:val="en-US"/>
        </w:rPr>
        <w:fldChar w:fldCharType="end"/>
      </w:r>
      <w:r>
        <w:rPr>
          <w:rFonts w:cs="Arial"/>
          <w:lang w:val="en-US"/>
        </w:rPr>
        <w:t xml:space="preserve"> in relation to coronary artery disease, myocardial infarction, and ischemic stroke</w:t>
      </w:r>
    </w:p>
    <w:p w14:paraId="60CCC17E" w14:textId="77777777" w:rsidR="0043745A" w:rsidRDefault="0043745A" w:rsidP="0043745A">
      <w:pPr>
        <w:spacing w:line="240" w:lineRule="auto"/>
        <w:rPr>
          <w:rFonts w:cs="Arial"/>
          <w:lang w:val="en-US"/>
        </w:rPr>
      </w:pPr>
      <w:r>
        <w:rPr>
          <w:lang w:val="en-US"/>
        </w:rPr>
        <w:t>Suppl. Table 17</w:t>
      </w:r>
      <w:r>
        <w:rPr>
          <w:rFonts w:cs="Arial"/>
          <w:lang w:val="en-US"/>
        </w:rPr>
        <w:t xml:space="preserve"> – False discovery rate adjusted p-values for the main (inverse variance weighted) analysis of the univariate and multivariate 2-sample MR analysis between self-</w:t>
      </w:r>
      <w:r>
        <w:rPr>
          <w:rFonts w:cs="Arial"/>
          <w:lang w:val="en-US"/>
        </w:rPr>
        <w:lastRenderedPageBreak/>
        <w:t>reported moderate-to-vigorous physical activity, accelerometer-derived average accelerations, vigorous physical activity and sedentary behavior with coronary artery disease, myocardial infarction and ischemic stroke</w:t>
      </w:r>
    </w:p>
    <w:p w14:paraId="274AE0E3" w14:textId="2BB0D4DD" w:rsidR="002D651E" w:rsidRDefault="00FB748D" w:rsidP="00FB748D">
      <w:pPr>
        <w:spacing w:line="240" w:lineRule="auto"/>
        <w:jc w:val="left"/>
        <w:rPr>
          <w:rFonts w:cs="Arial"/>
          <w:lang w:val="en-US"/>
        </w:rPr>
      </w:pPr>
      <w:r>
        <w:rPr>
          <w:rFonts w:cs="Arial"/>
          <w:lang w:val="en-US"/>
        </w:rPr>
        <w:t>Suppl. Table 1</w:t>
      </w:r>
      <w:r w:rsidR="007159E1">
        <w:rPr>
          <w:rFonts w:cs="Arial"/>
          <w:lang w:val="en-US"/>
        </w:rPr>
        <w:t>8</w:t>
      </w:r>
      <w:r>
        <w:rPr>
          <w:rFonts w:cs="Arial"/>
          <w:lang w:val="en-US"/>
        </w:rPr>
        <w:t xml:space="preserve"> – Studies included from </w:t>
      </w:r>
      <w:r w:rsidRPr="003456A0">
        <w:rPr>
          <w:rFonts w:cs="Arial"/>
          <w:lang w:val="en-US"/>
        </w:rPr>
        <w:t>Nikpay et al, A comprehensive 1000 Genomes–based genome-wide association meta-analysis of coronary artery disease, Nature Genetics, 2015</w:t>
      </w:r>
    </w:p>
    <w:p w14:paraId="492624AA" w14:textId="555D7085" w:rsidR="00FE3DD0" w:rsidRDefault="00FB748D" w:rsidP="00CC2F1E">
      <w:pPr>
        <w:spacing w:line="240" w:lineRule="auto"/>
        <w:jc w:val="left"/>
        <w:rPr>
          <w:lang w:val="en-US"/>
        </w:rPr>
      </w:pPr>
      <w:r>
        <w:rPr>
          <w:rFonts w:cs="Arial"/>
          <w:lang w:val="en-US"/>
        </w:rPr>
        <w:t>Suppl. Table 1</w:t>
      </w:r>
      <w:r w:rsidR="007159E1">
        <w:rPr>
          <w:rFonts w:cs="Arial"/>
          <w:lang w:val="en-US"/>
        </w:rPr>
        <w:t>9</w:t>
      </w:r>
      <w:r>
        <w:rPr>
          <w:rFonts w:cs="Arial"/>
          <w:lang w:val="en-US"/>
        </w:rPr>
        <w:t xml:space="preserve"> – </w:t>
      </w:r>
      <w:r w:rsidRPr="003456A0">
        <w:rPr>
          <w:rFonts w:cs="Arial"/>
          <w:lang w:val="en-US"/>
        </w:rPr>
        <w:t>Malik et al. Multiancestry genome-wide association study of 520,000 subjects identifies 32 loci associated with stroke and stroke subtypes, Nature Genetics, 2018</w:t>
      </w:r>
      <w:r w:rsidR="00CC2F1E">
        <w:rPr>
          <w:lang w:val="en-US"/>
        </w:rPr>
        <w:t xml:space="preserve"> </w:t>
      </w:r>
      <w:r>
        <w:rPr>
          <w:lang w:val="en-US"/>
        </w:rPr>
        <w:t>Members of the MEGASTROKE consortium</w:t>
      </w:r>
    </w:p>
    <w:p w14:paraId="5D6B91EC" w14:textId="77777777" w:rsidR="00FB748D" w:rsidRDefault="00FB748D">
      <w:pPr>
        <w:rPr>
          <w:lang w:val="en-US"/>
        </w:rPr>
      </w:pPr>
    </w:p>
    <w:p w14:paraId="57595D8E" w14:textId="77777777" w:rsidR="00FE3DD0" w:rsidRDefault="00FE3DD0">
      <w:pPr>
        <w:rPr>
          <w:lang w:val="en-US"/>
        </w:rPr>
        <w:sectPr w:rsidR="00FE3DD0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7835842B" w14:textId="31E7AFE4" w:rsidR="00266368" w:rsidRDefault="00266368" w:rsidP="00266368">
      <w:pPr>
        <w:spacing w:line="240" w:lineRule="auto"/>
        <w:rPr>
          <w:lang w:val="en-US"/>
        </w:rPr>
      </w:pPr>
      <w:r>
        <w:rPr>
          <w:lang w:val="en-US"/>
        </w:rPr>
        <w:t>Suppl</w:t>
      </w:r>
      <w:r w:rsidR="002D651E">
        <w:rPr>
          <w:lang w:val="en-US"/>
        </w:rPr>
        <w:t>.</w:t>
      </w:r>
      <w:r>
        <w:rPr>
          <w:lang w:val="en-US"/>
        </w:rPr>
        <w:t xml:space="preserve"> </w:t>
      </w:r>
      <w:r w:rsidRPr="0045290C">
        <w:rPr>
          <w:rFonts w:cs="Arial"/>
          <w:lang w:val="en-US"/>
        </w:rPr>
        <w:t xml:space="preserve">Table </w:t>
      </w:r>
      <w:r>
        <w:rPr>
          <w:rFonts w:cs="Arial"/>
          <w:lang w:val="en-US"/>
        </w:rPr>
        <w:t>1</w:t>
      </w:r>
      <w:r w:rsidR="00E34089">
        <w:rPr>
          <w:rFonts w:cs="Arial"/>
          <w:lang w:val="en-US"/>
        </w:rPr>
        <w:t xml:space="preserve"> – </w:t>
      </w:r>
      <w:r w:rsidR="00644265" w:rsidRPr="00DF507C">
        <w:rPr>
          <w:rFonts w:cs="Arial"/>
          <w:lang w:val="en-US"/>
        </w:rPr>
        <w:t>Association of</w:t>
      </w:r>
      <w:r w:rsidR="00644265">
        <w:rPr>
          <w:rFonts w:cs="Arial"/>
          <w:lang w:val="en-US"/>
        </w:rPr>
        <w:t xml:space="preserve"> genetic instruments (SNPs) related to</w:t>
      </w:r>
      <w:r w:rsidRPr="00DF507C">
        <w:rPr>
          <w:rFonts w:cs="Arial"/>
          <w:lang w:val="en-US"/>
        </w:rPr>
        <w:t xml:space="preserve"> </w:t>
      </w:r>
      <w:r>
        <w:rPr>
          <w:rFonts w:cs="Arial"/>
          <w:lang w:val="en-US"/>
        </w:rPr>
        <w:t>self-reported moderate-to-vigorous physical activity</w:t>
      </w:r>
      <w:r w:rsidRPr="00DF507C">
        <w:rPr>
          <w:rFonts w:cs="Arial"/>
          <w:lang w:val="en-US"/>
        </w:rPr>
        <w:t xml:space="preserve"> </w:t>
      </w:r>
      <w:r>
        <w:rPr>
          <w:rFonts w:cs="Arial"/>
          <w:lang w:val="en-US"/>
        </w:rPr>
        <w:t>from</w:t>
      </w:r>
      <w:r w:rsidR="00E67E9B">
        <w:rPr>
          <w:rFonts w:cs="Arial"/>
          <w:lang w:val="en-US"/>
        </w:rPr>
        <w:t xml:space="preserve"> the GWAS by Klimentidis et al.</w:t>
      </w:r>
      <w:r>
        <w:rPr>
          <w:rFonts w:cs="Arial"/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cs="Arial"/>
          <w:lang w:val="en-US"/>
        </w:rPr>
        <w:instrText xml:space="preserve"> ADDIN EN.CITE </w:instrText>
      </w:r>
      <w:r>
        <w:rPr>
          <w:rFonts w:cs="Arial"/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cs="Arial"/>
          <w:lang w:val="en-US"/>
        </w:rPr>
        <w:instrText xml:space="preserve"> ADDIN EN.CITE.DATA </w:instrText>
      </w:r>
      <w:r>
        <w:rPr>
          <w:rFonts w:cs="Arial"/>
          <w:lang w:val="en-US"/>
        </w:rPr>
      </w:r>
      <w:r>
        <w:rPr>
          <w:rFonts w:cs="Arial"/>
          <w:lang w:val="en-US"/>
        </w:rPr>
        <w:fldChar w:fldCharType="end"/>
      </w:r>
      <w:r>
        <w:rPr>
          <w:rFonts w:cs="Arial"/>
          <w:lang w:val="en-US"/>
        </w:rPr>
      </w:r>
      <w:r>
        <w:rPr>
          <w:rFonts w:cs="Arial"/>
          <w:lang w:val="en-US"/>
        </w:rPr>
        <w:fldChar w:fldCharType="separate"/>
      </w:r>
      <w:r w:rsidRPr="00266368">
        <w:rPr>
          <w:rFonts w:cs="Arial"/>
          <w:noProof/>
          <w:vertAlign w:val="superscript"/>
          <w:lang w:val="en-US"/>
        </w:rPr>
        <w:t>1</w:t>
      </w:r>
      <w:r>
        <w:rPr>
          <w:rFonts w:cs="Arial"/>
          <w:lang w:val="en-US"/>
        </w:rPr>
        <w:fldChar w:fldCharType="end"/>
      </w:r>
      <w:r>
        <w:rPr>
          <w:rFonts w:cs="Arial"/>
          <w:lang w:val="en-US"/>
        </w:rPr>
        <w:t xml:space="preserve"> with</w:t>
      </w:r>
      <w:r w:rsidR="00001D33">
        <w:rPr>
          <w:rFonts w:cs="Arial"/>
          <w:lang w:val="en-US"/>
        </w:rPr>
        <w:t xml:space="preserve"> coronary artery disease, myocardial infarction and </w:t>
      </w:r>
      <w:r>
        <w:rPr>
          <w:rFonts w:cs="Arial"/>
          <w:lang w:val="en-US"/>
        </w:rPr>
        <w:t>ischemic stroke</w:t>
      </w:r>
      <w:r w:rsidR="008511A9">
        <w:rPr>
          <w:rFonts w:cs="Arial"/>
          <w:lang w:val="en-US"/>
        </w:rPr>
        <w:t>.</w:t>
      </w:r>
    </w:p>
    <w:tbl>
      <w:tblPr>
        <w:tblW w:w="8916" w:type="dxa"/>
        <w:jc w:val="center"/>
        <w:tblLayout w:type="fixed"/>
        <w:tblLook w:val="04A0" w:firstRow="1" w:lastRow="0" w:firstColumn="1" w:lastColumn="0" w:noHBand="0" w:noVBand="1"/>
      </w:tblPr>
      <w:tblGrid>
        <w:gridCol w:w="1572"/>
        <w:gridCol w:w="887"/>
        <w:gridCol w:w="1512"/>
        <w:gridCol w:w="704"/>
        <w:gridCol w:w="729"/>
        <w:gridCol w:w="819"/>
        <w:gridCol w:w="850"/>
        <w:gridCol w:w="851"/>
        <w:gridCol w:w="992"/>
      </w:tblGrid>
      <w:tr w:rsidR="00E67E9B" w14:paraId="362B389B" w14:textId="77777777" w:rsidTr="00B44B3C">
        <w:trPr>
          <w:cantSplit/>
          <w:trHeight w:hRule="exact" w:val="729"/>
          <w:tblHeader/>
          <w:jc w:val="center"/>
        </w:trPr>
        <w:tc>
          <w:tcPr>
            <w:tcW w:w="1572" w:type="dxa"/>
            <w:tcBorders>
              <w:top w:val="single" w:sz="18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A6ED93" w14:textId="77777777" w:rsidR="00E67E9B" w:rsidRDefault="00E67E9B" w:rsidP="00337154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SNP</w:t>
            </w:r>
          </w:p>
        </w:tc>
        <w:tc>
          <w:tcPr>
            <w:tcW w:w="88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F4F992" w14:textId="77777777" w:rsidR="00E67E9B" w:rsidRDefault="00E67E9B" w:rsidP="00337154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HR</w:t>
            </w:r>
          </w:p>
        </w:tc>
        <w:tc>
          <w:tcPr>
            <w:tcW w:w="151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170F5B" w14:textId="5B230C4B" w:rsidR="00E67E9B" w:rsidRDefault="00F028E6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POS (</w:t>
            </w:r>
            <w:r w:rsidR="00E67E9B">
              <w:rPr>
                <w:rFonts w:eastAsia="Arial" w:cs="Arial"/>
                <w:color w:val="111111"/>
                <w:szCs w:val="22"/>
              </w:rPr>
              <w:t>hg38</w:t>
            </w:r>
            <w:r>
              <w:rPr>
                <w:rFonts w:eastAsia="Arial" w:cs="Arial"/>
                <w:color w:val="111111"/>
                <w:szCs w:val="22"/>
              </w:rPr>
              <w:t>)</w:t>
            </w:r>
          </w:p>
        </w:tc>
        <w:tc>
          <w:tcPr>
            <w:tcW w:w="70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B51489" w14:textId="77777777" w:rsidR="00E67E9B" w:rsidRDefault="00E67E9B" w:rsidP="00337154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EA</w:t>
            </w:r>
          </w:p>
        </w:tc>
        <w:tc>
          <w:tcPr>
            <w:tcW w:w="72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E1BCFD" w14:textId="77777777" w:rsidR="00E67E9B" w:rsidRDefault="00E67E9B" w:rsidP="00337154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OA</w:t>
            </w:r>
          </w:p>
        </w:tc>
        <w:tc>
          <w:tcPr>
            <w:tcW w:w="81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1BFB11" w14:textId="77777777" w:rsidR="00E67E9B" w:rsidRDefault="00E67E9B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EAF</w:t>
            </w:r>
          </w:p>
        </w:tc>
        <w:tc>
          <w:tcPr>
            <w:tcW w:w="85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7BAE1D" w14:textId="77777777" w:rsidR="00E67E9B" w:rsidRDefault="00E67E9B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BETA</w:t>
            </w:r>
          </w:p>
        </w:tc>
        <w:tc>
          <w:tcPr>
            <w:tcW w:w="85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D380CD" w14:textId="77777777" w:rsidR="00E67E9B" w:rsidRDefault="00E67E9B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SE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011264" w14:textId="77777777" w:rsidR="00E67E9B" w:rsidRDefault="00E67E9B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P-value</w:t>
            </w:r>
          </w:p>
        </w:tc>
      </w:tr>
      <w:tr w:rsidR="00E67E9B" w:rsidRPr="00CC2F1E" w14:paraId="79587ED6" w14:textId="77777777" w:rsidTr="00B44B3C">
        <w:trPr>
          <w:cantSplit/>
          <w:trHeight w:hRule="exact" w:val="340"/>
          <w:jc w:val="center"/>
        </w:trPr>
        <w:tc>
          <w:tcPr>
            <w:tcW w:w="8916" w:type="dxa"/>
            <w:gridSpan w:val="9"/>
            <w:tcBorders>
              <w:bottom w:val="single" w:sz="4" w:space="0" w:color="auto"/>
            </w:tcBorders>
            <w:shd w:val="clear" w:color="auto" w:fill="FFFFFF"/>
            <w:vAlign w:val="center"/>
          </w:tcPr>
          <w:p w14:paraId="735E07A7" w14:textId="439E3B81" w:rsidR="00E67E9B" w:rsidRPr="00616E1A" w:rsidRDefault="00E67E9B" w:rsidP="007F6D14">
            <w:pPr>
              <w:spacing w:before="40" w:after="40" w:line="240" w:lineRule="auto"/>
              <w:ind w:left="100" w:right="100"/>
              <w:jc w:val="left"/>
              <w:rPr>
                <w:rFonts w:eastAsia="Arial" w:cs="Arial"/>
                <w:i/>
                <w:color w:val="111111"/>
                <w:szCs w:val="22"/>
                <w:lang w:val="en-US"/>
              </w:rPr>
            </w:pPr>
            <w:r w:rsidRPr="00616E1A">
              <w:rPr>
                <w:rFonts w:eastAsia="Arial" w:cs="Arial"/>
                <w:i/>
                <w:color w:val="111111"/>
                <w:szCs w:val="22"/>
                <w:lang w:val="en-US"/>
              </w:rPr>
              <w:t>Coronary artery disease</w:t>
            </w:r>
            <w:r w:rsidR="00AD769F" w:rsidRPr="00616E1A">
              <w:rPr>
                <w:rFonts w:eastAsia="Arial" w:cs="Arial"/>
                <w:i/>
                <w:color w:val="111111"/>
                <w:szCs w:val="22"/>
                <w:lang w:val="en-US"/>
              </w:rPr>
              <w:t xml:space="preserve"> </w:t>
            </w:r>
            <w:r w:rsidR="00AD769F"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(SNPs from GWAS by </w:t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Nikpay</w:t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</w:tr>
      <w:tr w:rsidR="00E67E9B" w:rsidRPr="000E06AF" w14:paraId="01447C7B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9787AE" w14:textId="77777777" w:rsidR="00E67E9B" w:rsidRPr="00616E1A" w:rsidRDefault="00E67E9B" w:rsidP="00E67E9B">
            <w:pPr>
              <w:spacing w:before="40" w:after="40" w:line="240" w:lineRule="auto"/>
              <w:ind w:left="100" w:right="100"/>
            </w:pPr>
            <w:r w:rsidRPr="00616E1A">
              <w:rPr>
                <w:rFonts w:eastAsia="Arial" w:cs="Arial"/>
                <w:color w:val="111111"/>
                <w:szCs w:val="22"/>
              </w:rPr>
              <w:t>rs2942127</w:t>
            </w:r>
          </w:p>
        </w:tc>
        <w:tc>
          <w:tcPr>
            <w:tcW w:w="88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3D0337" w14:textId="77777777" w:rsidR="00E67E9B" w:rsidRPr="00616E1A" w:rsidRDefault="00E67E9B" w:rsidP="00E67E9B">
            <w:pPr>
              <w:spacing w:before="40" w:after="40" w:line="240" w:lineRule="auto"/>
              <w:ind w:left="100" w:right="100"/>
            </w:pPr>
            <w:r w:rsidRPr="00616E1A">
              <w:rPr>
                <w:rFonts w:eastAsia="Arial" w:cs="Arial"/>
                <w:color w:val="111111"/>
                <w:szCs w:val="22"/>
              </w:rPr>
              <w:t>1</w:t>
            </w:r>
          </w:p>
        </w:tc>
        <w:tc>
          <w:tcPr>
            <w:tcW w:w="151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B12920" w14:textId="77777777" w:rsidR="00E67E9B" w:rsidRPr="00616E1A" w:rsidRDefault="00E67E9B" w:rsidP="00E67E9B">
            <w:pPr>
              <w:spacing w:before="40" w:after="40" w:line="240" w:lineRule="auto"/>
              <w:ind w:left="100" w:right="100"/>
              <w:jc w:val="right"/>
            </w:pPr>
            <w:r w:rsidRPr="00616E1A">
              <w:rPr>
                <w:rFonts w:eastAsia="Arial" w:cs="Arial"/>
                <w:color w:val="111111"/>
                <w:szCs w:val="22"/>
              </w:rPr>
              <w:t>204450939</w:t>
            </w:r>
          </w:p>
        </w:tc>
        <w:tc>
          <w:tcPr>
            <w:tcW w:w="70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8389CA" w14:textId="77777777" w:rsidR="00E67E9B" w:rsidRPr="00616E1A" w:rsidRDefault="00E67E9B" w:rsidP="00E67E9B">
            <w:pPr>
              <w:spacing w:before="40" w:after="40" w:line="240" w:lineRule="auto"/>
              <w:ind w:left="100" w:right="100"/>
            </w:pPr>
            <w:r w:rsidRPr="00616E1A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49EA11" w14:textId="77777777" w:rsidR="00E67E9B" w:rsidRPr="00616E1A" w:rsidRDefault="00E67E9B" w:rsidP="00E67E9B">
            <w:pPr>
              <w:spacing w:before="40" w:after="40" w:line="240" w:lineRule="auto"/>
              <w:ind w:left="100" w:right="100"/>
            </w:pPr>
            <w:r w:rsidRPr="00616E1A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A5664B" w14:textId="77777777" w:rsidR="00E67E9B" w:rsidRPr="00616E1A" w:rsidRDefault="00E67E9B" w:rsidP="00E67E9B">
            <w:pPr>
              <w:spacing w:before="40" w:after="40" w:line="240" w:lineRule="auto"/>
              <w:ind w:left="100" w:right="100"/>
              <w:jc w:val="right"/>
            </w:pPr>
            <w:r w:rsidRPr="00616E1A">
              <w:rPr>
                <w:rFonts w:eastAsia="Arial" w:cs="Arial"/>
                <w:color w:val="111111"/>
                <w:szCs w:val="22"/>
              </w:rPr>
              <w:t>0.254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521619" w14:textId="77777777" w:rsidR="00E67E9B" w:rsidRPr="00616E1A" w:rsidRDefault="00E67E9B" w:rsidP="00E67E9B">
            <w:pPr>
              <w:spacing w:before="40" w:after="40" w:line="240" w:lineRule="auto"/>
              <w:ind w:left="100" w:right="100"/>
              <w:jc w:val="right"/>
            </w:pPr>
            <w:r w:rsidRPr="00616E1A">
              <w:rPr>
                <w:rFonts w:eastAsia="Arial" w:cs="Arial"/>
                <w:color w:val="111111"/>
                <w:szCs w:val="22"/>
              </w:rPr>
              <w:t>0.025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26A888" w14:textId="77777777" w:rsidR="00E67E9B" w:rsidRPr="00616E1A" w:rsidRDefault="00E67E9B" w:rsidP="00E67E9B">
            <w:pPr>
              <w:spacing w:before="40" w:after="40" w:line="240" w:lineRule="auto"/>
              <w:ind w:left="100" w:right="100"/>
              <w:jc w:val="right"/>
            </w:pPr>
            <w:r w:rsidRPr="00616E1A"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1C2F05" w14:textId="77777777" w:rsidR="00E67E9B" w:rsidRPr="00616E1A" w:rsidRDefault="00E67E9B" w:rsidP="00E67E9B">
            <w:pPr>
              <w:spacing w:before="40" w:after="40" w:line="240" w:lineRule="auto"/>
              <w:ind w:left="100" w:right="100"/>
              <w:jc w:val="right"/>
            </w:pPr>
            <w:r w:rsidRPr="00616E1A">
              <w:rPr>
                <w:rFonts w:eastAsia="Arial" w:cs="Arial"/>
                <w:color w:val="111111"/>
                <w:szCs w:val="22"/>
              </w:rPr>
              <w:t>0.025</w:t>
            </w:r>
          </w:p>
        </w:tc>
      </w:tr>
      <w:tr w:rsidR="00E67E9B" w14:paraId="4ED7B81A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B42D1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974771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3273F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2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97B5C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4051406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2668F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95B05B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9B9116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8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19E6E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BC6464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5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6431C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18</w:t>
            </w:r>
          </w:p>
        </w:tc>
      </w:tr>
      <w:tr w:rsidR="00E67E9B" w14:paraId="6DF73306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EC9B1F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114286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07D871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073B4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41152792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79A633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E9CE1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9420D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2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BCEC2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6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BCDE1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A152E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09</w:t>
            </w:r>
          </w:p>
        </w:tc>
      </w:tr>
      <w:tr w:rsidR="00E67E9B" w14:paraId="30661DA6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24504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877483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28A10A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B6D006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381271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577CC1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59B44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66028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1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7BBCE7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7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0AA4D1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61A791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01</w:t>
            </w:r>
          </w:p>
        </w:tc>
      </w:tr>
      <w:tr w:rsidR="00E67E9B" w14:paraId="7B93FA18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29E8F0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035562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D9FD8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E002A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85007370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D39080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5B3652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3FCDF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5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CE59D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2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58B13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947D34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51</w:t>
            </w:r>
          </w:p>
        </w:tc>
      </w:tr>
      <w:tr w:rsidR="00E67E9B" w14:paraId="33AA2D0D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AB045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972763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D28334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4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00368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5893941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39EF8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A6F73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67E04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40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1342E7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15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FA8C9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F002D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138</w:t>
            </w:r>
          </w:p>
        </w:tc>
      </w:tr>
      <w:tr w:rsidR="00E67E9B" w14:paraId="56FDA5E0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BD6A2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7774211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9F4E1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847B7C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833031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8232CA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E35B0F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2902A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5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58717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4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062BD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3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CD8F4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87</w:t>
            </w:r>
          </w:p>
        </w:tc>
      </w:tr>
      <w:tr w:rsidR="00E67E9B" w14:paraId="34423D82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5549F0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854277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023A14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6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7AEC7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32660307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CDFA2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02861C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DF8EC7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90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75416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3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5A30C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9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0E3CE0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94</w:t>
            </w:r>
          </w:p>
        </w:tc>
      </w:tr>
      <w:tr w:rsidR="00E67E9B" w14:paraId="364D57F4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B940E0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186721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FA98C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C40E77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34934990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6BD4F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D579CA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AE42D4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1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46900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5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0FAA7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0C70B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147</w:t>
            </w:r>
          </w:p>
        </w:tc>
      </w:tr>
      <w:tr w:rsidR="00E67E9B" w14:paraId="274FB487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AF74CA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92191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20536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2C978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018898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BDA1E1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F8296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59272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3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3F57F0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4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1D4D1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9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22EFA1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634</w:t>
            </w:r>
          </w:p>
        </w:tc>
      </w:tr>
      <w:tr w:rsidR="00E67E9B" w14:paraId="0FBEDB76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B4DE04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04359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B62B20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A1452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28769958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E639B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41E26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973B9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80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D7110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B6658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6200A1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91</w:t>
            </w:r>
          </w:p>
        </w:tc>
      </w:tr>
      <w:tr w:rsidR="00E67E9B" w14:paraId="25A2A497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F0B1E0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7804463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E4ABB3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9BDD3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33762898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83B752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1C7AF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A615B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1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9C1254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0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77FC3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9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14237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985</w:t>
            </w:r>
          </w:p>
        </w:tc>
      </w:tr>
      <w:tr w:rsidR="00E67E9B" w14:paraId="0BC3B989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97583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988004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2017E9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9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422EF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3704439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11AEF2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71709A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F992F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5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890C50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13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AA446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103B66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167</w:t>
            </w:r>
          </w:p>
        </w:tc>
      </w:tr>
      <w:tr w:rsidR="00E67E9B" w14:paraId="1FCE80AA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73FAD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7326482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6AB87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34579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3463668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11474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E909B9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26D33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9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831E4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4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2E9171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9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8E869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659</w:t>
            </w:r>
          </w:p>
        </w:tc>
      </w:tr>
      <w:tr w:rsidR="00E67E9B" w14:paraId="1A9D35A1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75864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014533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ACE521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4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DED13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9808141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0D2DF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A8D6F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4B75BB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70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F0630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17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1399B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FD1F0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117</w:t>
            </w:r>
          </w:p>
        </w:tc>
      </w:tr>
      <w:tr w:rsidR="00E67E9B" w14:paraId="408E468E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CD3564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2912808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86306B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FC52B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9474899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FDE1CA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CBDBEB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C0C8E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43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E7E337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4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048FA6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3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077E8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05</w:t>
            </w:r>
          </w:p>
        </w:tc>
      </w:tr>
      <w:tr w:rsidR="00E67E9B" w14:paraId="48901DE1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ACA733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921981</w:t>
            </w:r>
          </w:p>
        </w:tc>
        <w:tc>
          <w:tcPr>
            <w:tcW w:w="887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974563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21</w:t>
            </w:r>
          </w:p>
        </w:tc>
        <w:tc>
          <w:tcPr>
            <w:tcW w:w="151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4DDC8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41050620</w:t>
            </w:r>
          </w:p>
        </w:tc>
        <w:tc>
          <w:tcPr>
            <w:tcW w:w="70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1200BB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B2F00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AF448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06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E52F9B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10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604677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7C387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57</w:t>
            </w:r>
          </w:p>
        </w:tc>
      </w:tr>
      <w:tr w:rsidR="00E67E9B" w:rsidRPr="00CC2F1E" w14:paraId="0A77ECED" w14:textId="77777777" w:rsidTr="00B44B3C">
        <w:trPr>
          <w:cantSplit/>
          <w:trHeight w:hRule="exact" w:val="340"/>
          <w:jc w:val="center"/>
        </w:trPr>
        <w:tc>
          <w:tcPr>
            <w:tcW w:w="8916" w:type="dxa"/>
            <w:gridSpan w:val="9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5D727178" w14:textId="02DD9449" w:rsidR="00E67E9B" w:rsidRPr="00616E1A" w:rsidRDefault="00E67E9B" w:rsidP="007F6D14">
            <w:pPr>
              <w:spacing w:before="40" w:after="40" w:line="240" w:lineRule="auto"/>
              <w:ind w:left="100" w:right="100"/>
              <w:jc w:val="left"/>
              <w:rPr>
                <w:rFonts w:eastAsia="Arial" w:cs="Arial"/>
                <w:i/>
                <w:color w:val="111111"/>
                <w:szCs w:val="22"/>
                <w:lang w:val="en-US"/>
              </w:rPr>
            </w:pPr>
            <w:r w:rsidRPr="00616E1A">
              <w:rPr>
                <w:rFonts w:eastAsia="Arial" w:cs="Arial"/>
                <w:i/>
                <w:color w:val="111111"/>
                <w:szCs w:val="22"/>
                <w:lang w:val="en-US"/>
              </w:rPr>
              <w:t>Myocardial infarction</w:t>
            </w:r>
            <w:r w:rsidR="00AD769F" w:rsidRPr="00616E1A">
              <w:rPr>
                <w:rFonts w:eastAsia="Arial" w:cs="Arial"/>
                <w:i/>
                <w:color w:val="111111"/>
                <w:szCs w:val="22"/>
                <w:lang w:val="en-US"/>
              </w:rPr>
              <w:t xml:space="preserve"> </w:t>
            </w:r>
            <w:r w:rsidR="00AD769F"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(SNPs from GWAS by</w:t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Nikpay</w:t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</w:tr>
      <w:tr w:rsidR="00E67E9B" w:rsidRPr="000E06AF" w14:paraId="57B121E5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7431B7" w14:textId="77777777" w:rsidR="00E67E9B" w:rsidRPr="00616E1A" w:rsidRDefault="00E67E9B" w:rsidP="00E67E9B">
            <w:pPr>
              <w:spacing w:before="40" w:after="40" w:line="240" w:lineRule="auto"/>
              <w:ind w:left="100" w:right="100"/>
            </w:pPr>
            <w:r w:rsidRPr="00616E1A">
              <w:rPr>
                <w:rFonts w:eastAsia="Arial" w:cs="Arial"/>
                <w:color w:val="111111"/>
                <w:szCs w:val="22"/>
              </w:rPr>
              <w:t>rs2942127</w:t>
            </w:r>
          </w:p>
        </w:tc>
        <w:tc>
          <w:tcPr>
            <w:tcW w:w="88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A43C28" w14:textId="77777777" w:rsidR="00E67E9B" w:rsidRPr="00616E1A" w:rsidRDefault="00E67E9B" w:rsidP="00E67E9B">
            <w:pPr>
              <w:spacing w:before="40" w:after="40" w:line="240" w:lineRule="auto"/>
              <w:ind w:left="100" w:right="100"/>
            </w:pPr>
            <w:r w:rsidRPr="00616E1A">
              <w:rPr>
                <w:rFonts w:eastAsia="Arial" w:cs="Arial"/>
                <w:color w:val="111111"/>
                <w:szCs w:val="22"/>
              </w:rPr>
              <w:t>1</w:t>
            </w:r>
          </w:p>
        </w:tc>
        <w:tc>
          <w:tcPr>
            <w:tcW w:w="151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A49BFA" w14:textId="77777777" w:rsidR="00E67E9B" w:rsidRPr="00616E1A" w:rsidRDefault="00E67E9B" w:rsidP="00E67E9B">
            <w:pPr>
              <w:spacing w:before="40" w:after="40" w:line="240" w:lineRule="auto"/>
              <w:ind w:left="100" w:right="100"/>
              <w:jc w:val="right"/>
            </w:pPr>
            <w:r w:rsidRPr="00616E1A">
              <w:rPr>
                <w:rFonts w:eastAsia="Arial" w:cs="Arial"/>
                <w:color w:val="111111"/>
                <w:szCs w:val="22"/>
              </w:rPr>
              <w:t>204450939</w:t>
            </w:r>
          </w:p>
        </w:tc>
        <w:tc>
          <w:tcPr>
            <w:tcW w:w="70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00B0AB" w14:textId="77777777" w:rsidR="00E67E9B" w:rsidRPr="00616E1A" w:rsidRDefault="00E67E9B" w:rsidP="00E67E9B">
            <w:pPr>
              <w:spacing w:before="40" w:after="40" w:line="240" w:lineRule="auto"/>
              <w:ind w:left="100" w:right="100"/>
            </w:pPr>
            <w:r w:rsidRPr="00616E1A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866ADD" w14:textId="77777777" w:rsidR="00E67E9B" w:rsidRPr="00616E1A" w:rsidRDefault="00E67E9B" w:rsidP="00E67E9B">
            <w:pPr>
              <w:spacing w:before="40" w:after="40" w:line="240" w:lineRule="auto"/>
              <w:ind w:left="100" w:right="100"/>
            </w:pPr>
            <w:r w:rsidRPr="00616E1A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BE527D" w14:textId="77777777" w:rsidR="00E67E9B" w:rsidRPr="00616E1A" w:rsidRDefault="00E67E9B" w:rsidP="00E67E9B">
            <w:pPr>
              <w:spacing w:before="40" w:after="40" w:line="240" w:lineRule="auto"/>
              <w:ind w:left="100" w:right="100"/>
              <w:jc w:val="right"/>
            </w:pPr>
            <w:r w:rsidRPr="00616E1A">
              <w:rPr>
                <w:rFonts w:eastAsia="Arial" w:cs="Arial"/>
                <w:color w:val="111111"/>
                <w:szCs w:val="22"/>
              </w:rPr>
              <w:t>0.283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6F53B7" w14:textId="77777777" w:rsidR="00E67E9B" w:rsidRPr="00616E1A" w:rsidRDefault="00E67E9B" w:rsidP="00E67E9B">
            <w:pPr>
              <w:spacing w:before="40" w:after="40" w:line="240" w:lineRule="auto"/>
              <w:ind w:left="100" w:right="100"/>
              <w:jc w:val="right"/>
            </w:pPr>
            <w:r w:rsidRPr="00616E1A">
              <w:rPr>
                <w:rFonts w:eastAsia="Arial" w:cs="Arial"/>
                <w:color w:val="111111"/>
                <w:szCs w:val="22"/>
              </w:rPr>
              <w:t>0.031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EB4B4D" w14:textId="77777777" w:rsidR="00E67E9B" w:rsidRPr="00616E1A" w:rsidRDefault="00E67E9B" w:rsidP="00E67E9B">
            <w:pPr>
              <w:spacing w:before="40" w:after="40" w:line="240" w:lineRule="auto"/>
              <w:ind w:left="100" w:right="100"/>
              <w:jc w:val="right"/>
            </w:pPr>
            <w:r w:rsidRPr="00616E1A"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B4AF2D" w14:textId="77777777" w:rsidR="00E67E9B" w:rsidRPr="00616E1A" w:rsidRDefault="00E67E9B" w:rsidP="00E67E9B">
            <w:pPr>
              <w:spacing w:before="40" w:after="40" w:line="240" w:lineRule="auto"/>
              <w:ind w:left="100" w:right="100"/>
              <w:jc w:val="right"/>
            </w:pPr>
            <w:r w:rsidRPr="00616E1A">
              <w:rPr>
                <w:rFonts w:eastAsia="Arial" w:cs="Arial"/>
                <w:color w:val="111111"/>
                <w:szCs w:val="22"/>
              </w:rPr>
              <w:t>0.011</w:t>
            </w:r>
          </w:p>
        </w:tc>
      </w:tr>
      <w:tr w:rsidR="00E67E9B" w14:paraId="6BA53DF2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869B1F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974771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F9BA6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2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708F21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4051406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2FC80C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1A2CC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34C5E1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9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981EA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32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DDE02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6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ED74C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55</w:t>
            </w:r>
          </w:p>
        </w:tc>
      </w:tr>
      <w:tr w:rsidR="00E67E9B" w14:paraId="25E060E8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6B10F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114286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768089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2DF96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41152792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C7064C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49457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FA8E0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40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271A9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3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34560B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D5C480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01</w:t>
            </w:r>
          </w:p>
        </w:tc>
      </w:tr>
      <w:tr w:rsidR="00E67E9B" w14:paraId="65A6ECE8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95E2B3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877483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26AE24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F36EF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381271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F61743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E72B0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6A5C2C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3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5ED967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8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C720F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4816F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41</w:t>
            </w:r>
          </w:p>
        </w:tc>
      </w:tr>
      <w:tr w:rsidR="00E67E9B" w14:paraId="4EE6CA97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7BADA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035562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C1792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5150F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85007370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9CDDD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F84CF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AD65D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72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29A9B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5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61014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7A4646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627</w:t>
            </w:r>
          </w:p>
        </w:tc>
      </w:tr>
      <w:tr w:rsidR="00E67E9B" w14:paraId="4CF8B5D5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ABBF49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972763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D63C5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4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D5DA3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5893941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21D03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3EA70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9A7C7B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6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A6325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18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E6A55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6139F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101</w:t>
            </w:r>
          </w:p>
        </w:tc>
      </w:tr>
      <w:tr w:rsidR="00E67E9B" w14:paraId="0C663574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9DD99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7774211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B2332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6228B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833031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C055AF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A401A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E1214B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6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C6ECB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1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754590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4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FA679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971</w:t>
            </w:r>
          </w:p>
        </w:tc>
      </w:tr>
      <w:tr w:rsidR="00E67E9B" w14:paraId="26064F03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6547F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854277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87A11C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6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3C6DB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32660307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4AB8D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A1C70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5D36E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90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1104B4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9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EE48BB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2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68F186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57</w:t>
            </w:r>
          </w:p>
        </w:tc>
      </w:tr>
      <w:tr w:rsidR="00E67E9B" w14:paraId="783C0E30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F6063F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186721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5A74C2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3DF01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34934990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30BCB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C44C7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B71DF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2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06772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162A3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5EADB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01</w:t>
            </w:r>
          </w:p>
        </w:tc>
      </w:tr>
      <w:tr w:rsidR="00E67E9B" w14:paraId="4355909B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6C59D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92191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BF6E5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F9B6C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018898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E5FE0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50526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7601C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5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2FDAC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4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E9052C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782CA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686</w:t>
            </w:r>
          </w:p>
        </w:tc>
      </w:tr>
      <w:tr w:rsidR="00E67E9B" w14:paraId="18C9DEB2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67A5B4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04359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4CBCB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F16A0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28769958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7DD122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CCD48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02FED6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8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F73AE0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8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9A62D6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3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CEA62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44</w:t>
            </w:r>
          </w:p>
        </w:tc>
      </w:tr>
      <w:tr w:rsidR="00E67E9B" w14:paraId="5FCFBBEE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9A5B7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7804463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B4E643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F26AFC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33762898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FF2CCC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66737C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69531C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3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A624B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5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DAC476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AFD01C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639</w:t>
            </w:r>
          </w:p>
        </w:tc>
      </w:tr>
      <w:tr w:rsidR="00E67E9B" w14:paraId="02B89A17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6D77A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988004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94160A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9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1E4557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3704439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56EDE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F2765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B2A7E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6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DFD05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19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484C6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A8119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69</w:t>
            </w:r>
          </w:p>
        </w:tc>
      </w:tr>
      <w:tr w:rsidR="00E67E9B" w14:paraId="613E22C4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6FBDE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7326482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D6291B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F3BBE4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3463668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7BCD73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85BAC0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5A3FF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0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5526C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7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BD4250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A5BC86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02</w:t>
            </w:r>
          </w:p>
        </w:tc>
      </w:tr>
      <w:tr w:rsidR="00E67E9B" w14:paraId="7845E5FF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EE90F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014533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3BF7EC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4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A2E84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9808141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B6F4CA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D9DE4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30E4B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7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C23C2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15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8AACE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185371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226</w:t>
            </w:r>
          </w:p>
        </w:tc>
      </w:tr>
      <w:tr w:rsidR="00E67E9B" w14:paraId="11F72CA8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A6A17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2912808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8D700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0FAB10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9474899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225B9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2023A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04337B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4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37B48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5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165EE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5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43FAB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31</w:t>
            </w:r>
          </w:p>
        </w:tc>
      </w:tr>
      <w:tr w:rsidR="00E67E9B" w14:paraId="0E82204C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988BE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921981</w:t>
            </w:r>
          </w:p>
        </w:tc>
        <w:tc>
          <w:tcPr>
            <w:tcW w:w="887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3B9AE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21</w:t>
            </w:r>
          </w:p>
        </w:tc>
        <w:tc>
          <w:tcPr>
            <w:tcW w:w="151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B220B4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41050620</w:t>
            </w:r>
          </w:p>
        </w:tc>
        <w:tc>
          <w:tcPr>
            <w:tcW w:w="70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9D673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8E84CC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8966B1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21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357350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2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9583D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EF259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73</w:t>
            </w:r>
          </w:p>
        </w:tc>
      </w:tr>
      <w:tr w:rsidR="00E67E9B" w:rsidRPr="00CC2F1E" w14:paraId="46084B18" w14:textId="77777777" w:rsidTr="00B44B3C">
        <w:trPr>
          <w:cantSplit/>
          <w:trHeight w:hRule="exact" w:val="340"/>
          <w:jc w:val="center"/>
        </w:trPr>
        <w:tc>
          <w:tcPr>
            <w:tcW w:w="8916" w:type="dxa"/>
            <w:gridSpan w:val="9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05F5E96A" w14:textId="1E18753A" w:rsidR="00E67E9B" w:rsidRPr="00616E1A" w:rsidRDefault="00E67E9B" w:rsidP="007F6D14">
            <w:pPr>
              <w:spacing w:before="40" w:after="40" w:line="240" w:lineRule="auto"/>
              <w:ind w:left="100" w:right="100"/>
              <w:jc w:val="left"/>
              <w:rPr>
                <w:rFonts w:eastAsia="Arial" w:cs="Arial"/>
                <w:i/>
                <w:color w:val="111111"/>
                <w:szCs w:val="22"/>
                <w:lang w:val="en-US"/>
              </w:rPr>
            </w:pPr>
            <w:r w:rsidRPr="00616E1A">
              <w:rPr>
                <w:rFonts w:eastAsia="Arial" w:cs="Arial"/>
                <w:i/>
                <w:color w:val="111111"/>
                <w:szCs w:val="22"/>
                <w:lang w:val="en-US"/>
              </w:rPr>
              <w:t>Ischemic stroke</w:t>
            </w:r>
            <w:r w:rsidR="00AD769F" w:rsidRPr="00616E1A">
              <w:rPr>
                <w:rFonts w:eastAsia="Arial" w:cs="Arial"/>
                <w:i/>
                <w:color w:val="111111"/>
                <w:szCs w:val="22"/>
                <w:lang w:val="en-US"/>
              </w:rPr>
              <w:t xml:space="preserve"> </w:t>
            </w:r>
            <w:r w:rsidR="00AD769F"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(SNPs from GWAS by</w:t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Malik</w:t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4</w:t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616E1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</w:tr>
      <w:tr w:rsidR="00E67E9B" w14:paraId="6BBEC5A6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FDD739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942127</w:t>
            </w:r>
          </w:p>
        </w:tc>
        <w:tc>
          <w:tcPr>
            <w:tcW w:w="88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369E1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</w:t>
            </w:r>
          </w:p>
        </w:tc>
        <w:tc>
          <w:tcPr>
            <w:tcW w:w="151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5CBAD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204450939</w:t>
            </w:r>
          </w:p>
        </w:tc>
        <w:tc>
          <w:tcPr>
            <w:tcW w:w="70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78B10F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2D55F3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4752C0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188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3E52C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22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FBBED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3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D530D1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76</w:t>
            </w:r>
          </w:p>
        </w:tc>
      </w:tr>
      <w:tr w:rsidR="00E67E9B" w14:paraId="47CFCE6E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7F867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974771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563B6C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2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32A76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4051406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4DF0EA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2025A2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50B5E1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8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5E668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7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8F670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6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70ADF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678</w:t>
            </w:r>
          </w:p>
        </w:tc>
      </w:tr>
      <w:tr w:rsidR="00E67E9B" w14:paraId="4C4E917D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9F156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114286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05FE3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F67B57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41152792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E6A01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98198C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18FA7B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47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4E2CBB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6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16D8E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8CD18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82</w:t>
            </w:r>
          </w:p>
        </w:tc>
      </w:tr>
      <w:tr w:rsidR="00E67E9B" w14:paraId="452D2CE9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4A6D53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877483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50E4F0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6BB89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381271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950D7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323FD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C7B1A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2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F76DB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11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39171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36BE3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290</w:t>
            </w:r>
          </w:p>
        </w:tc>
      </w:tr>
      <w:tr w:rsidR="00E67E9B" w14:paraId="62588384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51690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035562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37C834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083A5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85007370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B4334B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20837C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61119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23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EC12F7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11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A04A3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4B506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01</w:t>
            </w:r>
          </w:p>
        </w:tc>
      </w:tr>
      <w:tr w:rsidR="00E67E9B" w14:paraId="4BB08CA0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77A60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972763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293C53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4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FC179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5893941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20E03B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470702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E4ADD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3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ED1FD0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8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EA5631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F9514B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44</w:t>
            </w:r>
          </w:p>
        </w:tc>
      </w:tr>
      <w:tr w:rsidR="00E67E9B" w14:paraId="6DAF792E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B5A7AF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7774211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EEB72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F4E6B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833031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4430B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0D6000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28E57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4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F7339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5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82CDEB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4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2294B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40</w:t>
            </w:r>
          </w:p>
        </w:tc>
      </w:tr>
      <w:tr w:rsidR="00E67E9B" w14:paraId="6D9C66D8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17BADB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854277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685A2C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6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581210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32660307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B9E5FA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B86C8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28668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9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F27A6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2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4E72B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2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93EA9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928</w:t>
            </w:r>
          </w:p>
        </w:tc>
      </w:tr>
      <w:tr w:rsidR="00E67E9B" w14:paraId="09B8A005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517B0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186721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E9A49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5C2806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34934990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7828A0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BB4FA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EC799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692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0246B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4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609E2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A0CBD6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00</w:t>
            </w:r>
          </w:p>
        </w:tc>
      </w:tr>
      <w:tr w:rsidR="00E67E9B" w14:paraId="414903EF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252A4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92191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D3CBEC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42E650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018898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8A7323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6FEB0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97E87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1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BE32A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A9788C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826AD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17</w:t>
            </w:r>
          </w:p>
        </w:tc>
      </w:tr>
      <w:tr w:rsidR="00E67E9B" w14:paraId="6538A7F1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BA5E0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04359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B6099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9B820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28769958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D951D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267202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F0B80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2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D1B857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99D7D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FA451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90</w:t>
            </w:r>
          </w:p>
        </w:tc>
      </w:tr>
      <w:tr w:rsidR="00E67E9B" w14:paraId="03FCBF1C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A00D9F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7804463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37431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1570EB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33762898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99BD9E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0C0C7F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484386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4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5327EC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1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2F641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1EF07C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938</w:t>
            </w:r>
          </w:p>
        </w:tc>
      </w:tr>
      <w:tr w:rsidR="00E67E9B" w14:paraId="749AB685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20A0F6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988004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CBCF1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9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D56BE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3704439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98FA4B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C701B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9A781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67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FEE32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11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5E0BE3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FAFBCC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272</w:t>
            </w:r>
          </w:p>
        </w:tc>
      </w:tr>
      <w:tr w:rsidR="00E67E9B" w14:paraId="1AA1ED47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22D494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7326482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4224C8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89DF8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3463668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5113D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72D1C2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E5D13A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93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985811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9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774E4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03034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78</w:t>
            </w:r>
          </w:p>
        </w:tc>
      </w:tr>
      <w:tr w:rsidR="00E67E9B" w14:paraId="5AFD460A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69DACF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014533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FC05CD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4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7751B5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9808141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864420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F06262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FB0C84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52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1BDF4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2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523B0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B056C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43</w:t>
            </w:r>
          </w:p>
        </w:tc>
      </w:tr>
      <w:tr w:rsidR="00E67E9B" w14:paraId="23D672C8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0F7EE3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2912808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83AC19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6E088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9474899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4B28C0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66F635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81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0052C2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47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739E7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6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93FC38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4</w:t>
            </w:r>
          </w:p>
        </w:tc>
        <w:tc>
          <w:tcPr>
            <w:tcW w:w="99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3FF63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645</w:t>
            </w:r>
          </w:p>
        </w:tc>
      </w:tr>
      <w:tr w:rsidR="00E67E9B" w14:paraId="00A51C73" w14:textId="77777777" w:rsidTr="00B44B3C">
        <w:trPr>
          <w:cantSplit/>
          <w:trHeight w:hRule="exact" w:val="340"/>
          <w:jc w:val="center"/>
        </w:trPr>
        <w:tc>
          <w:tcPr>
            <w:tcW w:w="1572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AC87A2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921981</w:t>
            </w:r>
          </w:p>
        </w:tc>
        <w:tc>
          <w:tcPr>
            <w:tcW w:w="887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DC4551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21</w:t>
            </w:r>
          </w:p>
        </w:tc>
        <w:tc>
          <w:tcPr>
            <w:tcW w:w="1512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5C0ABF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41050620</w:t>
            </w:r>
          </w:p>
        </w:tc>
        <w:tc>
          <w:tcPr>
            <w:tcW w:w="704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14FE74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728367" w14:textId="77777777" w:rsidR="00E67E9B" w:rsidRDefault="00E67E9B" w:rsidP="00E67E9B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819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27F7C9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679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59AD0B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1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503C5D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288C8E" w14:textId="77777777" w:rsidR="00E67E9B" w:rsidRDefault="00E67E9B" w:rsidP="00E67E9B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96</w:t>
            </w:r>
          </w:p>
        </w:tc>
      </w:tr>
    </w:tbl>
    <w:p w14:paraId="07E53738" w14:textId="001D3325" w:rsidR="00266368" w:rsidRDefault="00266368" w:rsidP="00E67E9B">
      <w:pPr>
        <w:spacing w:line="240" w:lineRule="auto"/>
        <w:rPr>
          <w:lang w:val="en-US"/>
        </w:rPr>
      </w:pPr>
      <w:r w:rsidRPr="00266368">
        <w:rPr>
          <w:lang w:val="en-US"/>
        </w:rPr>
        <w:t>EA, effect allele. OA, other allele. EAF, effect allele frequency. SE, standard error</w:t>
      </w:r>
      <w:r w:rsidR="00E67E9B">
        <w:rPr>
          <w:lang w:val="en-US"/>
        </w:rPr>
        <w:t>; bold font indicate nominal significant SNP outcome association</w:t>
      </w:r>
    </w:p>
    <w:p w14:paraId="7F841032" w14:textId="77777777" w:rsidR="00266368" w:rsidRDefault="00266368">
      <w:pPr>
        <w:rPr>
          <w:lang w:val="en-US"/>
        </w:rPr>
      </w:pPr>
    </w:p>
    <w:p w14:paraId="018AB5E5" w14:textId="77777777" w:rsidR="00266368" w:rsidRDefault="00266368">
      <w:pPr>
        <w:rPr>
          <w:lang w:val="en-US"/>
        </w:rPr>
        <w:sectPr w:rsidR="00266368" w:rsidSect="00CC3C53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1A66FB96" w14:textId="3CEA12CD" w:rsidR="00323B27" w:rsidRDefault="002D651E" w:rsidP="00266368">
      <w:pPr>
        <w:spacing w:line="240" w:lineRule="auto"/>
        <w:rPr>
          <w:lang w:val="en-US"/>
        </w:rPr>
      </w:pPr>
      <w:r>
        <w:rPr>
          <w:lang w:val="en-US"/>
        </w:rPr>
        <w:t>Suppl</w:t>
      </w:r>
      <w:r w:rsidR="009161F3">
        <w:rPr>
          <w:lang w:val="en-US"/>
        </w:rPr>
        <w:t>.</w:t>
      </w:r>
      <w:r w:rsidR="004A450B">
        <w:rPr>
          <w:lang w:val="en-US"/>
        </w:rPr>
        <w:t xml:space="preserve"> Table </w:t>
      </w:r>
      <w:r w:rsidR="00266368">
        <w:rPr>
          <w:lang w:val="en-US"/>
        </w:rPr>
        <w:t>2</w:t>
      </w:r>
      <w:r w:rsidR="004A450B">
        <w:rPr>
          <w:lang w:val="en-US"/>
        </w:rPr>
        <w:t xml:space="preserve"> – </w:t>
      </w:r>
      <w:r w:rsidR="00001D33" w:rsidRPr="00DF507C">
        <w:rPr>
          <w:rFonts w:cs="Arial"/>
          <w:lang w:val="en-US"/>
        </w:rPr>
        <w:t>Association of</w:t>
      </w:r>
      <w:r w:rsidR="00001D33">
        <w:rPr>
          <w:rFonts w:cs="Arial"/>
          <w:lang w:val="en-US"/>
        </w:rPr>
        <w:t xml:space="preserve"> genetic instruments (SNPs) related to</w:t>
      </w:r>
      <w:r w:rsidR="00266368" w:rsidRPr="00DF507C">
        <w:rPr>
          <w:rFonts w:cs="Arial"/>
          <w:lang w:val="en-US"/>
        </w:rPr>
        <w:t xml:space="preserve"> </w:t>
      </w:r>
      <w:r w:rsidR="00DA7BD4">
        <w:rPr>
          <w:rFonts w:cs="Arial"/>
          <w:lang w:val="en-US"/>
        </w:rPr>
        <w:t xml:space="preserve">average accelerations </w:t>
      </w:r>
      <w:r w:rsidR="00644265">
        <w:rPr>
          <w:rFonts w:cs="Arial"/>
          <w:lang w:val="en-US"/>
        </w:rPr>
        <w:t xml:space="preserve">from the GWAS </w:t>
      </w:r>
      <w:r w:rsidR="00001D33">
        <w:rPr>
          <w:rFonts w:cs="Arial"/>
          <w:lang w:val="en-US"/>
        </w:rPr>
        <w:t xml:space="preserve">by </w:t>
      </w:r>
      <w:r w:rsidR="00031059">
        <w:rPr>
          <w:rFonts w:cs="Arial"/>
          <w:lang w:val="en-US"/>
        </w:rPr>
        <w:t>Klimentidis et al.</w:t>
      </w:r>
      <w:r w:rsidR="00031059">
        <w:rPr>
          <w:rFonts w:cs="Arial"/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 w:rsidR="00031059">
        <w:rPr>
          <w:rFonts w:cs="Arial"/>
          <w:lang w:val="en-US"/>
        </w:rPr>
        <w:instrText xml:space="preserve"> ADDIN EN.CITE </w:instrText>
      </w:r>
      <w:r w:rsidR="00031059">
        <w:rPr>
          <w:rFonts w:cs="Arial"/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 w:rsidR="00031059">
        <w:rPr>
          <w:rFonts w:cs="Arial"/>
          <w:lang w:val="en-US"/>
        </w:rPr>
        <w:instrText xml:space="preserve"> ADDIN EN.CITE.DATA </w:instrText>
      </w:r>
      <w:r w:rsidR="00031059">
        <w:rPr>
          <w:rFonts w:cs="Arial"/>
          <w:lang w:val="en-US"/>
        </w:rPr>
      </w:r>
      <w:r w:rsidR="00031059">
        <w:rPr>
          <w:rFonts w:cs="Arial"/>
          <w:lang w:val="en-US"/>
        </w:rPr>
        <w:fldChar w:fldCharType="end"/>
      </w:r>
      <w:r w:rsidR="00031059">
        <w:rPr>
          <w:rFonts w:cs="Arial"/>
          <w:lang w:val="en-US"/>
        </w:rPr>
      </w:r>
      <w:r w:rsidR="00031059">
        <w:rPr>
          <w:rFonts w:cs="Arial"/>
          <w:lang w:val="en-US"/>
        </w:rPr>
        <w:fldChar w:fldCharType="separate"/>
      </w:r>
      <w:r w:rsidR="00031059" w:rsidRPr="00266368">
        <w:rPr>
          <w:rFonts w:cs="Arial"/>
          <w:noProof/>
          <w:vertAlign w:val="superscript"/>
          <w:lang w:val="en-US"/>
        </w:rPr>
        <w:t>1</w:t>
      </w:r>
      <w:r w:rsidR="00031059">
        <w:rPr>
          <w:rFonts w:cs="Arial"/>
          <w:lang w:val="en-US"/>
        </w:rPr>
        <w:fldChar w:fldCharType="end"/>
      </w:r>
      <w:r w:rsidR="00031059">
        <w:rPr>
          <w:rFonts w:cs="Arial"/>
          <w:lang w:val="en-US"/>
        </w:rPr>
        <w:t xml:space="preserve"> </w:t>
      </w:r>
      <w:r w:rsidR="00337154">
        <w:rPr>
          <w:rFonts w:cs="Arial"/>
          <w:lang w:val="en-US"/>
        </w:rPr>
        <w:t>with</w:t>
      </w:r>
      <w:r w:rsidR="004A450B">
        <w:rPr>
          <w:lang w:val="en-US"/>
        </w:rPr>
        <w:t xml:space="preserve"> </w:t>
      </w:r>
      <w:r w:rsidR="00001D33">
        <w:rPr>
          <w:rFonts w:cs="Arial"/>
          <w:lang w:val="en-US"/>
        </w:rPr>
        <w:t>coronary artery disease, myocardial infarction and ischemic stroke</w:t>
      </w:r>
      <w:r w:rsidR="008511A9">
        <w:rPr>
          <w:rFonts w:cs="Arial"/>
          <w:lang w:val="en-US"/>
        </w:rPr>
        <w:t>.</w:t>
      </w:r>
    </w:p>
    <w:tbl>
      <w:tblPr>
        <w:tblW w:w="9504" w:type="dxa"/>
        <w:jc w:val="center"/>
        <w:tblLayout w:type="fixed"/>
        <w:tblLook w:val="04A0" w:firstRow="1" w:lastRow="0" w:firstColumn="1" w:lastColumn="0" w:noHBand="0" w:noVBand="1"/>
      </w:tblPr>
      <w:tblGrid>
        <w:gridCol w:w="1695"/>
        <w:gridCol w:w="887"/>
        <w:gridCol w:w="1512"/>
        <w:gridCol w:w="704"/>
        <w:gridCol w:w="729"/>
        <w:gridCol w:w="961"/>
        <w:gridCol w:w="1034"/>
        <w:gridCol w:w="961"/>
        <w:gridCol w:w="1021"/>
      </w:tblGrid>
      <w:tr w:rsidR="00004DF5" w14:paraId="13767039" w14:textId="77777777" w:rsidTr="00B44B3C">
        <w:trPr>
          <w:cantSplit/>
          <w:trHeight w:val="340"/>
          <w:tblHeader/>
          <w:jc w:val="center"/>
        </w:trPr>
        <w:tc>
          <w:tcPr>
            <w:tcW w:w="1695" w:type="dxa"/>
            <w:tcBorders>
              <w:top w:val="single" w:sz="18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CE6BA7" w14:textId="6D70D6A3" w:rsidR="00004DF5" w:rsidRDefault="00004DF5" w:rsidP="002D651E">
            <w:pPr>
              <w:spacing w:before="40" w:after="40" w:line="240" w:lineRule="auto"/>
              <w:ind w:left="317" w:right="100" w:hanging="217"/>
            </w:pPr>
            <w:r>
              <w:rPr>
                <w:rFonts w:eastAsia="Arial" w:cs="Arial"/>
                <w:color w:val="111111"/>
                <w:szCs w:val="22"/>
              </w:rPr>
              <w:t>SNP</w:t>
            </w:r>
          </w:p>
        </w:tc>
        <w:tc>
          <w:tcPr>
            <w:tcW w:w="88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04CE6B" w14:textId="77777777" w:rsidR="00004DF5" w:rsidRDefault="00004DF5" w:rsidP="002D651E">
            <w:pPr>
              <w:spacing w:before="40" w:after="40" w:line="240" w:lineRule="auto"/>
              <w:ind w:left="317" w:right="100" w:hanging="217"/>
            </w:pPr>
            <w:r>
              <w:rPr>
                <w:rFonts w:eastAsia="Arial" w:cs="Arial"/>
                <w:color w:val="111111"/>
                <w:szCs w:val="22"/>
              </w:rPr>
              <w:t>CHR</w:t>
            </w:r>
          </w:p>
        </w:tc>
        <w:tc>
          <w:tcPr>
            <w:tcW w:w="151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6FB651" w14:textId="5C814BFA" w:rsidR="00004DF5" w:rsidRDefault="00F028E6" w:rsidP="002D651E">
            <w:pPr>
              <w:spacing w:before="40" w:after="40" w:line="240" w:lineRule="auto"/>
              <w:ind w:left="317" w:right="100" w:hanging="217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POS (hg38)</w:t>
            </w:r>
          </w:p>
        </w:tc>
        <w:tc>
          <w:tcPr>
            <w:tcW w:w="70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B1F3EE" w14:textId="77777777" w:rsidR="00004DF5" w:rsidRDefault="00004DF5" w:rsidP="002D651E">
            <w:pPr>
              <w:spacing w:before="40" w:after="40" w:line="240" w:lineRule="auto"/>
              <w:ind w:left="317" w:right="100" w:hanging="217"/>
            </w:pPr>
            <w:r>
              <w:rPr>
                <w:rFonts w:eastAsia="Arial" w:cs="Arial"/>
                <w:color w:val="111111"/>
                <w:szCs w:val="22"/>
              </w:rPr>
              <w:t>EA</w:t>
            </w:r>
          </w:p>
        </w:tc>
        <w:tc>
          <w:tcPr>
            <w:tcW w:w="72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E7B546" w14:textId="77777777" w:rsidR="00004DF5" w:rsidRDefault="00004DF5" w:rsidP="002D651E">
            <w:pPr>
              <w:spacing w:before="40" w:after="40" w:line="240" w:lineRule="auto"/>
              <w:ind w:left="317" w:right="100" w:hanging="217"/>
            </w:pPr>
            <w:r>
              <w:rPr>
                <w:rFonts w:eastAsia="Arial" w:cs="Arial"/>
                <w:color w:val="111111"/>
                <w:szCs w:val="22"/>
              </w:rPr>
              <w:t>OA</w:t>
            </w:r>
          </w:p>
        </w:tc>
        <w:tc>
          <w:tcPr>
            <w:tcW w:w="96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80697A" w14:textId="77777777" w:rsidR="00004DF5" w:rsidRDefault="00004DF5" w:rsidP="002D651E">
            <w:pPr>
              <w:spacing w:before="40" w:after="40" w:line="240" w:lineRule="auto"/>
              <w:ind w:left="317" w:right="100" w:hanging="217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EAF</w:t>
            </w:r>
          </w:p>
        </w:tc>
        <w:tc>
          <w:tcPr>
            <w:tcW w:w="103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5B407D" w14:textId="77777777" w:rsidR="00004DF5" w:rsidRDefault="00004DF5" w:rsidP="002D651E">
            <w:pPr>
              <w:spacing w:before="40" w:after="40" w:line="240" w:lineRule="auto"/>
              <w:ind w:left="317" w:right="100" w:hanging="217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BETA</w:t>
            </w:r>
          </w:p>
        </w:tc>
        <w:tc>
          <w:tcPr>
            <w:tcW w:w="96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C5ED13" w14:textId="77777777" w:rsidR="00004DF5" w:rsidRDefault="00004DF5" w:rsidP="002D651E">
            <w:pPr>
              <w:spacing w:before="40" w:after="40" w:line="240" w:lineRule="auto"/>
              <w:ind w:left="317" w:right="100" w:hanging="217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SE</w:t>
            </w:r>
          </w:p>
        </w:tc>
        <w:tc>
          <w:tcPr>
            <w:tcW w:w="102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24E0E0" w14:textId="740446A3" w:rsidR="00004DF5" w:rsidRDefault="00004DF5" w:rsidP="002D651E">
            <w:pPr>
              <w:spacing w:before="40" w:after="40" w:line="240" w:lineRule="auto"/>
              <w:ind w:left="317" w:right="100" w:hanging="217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P-value</w:t>
            </w:r>
          </w:p>
        </w:tc>
      </w:tr>
      <w:tr w:rsidR="00004DF5" w:rsidRPr="00CC2F1E" w14:paraId="4DC498C7" w14:textId="77777777" w:rsidTr="00B44B3C">
        <w:trPr>
          <w:cantSplit/>
          <w:trHeight w:val="340"/>
          <w:jc w:val="center"/>
        </w:trPr>
        <w:tc>
          <w:tcPr>
            <w:tcW w:w="9504" w:type="dxa"/>
            <w:gridSpan w:val="9"/>
            <w:tcBorders>
              <w:bottom w:val="single" w:sz="4" w:space="0" w:color="auto"/>
            </w:tcBorders>
            <w:shd w:val="clear" w:color="auto" w:fill="FFFFFF"/>
          </w:tcPr>
          <w:p w14:paraId="67D0BBE1" w14:textId="03928056" w:rsidR="00004DF5" w:rsidRPr="00B44B3C" w:rsidRDefault="00004DF5" w:rsidP="007F6D14">
            <w:pPr>
              <w:spacing w:before="40" w:after="40" w:line="240" w:lineRule="auto"/>
              <w:ind w:left="317" w:right="100" w:hanging="217"/>
              <w:jc w:val="left"/>
              <w:rPr>
                <w:rFonts w:eastAsia="Arial" w:cs="Arial"/>
                <w:i/>
                <w:color w:val="111111"/>
                <w:szCs w:val="22"/>
                <w:lang w:val="en-US"/>
              </w:rPr>
            </w:pPr>
            <w:r w:rsidRPr="00B44B3C">
              <w:rPr>
                <w:rFonts w:eastAsia="Arial" w:cs="Arial"/>
                <w:i/>
                <w:color w:val="111111"/>
                <w:szCs w:val="22"/>
                <w:lang w:val="en-US"/>
              </w:rPr>
              <w:t>Coronary artery disease</w:t>
            </w:r>
            <w:r w:rsidR="00AD769F" w:rsidRPr="00B44B3C">
              <w:rPr>
                <w:rFonts w:eastAsia="Arial" w:cs="Arial"/>
                <w:i/>
                <w:color w:val="111111"/>
                <w:szCs w:val="22"/>
                <w:lang w:val="en-US"/>
              </w:rPr>
              <w:t xml:space="preserve"> </w:t>
            </w:r>
            <w:r w:rsidR="00AD769F"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(</w:t>
            </w:r>
            <w:r w:rsidR="00B44B3C"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SNPs from GWAS by</w:t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Nikpay</w:t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) </w:t>
            </w:r>
          </w:p>
        </w:tc>
      </w:tr>
      <w:tr w:rsidR="00004DF5" w14:paraId="11BA4C2A" w14:textId="77777777" w:rsidTr="00B44B3C">
        <w:trPr>
          <w:cantSplit/>
          <w:trHeight w:val="340"/>
          <w:jc w:val="center"/>
        </w:trPr>
        <w:tc>
          <w:tcPr>
            <w:tcW w:w="1695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DAF72C" w14:textId="3264D52D" w:rsidR="00004DF5" w:rsidRPr="00B44B3C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rs34517439</w:t>
            </w:r>
          </w:p>
        </w:tc>
        <w:tc>
          <w:tcPr>
            <w:tcW w:w="88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494BD8" w14:textId="6152E5EE" w:rsidR="00004DF5" w:rsidRPr="00B44B3C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1</w:t>
            </w:r>
          </w:p>
        </w:tc>
        <w:tc>
          <w:tcPr>
            <w:tcW w:w="151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EF76C9" w14:textId="444BB959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77984833</w:t>
            </w:r>
          </w:p>
        </w:tc>
        <w:tc>
          <w:tcPr>
            <w:tcW w:w="70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ACC446" w14:textId="281255AA" w:rsidR="00004DF5" w:rsidRPr="00B44B3C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F2A7AB" w14:textId="626D156D" w:rsidR="00004DF5" w:rsidRPr="00B44B3C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1716DF" w14:textId="0DDBD90F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0.906</w:t>
            </w:r>
          </w:p>
        </w:tc>
        <w:tc>
          <w:tcPr>
            <w:tcW w:w="10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D55B5A" w14:textId="4622BB7D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-0.038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1E6C95" w14:textId="3D7F763D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0.019</w:t>
            </w:r>
          </w:p>
        </w:tc>
        <w:tc>
          <w:tcPr>
            <w:tcW w:w="102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383E4A" w14:textId="5DE7D51B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0.042</w:t>
            </w:r>
          </w:p>
        </w:tc>
      </w:tr>
      <w:tr w:rsidR="00004DF5" w14:paraId="4C346A40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BD1A55" w14:textId="21E74992" w:rsidR="00004DF5" w:rsidRPr="00B44B3C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rs6775319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A832D4" w14:textId="40FE3AEF" w:rsidR="00004DF5" w:rsidRPr="00B44B3C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B2C3E9" w14:textId="7427B4F1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18717009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1293C5" w14:textId="325584C0" w:rsidR="00004DF5" w:rsidRPr="00B44B3C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BBA30A" w14:textId="15D295B1" w:rsidR="00004DF5" w:rsidRPr="00B44B3C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6A927E" w14:textId="4AC555E8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0.316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82EB9B" w14:textId="0F7D7E60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-0.005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95484A" w14:textId="5C65DB3A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031473" w14:textId="4A981C4F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0.594</w:t>
            </w:r>
          </w:p>
        </w:tc>
      </w:tr>
      <w:tr w:rsidR="00004DF5" w14:paraId="10F3B52E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9F3647" w14:textId="4882CD2E" w:rsidR="00004DF5" w:rsidRPr="00B44B3C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rs9293503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F21BA2" w14:textId="5D062651" w:rsidR="00004DF5" w:rsidRPr="00B44B3C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1AE786" w14:textId="4FF8CBA4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8865314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30D912" w14:textId="16A920BB" w:rsidR="00004DF5" w:rsidRPr="00B44B3C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0455C3" w14:textId="71596AB7" w:rsidR="00004DF5" w:rsidRPr="00B44B3C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5B0BF5" w14:textId="0E5FE4F2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0.878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E681FA" w14:textId="0FDED223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0.03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155B11" w14:textId="7230415C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0.014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536FC4" w14:textId="40484C8D" w:rsidR="00004DF5" w:rsidRPr="00B44B3C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 w:rsidRPr="00B44B3C">
              <w:rPr>
                <w:rFonts w:eastAsia="Arial" w:cs="Arial"/>
                <w:color w:val="111111"/>
                <w:szCs w:val="22"/>
              </w:rPr>
              <w:t>0.023</w:t>
            </w:r>
          </w:p>
        </w:tc>
      </w:tr>
      <w:tr w:rsidR="00004DF5" w14:paraId="6FF36C68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10EF70" w14:textId="30AD86E1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rs12522261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BE93F3" w14:textId="0C1C2E6C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3E9948" w14:textId="302DA00E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15267526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8B4E59" w14:textId="6162031D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499B73" w14:textId="081E5B10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DD7301" w14:textId="0F981B07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0.659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91BA3D" w14:textId="5951A772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-0.00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A29DEF" w14:textId="2C919A54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91C9B2" w14:textId="68DA6127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0.740</w:t>
            </w:r>
          </w:p>
        </w:tc>
      </w:tr>
      <w:tr w:rsidR="00004DF5" w14:paraId="68C017CA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E99BEF" w14:textId="1CCE10CD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rs11012732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0FF0F8" w14:textId="28675713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10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9C4F6F" w14:textId="1F843C23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2154117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A01A09" w14:textId="2F03C217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139466" w14:textId="3E39A8C0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30F1AF" w14:textId="450B90A9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0.702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B49E3E" w14:textId="67B98519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-0.002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2777EE" w14:textId="53340AE3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30C346" w14:textId="0E929B82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0.827</w:t>
            </w:r>
          </w:p>
        </w:tc>
      </w:tr>
      <w:tr w:rsidR="00004DF5" w14:paraId="7ACAA1D8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8F2B76" w14:textId="29647310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rs148193266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832EE7" w14:textId="0D9F066E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11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AB1002" w14:textId="28C666BB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104657953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92107E" w14:textId="5E5FD352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8F7D9A" w14:textId="1D3AE442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D24FE4" w14:textId="775367ED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0.957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4FBA97" w14:textId="55C6F8E4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-0.03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B607BF" w14:textId="4D471E2A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0.026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5422E0" w14:textId="3C5D1B35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0.203</w:t>
            </w:r>
          </w:p>
        </w:tc>
      </w:tr>
      <w:tr w:rsidR="00004DF5" w14:paraId="6C3DF561" w14:textId="77777777" w:rsidTr="00B44B3C">
        <w:trPr>
          <w:cantSplit/>
          <w:trHeight w:val="340"/>
          <w:jc w:val="center"/>
        </w:trPr>
        <w:tc>
          <w:tcPr>
            <w:tcW w:w="1695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09C42B" w14:textId="5AE993F3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rs59499656</w:t>
            </w:r>
          </w:p>
        </w:tc>
        <w:tc>
          <w:tcPr>
            <w:tcW w:w="887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B76C95" w14:textId="4DDDA6FF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18</w:t>
            </w:r>
          </w:p>
        </w:tc>
        <w:tc>
          <w:tcPr>
            <w:tcW w:w="151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CD4420" w14:textId="4B5C56AF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43188344</w:t>
            </w:r>
          </w:p>
        </w:tc>
        <w:tc>
          <w:tcPr>
            <w:tcW w:w="70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BB8213" w14:textId="30764D71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79F5E2" w14:textId="4585C809" w:rsidR="00004DF5" w:rsidRDefault="00004DF5" w:rsidP="00685D00">
            <w:pPr>
              <w:spacing w:before="40" w:after="40" w:line="240" w:lineRule="auto"/>
              <w:ind w:left="317" w:right="100" w:hanging="217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DAB6EA" w14:textId="3857CEE5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0.645</w:t>
            </w:r>
          </w:p>
        </w:tc>
        <w:tc>
          <w:tcPr>
            <w:tcW w:w="103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A82AB8" w14:textId="1BA907ED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0.000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7B8420" w14:textId="3EA1D5AE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02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888AB5" w14:textId="618F5218" w:rsidR="00004DF5" w:rsidRDefault="00004DF5" w:rsidP="00685D00">
            <w:pPr>
              <w:spacing w:before="40" w:after="40" w:line="240" w:lineRule="auto"/>
              <w:ind w:left="317" w:right="100" w:hanging="217"/>
              <w:jc w:val="right"/>
              <w:rPr>
                <w:rFonts w:eastAsia="Arial" w:cs="Arial"/>
                <w:color w:val="111111"/>
                <w:szCs w:val="22"/>
              </w:rPr>
            </w:pPr>
            <w:r>
              <w:rPr>
                <w:rFonts w:eastAsia="Arial" w:cs="Arial"/>
                <w:color w:val="111111"/>
                <w:szCs w:val="22"/>
              </w:rPr>
              <w:t>0.995</w:t>
            </w:r>
          </w:p>
        </w:tc>
      </w:tr>
      <w:tr w:rsidR="00004DF5" w:rsidRPr="00CC2F1E" w14:paraId="1E4BB00F" w14:textId="77777777" w:rsidTr="00B44B3C">
        <w:trPr>
          <w:cantSplit/>
          <w:trHeight w:val="340"/>
          <w:jc w:val="center"/>
        </w:trPr>
        <w:tc>
          <w:tcPr>
            <w:tcW w:w="9504" w:type="dxa"/>
            <w:gridSpan w:val="9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14:paraId="5FE2E3D8" w14:textId="52A8E545" w:rsidR="00004DF5" w:rsidRPr="00B44B3C" w:rsidRDefault="00004DF5" w:rsidP="007F6D14">
            <w:pPr>
              <w:spacing w:before="40" w:after="40" w:line="240" w:lineRule="auto"/>
              <w:ind w:left="317" w:right="100" w:hanging="217"/>
              <w:jc w:val="left"/>
              <w:rPr>
                <w:rFonts w:eastAsia="Arial" w:cs="Arial"/>
                <w:b/>
                <w:i/>
                <w:color w:val="111111"/>
                <w:szCs w:val="22"/>
                <w:lang w:val="en-US"/>
              </w:rPr>
            </w:pPr>
            <w:r w:rsidRPr="00B44B3C">
              <w:rPr>
                <w:rFonts w:eastAsia="Arial" w:cs="Arial"/>
                <w:i/>
                <w:color w:val="111111"/>
                <w:szCs w:val="22"/>
                <w:lang w:val="en-US"/>
              </w:rPr>
              <w:t>Myocardial infarction</w:t>
            </w:r>
            <w:r w:rsidR="00B44B3C" w:rsidRPr="00B44B3C">
              <w:rPr>
                <w:rFonts w:eastAsia="Arial" w:cs="Arial"/>
                <w:i/>
                <w:color w:val="111111"/>
                <w:szCs w:val="22"/>
                <w:lang w:val="en-US"/>
              </w:rPr>
              <w:t xml:space="preserve">  </w:t>
            </w:r>
            <w:r w:rsidR="00B44B3C"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(SNPs from GWAS by</w:t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Nikpay</w:t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</w:tr>
      <w:tr w:rsidR="00004DF5" w:rsidRPr="003F520F" w14:paraId="37EDCE3D" w14:textId="77777777" w:rsidTr="00B44B3C">
        <w:trPr>
          <w:cantSplit/>
          <w:trHeight w:val="340"/>
          <w:jc w:val="center"/>
        </w:trPr>
        <w:tc>
          <w:tcPr>
            <w:tcW w:w="1695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5FA7CF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rs34517439</w:t>
            </w:r>
          </w:p>
        </w:tc>
        <w:tc>
          <w:tcPr>
            <w:tcW w:w="88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B5822B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1</w:t>
            </w:r>
          </w:p>
        </w:tc>
        <w:tc>
          <w:tcPr>
            <w:tcW w:w="151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4FA0E3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77984833</w:t>
            </w:r>
          </w:p>
        </w:tc>
        <w:tc>
          <w:tcPr>
            <w:tcW w:w="70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DBE236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81D881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5BB11D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911</w:t>
            </w:r>
          </w:p>
        </w:tc>
        <w:tc>
          <w:tcPr>
            <w:tcW w:w="10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A6A73C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-0.045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6A92D1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21</w:t>
            </w:r>
          </w:p>
        </w:tc>
        <w:tc>
          <w:tcPr>
            <w:tcW w:w="102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8F5CF5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31</w:t>
            </w:r>
          </w:p>
        </w:tc>
      </w:tr>
      <w:tr w:rsidR="00004DF5" w:rsidRPr="003F520F" w14:paraId="214873A3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6E4279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rs6775319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F90DB2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8F5B87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18717009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B7192B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4D5944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666CF5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338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6EB22B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-0.004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B5FA2E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4B9964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710</w:t>
            </w:r>
          </w:p>
        </w:tc>
      </w:tr>
      <w:tr w:rsidR="00004DF5" w:rsidRPr="003F520F" w14:paraId="7CA0C202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F92E47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rs9293503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715280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76EA3D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8865314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051C05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10E14F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A03FFC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882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C3676F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25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63F2B4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16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62B404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108</w:t>
            </w:r>
          </w:p>
        </w:tc>
      </w:tr>
      <w:tr w:rsidR="00004DF5" w:rsidRPr="003F520F" w14:paraId="41F10C68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E77CF7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rs12522261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B1CE39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4126EB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15267526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7EC069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A88172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7AAB49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677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09E430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-0.001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83E905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8F27A7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898</w:t>
            </w:r>
          </w:p>
        </w:tc>
      </w:tr>
      <w:tr w:rsidR="00004DF5" w:rsidRPr="003F520F" w14:paraId="013AD2F3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E086A1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rs11012732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99C793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10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8A1A43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2154117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1E373C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39C9CB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FF5826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704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E576C2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-0.002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09B8DC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05953B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891</w:t>
            </w:r>
          </w:p>
        </w:tc>
      </w:tr>
      <w:tr w:rsidR="00004DF5" w:rsidRPr="003F520F" w14:paraId="496D7C64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F50CDA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rs148193266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FAE443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11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138262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104657953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7DAB3D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1F217E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54D2EA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961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2C2351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-0.01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5398C4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29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1875D6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560</w:t>
            </w:r>
          </w:p>
        </w:tc>
      </w:tr>
      <w:tr w:rsidR="00004DF5" w14:paraId="3777B863" w14:textId="77777777" w:rsidTr="00B44B3C">
        <w:trPr>
          <w:cantSplit/>
          <w:trHeight w:val="340"/>
          <w:jc w:val="center"/>
        </w:trPr>
        <w:tc>
          <w:tcPr>
            <w:tcW w:w="1695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1D15CB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rs59499656</w:t>
            </w:r>
          </w:p>
        </w:tc>
        <w:tc>
          <w:tcPr>
            <w:tcW w:w="887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D9DD4B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18</w:t>
            </w:r>
          </w:p>
        </w:tc>
        <w:tc>
          <w:tcPr>
            <w:tcW w:w="151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0B6A33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43188344</w:t>
            </w:r>
          </w:p>
        </w:tc>
        <w:tc>
          <w:tcPr>
            <w:tcW w:w="70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F60C5C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44D321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646B31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650</w:t>
            </w:r>
          </w:p>
        </w:tc>
        <w:tc>
          <w:tcPr>
            <w:tcW w:w="103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70E4E1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09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0980C6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02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9E217D" w14:textId="77777777" w:rsidR="00004DF5" w:rsidRPr="00AE6BD2" w:rsidRDefault="00004DF5" w:rsidP="00764F2E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379</w:t>
            </w:r>
          </w:p>
        </w:tc>
      </w:tr>
      <w:tr w:rsidR="00004DF5" w:rsidRPr="00CC2F1E" w14:paraId="52025605" w14:textId="77777777" w:rsidTr="00B44B3C">
        <w:trPr>
          <w:cantSplit/>
          <w:trHeight w:val="340"/>
          <w:jc w:val="center"/>
        </w:trPr>
        <w:tc>
          <w:tcPr>
            <w:tcW w:w="9504" w:type="dxa"/>
            <w:gridSpan w:val="9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14:paraId="489B4969" w14:textId="4A8943D7" w:rsidR="00004DF5" w:rsidRPr="00B44B3C" w:rsidRDefault="00004DF5" w:rsidP="007F6D14">
            <w:pPr>
              <w:spacing w:before="40" w:after="40" w:line="240" w:lineRule="auto"/>
              <w:ind w:left="317" w:right="100" w:hanging="217"/>
              <w:jc w:val="left"/>
              <w:rPr>
                <w:rFonts w:eastAsia="Arial" w:cs="Arial"/>
                <w:i/>
                <w:color w:val="111111"/>
                <w:szCs w:val="22"/>
                <w:lang w:val="en-US"/>
              </w:rPr>
            </w:pPr>
            <w:r w:rsidRPr="00B44B3C">
              <w:rPr>
                <w:rFonts w:eastAsia="Arial" w:cs="Arial"/>
                <w:i/>
                <w:color w:val="111111"/>
                <w:szCs w:val="22"/>
                <w:lang w:val="en-US"/>
              </w:rPr>
              <w:t>Ischemic stroke</w:t>
            </w:r>
            <w:r w:rsidR="00B44B3C" w:rsidRPr="00616E1A">
              <w:rPr>
                <w:rFonts w:eastAsia="Arial" w:cs="Arial"/>
                <w:i/>
                <w:color w:val="111111"/>
                <w:szCs w:val="22"/>
                <w:lang w:val="en-US"/>
              </w:rPr>
              <w:t xml:space="preserve"> </w:t>
            </w:r>
            <w:r w:rsidR="00B44B3C"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(SNPs from GWAS by</w:t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Malik</w:t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4</w:t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B44B3C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</w:tr>
      <w:tr w:rsidR="00004DF5" w14:paraId="4B1736A1" w14:textId="77777777" w:rsidTr="00B44B3C">
        <w:trPr>
          <w:cantSplit/>
          <w:trHeight w:val="340"/>
          <w:jc w:val="center"/>
        </w:trPr>
        <w:tc>
          <w:tcPr>
            <w:tcW w:w="1695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2DBC3A" w14:textId="0206D45D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rs34517439</w:t>
            </w:r>
          </w:p>
        </w:tc>
        <w:tc>
          <w:tcPr>
            <w:tcW w:w="88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9AA980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1</w:t>
            </w:r>
          </w:p>
        </w:tc>
        <w:tc>
          <w:tcPr>
            <w:tcW w:w="151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6588AF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77984833</w:t>
            </w:r>
          </w:p>
        </w:tc>
        <w:tc>
          <w:tcPr>
            <w:tcW w:w="70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39A512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7E9B5A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1CEF2C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884</w:t>
            </w:r>
          </w:p>
        </w:tc>
        <w:tc>
          <w:tcPr>
            <w:tcW w:w="10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10317E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-0.029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4785B0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16</w:t>
            </w:r>
          </w:p>
        </w:tc>
        <w:tc>
          <w:tcPr>
            <w:tcW w:w="102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E0A5C1" w14:textId="2A9B8EA9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78</w:t>
            </w:r>
          </w:p>
        </w:tc>
      </w:tr>
      <w:tr w:rsidR="00004DF5" w14:paraId="79517A9F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979C5F" w14:textId="364C61B6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rs6775319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56D934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D780EC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18717009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79C031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CEE534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69B0CB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282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B01226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-0.02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B4EA56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8EB75E" w14:textId="5BA9DF5F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49</w:t>
            </w:r>
          </w:p>
        </w:tc>
      </w:tr>
      <w:tr w:rsidR="00004DF5" w14:paraId="4CA5DDED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DA1A20" w14:textId="53022885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rs9293503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291AE9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FA3BF4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8865314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DADB47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1B1241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E417DF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886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7489F9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35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DDE5A1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16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BF38F6" w14:textId="3DAE128E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31</w:t>
            </w:r>
          </w:p>
        </w:tc>
      </w:tr>
      <w:tr w:rsidR="00004DF5" w14:paraId="3E200456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3FB926" w14:textId="6F43E771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rs12522261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AE976F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F452BF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15267526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171F8F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22974D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0FBB36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667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8E1369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-0.026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8B624F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474F42" w14:textId="6681C4B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15</w:t>
            </w:r>
          </w:p>
        </w:tc>
      </w:tr>
      <w:tr w:rsidR="00004DF5" w14:paraId="0A96DD1B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533D11" w14:textId="3D51811A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rs11012732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5AAF9C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10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0FC606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2154117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2C7931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3242AB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F98A9F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668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47C0EA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16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C0B1F7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782C38" w14:textId="7CBA7F29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141</w:t>
            </w:r>
          </w:p>
        </w:tc>
      </w:tr>
      <w:tr w:rsidR="00004DF5" w14:paraId="19FEE323" w14:textId="77777777" w:rsidTr="00B44B3C">
        <w:trPr>
          <w:cantSplit/>
          <w:trHeight w:val="340"/>
          <w:jc w:val="center"/>
        </w:trPr>
        <w:tc>
          <w:tcPr>
            <w:tcW w:w="169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AD04E9" w14:textId="7C80512A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rs148193266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A25004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11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E4561C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104657953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C853E6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47A14D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605D6D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954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ECD61F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-0.00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DF2D98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26</w:t>
            </w:r>
          </w:p>
        </w:tc>
        <w:tc>
          <w:tcPr>
            <w:tcW w:w="102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E4DAE4" w14:textId="2501D7DE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898</w:t>
            </w:r>
          </w:p>
        </w:tc>
      </w:tr>
      <w:tr w:rsidR="00004DF5" w14:paraId="5B6D16B2" w14:textId="77777777" w:rsidTr="00B44B3C">
        <w:trPr>
          <w:cantSplit/>
          <w:trHeight w:val="340"/>
          <w:jc w:val="center"/>
        </w:trPr>
        <w:tc>
          <w:tcPr>
            <w:tcW w:w="1695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5C818A" w14:textId="36B5FC4F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rs59499656</w:t>
            </w:r>
          </w:p>
        </w:tc>
        <w:tc>
          <w:tcPr>
            <w:tcW w:w="887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E28472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18</w:t>
            </w:r>
          </w:p>
        </w:tc>
        <w:tc>
          <w:tcPr>
            <w:tcW w:w="1512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FFBFD0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43188344</w:t>
            </w:r>
          </w:p>
        </w:tc>
        <w:tc>
          <w:tcPr>
            <w:tcW w:w="704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6E6375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EA51A0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</w:pPr>
            <w:r w:rsidRPr="00AE6BD2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961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1E103B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652</w:t>
            </w:r>
          </w:p>
        </w:tc>
        <w:tc>
          <w:tcPr>
            <w:tcW w:w="1034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61756F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09</w:t>
            </w:r>
          </w:p>
        </w:tc>
        <w:tc>
          <w:tcPr>
            <w:tcW w:w="961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E30089" w14:textId="77777777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021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98601C" w14:textId="26396551" w:rsidR="00004DF5" w:rsidRPr="00AE6BD2" w:rsidRDefault="00004DF5" w:rsidP="00685D00">
            <w:pPr>
              <w:spacing w:before="40" w:after="40" w:line="240" w:lineRule="auto"/>
              <w:ind w:left="317" w:right="100" w:hanging="217"/>
              <w:jc w:val="right"/>
            </w:pPr>
            <w:r w:rsidRPr="00AE6BD2">
              <w:rPr>
                <w:rFonts w:eastAsia="Arial" w:cs="Arial"/>
                <w:color w:val="111111"/>
                <w:szCs w:val="22"/>
              </w:rPr>
              <w:t>0.368</w:t>
            </w:r>
          </w:p>
        </w:tc>
      </w:tr>
    </w:tbl>
    <w:p w14:paraId="357A7D2D" w14:textId="50C6D04A" w:rsidR="00F028E6" w:rsidRDefault="00266368" w:rsidP="00F028E6">
      <w:pPr>
        <w:spacing w:line="240" w:lineRule="auto"/>
        <w:rPr>
          <w:lang w:val="en-US"/>
        </w:rPr>
      </w:pPr>
      <w:r w:rsidRPr="00266368">
        <w:rPr>
          <w:lang w:val="en-US"/>
        </w:rPr>
        <w:t>EA, effect allele. OA, other allele. EAF, effect allele frequency. SE, standard error</w:t>
      </w:r>
      <w:r w:rsidR="00F028E6">
        <w:rPr>
          <w:lang w:val="en-US"/>
        </w:rPr>
        <w:t xml:space="preserve">; </w:t>
      </w:r>
    </w:p>
    <w:p w14:paraId="0C5BC330" w14:textId="74A9D3E2" w:rsidR="00266368" w:rsidRDefault="00266368">
      <w:pPr>
        <w:rPr>
          <w:lang w:val="en-US"/>
        </w:rPr>
        <w:sectPr w:rsidR="00266368" w:rsidSect="00CC3C53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78996C1A" w14:textId="3BB615E2" w:rsidR="00266368" w:rsidRDefault="00266368" w:rsidP="00D33185">
      <w:pPr>
        <w:spacing w:line="240" w:lineRule="auto"/>
        <w:rPr>
          <w:lang w:val="en-US"/>
        </w:rPr>
      </w:pPr>
      <w:r>
        <w:rPr>
          <w:lang w:val="en-US"/>
        </w:rPr>
        <w:t xml:space="preserve">Suppl. Table 3 – </w:t>
      </w:r>
      <w:r w:rsidR="00D33185" w:rsidRPr="00DF507C">
        <w:rPr>
          <w:rFonts w:cs="Arial"/>
          <w:lang w:val="en-US"/>
        </w:rPr>
        <w:t>Association of</w:t>
      </w:r>
      <w:r w:rsidR="004C1AD9">
        <w:rPr>
          <w:rFonts w:cs="Arial"/>
          <w:lang w:val="en-US"/>
        </w:rPr>
        <w:t xml:space="preserve"> genetic instruments (SNPs)</w:t>
      </w:r>
      <w:r w:rsidR="00625487">
        <w:rPr>
          <w:rFonts w:cs="Arial"/>
          <w:lang w:val="en-US"/>
        </w:rPr>
        <w:t xml:space="preserve"> related to</w:t>
      </w:r>
      <w:r w:rsidR="00D33185" w:rsidRPr="00DF507C">
        <w:rPr>
          <w:rFonts w:cs="Arial"/>
          <w:lang w:val="en-US"/>
        </w:rPr>
        <w:t xml:space="preserve"> </w:t>
      </w:r>
      <w:r w:rsidR="00DA7BD4">
        <w:rPr>
          <w:rFonts w:cs="Arial"/>
          <w:lang w:val="en-US"/>
        </w:rPr>
        <w:t>fraction accelerations &gt; 425 milli-gravities</w:t>
      </w:r>
      <w:r>
        <w:rPr>
          <w:lang w:val="en-US"/>
        </w:rPr>
        <w:t xml:space="preserve"> </w:t>
      </w:r>
      <w:r w:rsidR="00644265">
        <w:rPr>
          <w:rFonts w:cs="Arial"/>
          <w:lang w:val="en-US"/>
        </w:rPr>
        <w:t>from the GWAS</w:t>
      </w:r>
      <w:r w:rsidR="00644265">
        <w:rPr>
          <w:lang w:val="en-US"/>
        </w:rPr>
        <w:t xml:space="preserve"> by Klimentidis et al.</w:t>
      </w:r>
      <w:r w:rsidR="00644265">
        <w:rPr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 w:rsidR="00644265">
        <w:rPr>
          <w:lang w:val="en-US"/>
        </w:rPr>
        <w:instrText xml:space="preserve"> ADDIN EN.CITE </w:instrText>
      </w:r>
      <w:r w:rsidR="00644265">
        <w:rPr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 w:rsidR="00644265">
        <w:rPr>
          <w:lang w:val="en-US"/>
        </w:rPr>
        <w:instrText xml:space="preserve"> ADDIN EN.CITE.DATA </w:instrText>
      </w:r>
      <w:r w:rsidR="00644265">
        <w:rPr>
          <w:lang w:val="en-US"/>
        </w:rPr>
      </w:r>
      <w:r w:rsidR="00644265">
        <w:rPr>
          <w:lang w:val="en-US"/>
        </w:rPr>
        <w:fldChar w:fldCharType="end"/>
      </w:r>
      <w:r w:rsidR="00644265">
        <w:rPr>
          <w:lang w:val="en-US"/>
        </w:rPr>
      </w:r>
      <w:r w:rsidR="00644265">
        <w:rPr>
          <w:lang w:val="en-US"/>
        </w:rPr>
        <w:fldChar w:fldCharType="separate"/>
      </w:r>
      <w:r w:rsidR="00644265" w:rsidRPr="00644265">
        <w:rPr>
          <w:noProof/>
          <w:vertAlign w:val="superscript"/>
          <w:lang w:val="en-US"/>
        </w:rPr>
        <w:t>1</w:t>
      </w:r>
      <w:r w:rsidR="00644265">
        <w:rPr>
          <w:lang w:val="en-US"/>
        </w:rPr>
        <w:fldChar w:fldCharType="end"/>
      </w:r>
      <w:r w:rsidR="00644265">
        <w:rPr>
          <w:lang w:val="en-US"/>
        </w:rPr>
        <w:t xml:space="preserve"> </w:t>
      </w:r>
      <w:r>
        <w:rPr>
          <w:lang w:val="en-US"/>
        </w:rPr>
        <w:t xml:space="preserve">and </w:t>
      </w:r>
      <w:r w:rsidR="00625487">
        <w:rPr>
          <w:lang w:val="en-US"/>
        </w:rPr>
        <w:t>coronary artery disease, myocardial infarction and ischemic stroke</w:t>
      </w:r>
    </w:p>
    <w:tbl>
      <w:tblPr>
        <w:tblW w:w="9933" w:type="dxa"/>
        <w:jc w:val="center"/>
        <w:tblLayout w:type="fixed"/>
        <w:tblLook w:val="04A0" w:firstRow="1" w:lastRow="0" w:firstColumn="1" w:lastColumn="0" w:noHBand="0" w:noVBand="1"/>
      </w:tblPr>
      <w:tblGrid>
        <w:gridCol w:w="1572"/>
        <w:gridCol w:w="887"/>
        <w:gridCol w:w="1512"/>
        <w:gridCol w:w="704"/>
        <w:gridCol w:w="729"/>
        <w:gridCol w:w="961"/>
        <w:gridCol w:w="1034"/>
        <w:gridCol w:w="961"/>
        <w:gridCol w:w="1573"/>
      </w:tblGrid>
      <w:tr w:rsidR="00004DF5" w14:paraId="3AEAFAE1" w14:textId="77777777" w:rsidTr="004C1AD9">
        <w:trPr>
          <w:cantSplit/>
          <w:trHeight w:hRule="exact" w:val="838"/>
          <w:tblHeader/>
          <w:jc w:val="center"/>
        </w:trPr>
        <w:tc>
          <w:tcPr>
            <w:tcW w:w="1572" w:type="dxa"/>
            <w:tcBorders>
              <w:top w:val="single" w:sz="18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EEE0D7" w14:textId="77777777" w:rsidR="00004DF5" w:rsidRDefault="00004DF5" w:rsidP="00337154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SNP</w:t>
            </w:r>
          </w:p>
        </w:tc>
        <w:tc>
          <w:tcPr>
            <w:tcW w:w="887" w:type="dxa"/>
            <w:tcBorders>
              <w:top w:val="single" w:sz="18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349AEE" w14:textId="77777777" w:rsidR="00004DF5" w:rsidRDefault="00004DF5" w:rsidP="00337154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HR</w:t>
            </w:r>
          </w:p>
        </w:tc>
        <w:tc>
          <w:tcPr>
            <w:tcW w:w="1512" w:type="dxa"/>
            <w:tcBorders>
              <w:top w:val="single" w:sz="18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287BFE" w14:textId="221E0479" w:rsidR="00004DF5" w:rsidRDefault="00F028E6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POS (hg38)</w:t>
            </w:r>
          </w:p>
        </w:tc>
        <w:tc>
          <w:tcPr>
            <w:tcW w:w="70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29AFD1" w14:textId="77777777" w:rsidR="00004DF5" w:rsidRDefault="00004DF5" w:rsidP="00337154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EA</w:t>
            </w:r>
          </w:p>
        </w:tc>
        <w:tc>
          <w:tcPr>
            <w:tcW w:w="72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4AB805" w14:textId="77777777" w:rsidR="00004DF5" w:rsidRDefault="00004DF5" w:rsidP="00337154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OA</w:t>
            </w:r>
          </w:p>
        </w:tc>
        <w:tc>
          <w:tcPr>
            <w:tcW w:w="96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828284" w14:textId="77777777" w:rsidR="00004DF5" w:rsidRDefault="00004DF5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EAF</w:t>
            </w:r>
          </w:p>
        </w:tc>
        <w:tc>
          <w:tcPr>
            <w:tcW w:w="103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D5CE9A" w14:textId="77777777" w:rsidR="00004DF5" w:rsidRDefault="00004DF5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BETA</w:t>
            </w:r>
          </w:p>
        </w:tc>
        <w:tc>
          <w:tcPr>
            <w:tcW w:w="96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63E32D" w14:textId="77777777" w:rsidR="00004DF5" w:rsidRDefault="00004DF5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SE</w:t>
            </w:r>
          </w:p>
        </w:tc>
        <w:tc>
          <w:tcPr>
            <w:tcW w:w="157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0F3181" w14:textId="77777777" w:rsidR="00004DF5" w:rsidRDefault="00004DF5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P-value</w:t>
            </w:r>
          </w:p>
        </w:tc>
      </w:tr>
      <w:tr w:rsidR="00004DF5" w:rsidRPr="00CC2F1E" w14:paraId="23909E02" w14:textId="77777777" w:rsidTr="004C1AD9">
        <w:trPr>
          <w:cantSplit/>
          <w:trHeight w:hRule="exact" w:val="340"/>
          <w:jc w:val="center"/>
        </w:trPr>
        <w:tc>
          <w:tcPr>
            <w:tcW w:w="9933" w:type="dxa"/>
            <w:gridSpan w:val="9"/>
            <w:tcBorders>
              <w:bottom w:val="single" w:sz="4" w:space="0" w:color="auto"/>
            </w:tcBorders>
            <w:shd w:val="clear" w:color="auto" w:fill="FFFFFF"/>
            <w:vAlign w:val="center"/>
          </w:tcPr>
          <w:p w14:paraId="5AEBCFD2" w14:textId="570AF753" w:rsidR="00004DF5" w:rsidRPr="004C1AD9" w:rsidRDefault="00004DF5" w:rsidP="007F6D14">
            <w:pPr>
              <w:spacing w:before="40" w:after="40" w:line="240" w:lineRule="auto"/>
              <w:ind w:left="100" w:right="100"/>
              <w:jc w:val="left"/>
              <w:rPr>
                <w:rFonts w:eastAsia="Arial" w:cs="Arial"/>
                <w:i/>
                <w:color w:val="111111"/>
                <w:szCs w:val="22"/>
                <w:lang w:val="en-US"/>
              </w:rPr>
            </w:pPr>
            <w:r w:rsidRPr="004C1AD9">
              <w:rPr>
                <w:rFonts w:eastAsia="Arial" w:cs="Arial"/>
                <w:i/>
                <w:color w:val="111111"/>
                <w:szCs w:val="22"/>
                <w:lang w:val="en-US"/>
              </w:rPr>
              <w:t>Coronary artery disease</w:t>
            </w:r>
            <w:r w:rsidR="004C1AD9" w:rsidRPr="004C1AD9">
              <w:rPr>
                <w:rFonts w:eastAsia="Arial" w:cs="Arial"/>
                <w:i/>
                <w:color w:val="111111"/>
                <w:szCs w:val="22"/>
                <w:lang w:val="en-US"/>
              </w:rPr>
              <w:t xml:space="preserve"> </w:t>
            </w:r>
            <w:r w:rsidR="004C1AD9"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(SNPs from GWAS by</w:t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Nikpay</w:t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</w:tr>
      <w:tr w:rsidR="00004DF5" w14:paraId="59BC1C33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86C47B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rs1856329</w:t>
            </w:r>
          </w:p>
        </w:tc>
        <w:tc>
          <w:tcPr>
            <w:tcW w:w="88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2CA0A2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1</w:t>
            </w:r>
          </w:p>
        </w:tc>
        <w:tc>
          <w:tcPr>
            <w:tcW w:w="151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1B7418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219766281</w:t>
            </w:r>
          </w:p>
        </w:tc>
        <w:tc>
          <w:tcPr>
            <w:tcW w:w="70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417F55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BEA5B7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E81C0D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767</w:t>
            </w:r>
          </w:p>
        </w:tc>
        <w:tc>
          <w:tcPr>
            <w:tcW w:w="10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88C588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19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0EF60F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57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025679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68</w:t>
            </w:r>
          </w:p>
        </w:tc>
      </w:tr>
      <w:tr w:rsidR="00004DF5" w14:paraId="5A555983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D8273C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rs6433478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65FC7E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2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94437E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17437675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EE0AD3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21F029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070E85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512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C4AB94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03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F72D80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994E14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734</w:t>
            </w:r>
          </w:p>
        </w:tc>
      </w:tr>
      <w:tr w:rsidR="00004DF5" w14:paraId="7F5CF602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537610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rs6244362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E4FBC8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9C1BCB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3901353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E32992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BE6BF5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404609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792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CB8B4D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04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AC067B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8159BF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743</w:t>
            </w:r>
          </w:p>
        </w:tc>
      </w:tr>
      <w:tr w:rsidR="00004DF5" w14:paraId="47671B9C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46EE6F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rs72633364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35CE45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8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3724E0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34329370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8E903A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3FB572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20AEFB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740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E5B87C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21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E35D11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761DEE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62</w:t>
            </w:r>
          </w:p>
        </w:tc>
      </w:tr>
      <w:tr w:rsidR="00004DF5" w:rsidRPr="00BB3604" w14:paraId="2EF3CC2C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8BD873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rs4754194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FB7CD5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11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F0D50A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10721946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29BC6C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2E4243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B10C08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758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278D4F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22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64FA06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D8885B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38</w:t>
            </w:r>
          </w:p>
        </w:tc>
      </w:tr>
      <w:tr w:rsidR="00004DF5" w:rsidRPr="00BB3604" w14:paraId="275FC24B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26938A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rs743580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F7012D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1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F518B4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7403577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C186E3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606F9A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A66F8A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492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11E011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-0.020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CDCB68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09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014FD1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35</w:t>
            </w:r>
          </w:p>
        </w:tc>
      </w:tr>
      <w:tr w:rsidR="00004DF5" w14:paraId="79F7747C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47FA50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rs1668835</w:t>
            </w:r>
          </w:p>
        </w:tc>
        <w:tc>
          <w:tcPr>
            <w:tcW w:w="887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5AA860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18</w:t>
            </w:r>
          </w:p>
        </w:tc>
        <w:tc>
          <w:tcPr>
            <w:tcW w:w="151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FA587F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24898988</w:t>
            </w:r>
          </w:p>
        </w:tc>
        <w:tc>
          <w:tcPr>
            <w:tcW w:w="70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21D002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35CEB2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4740C9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720</w:t>
            </w:r>
          </w:p>
        </w:tc>
        <w:tc>
          <w:tcPr>
            <w:tcW w:w="103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8D0263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-0.007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A15F9D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573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DDE719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500</w:t>
            </w:r>
          </w:p>
        </w:tc>
      </w:tr>
      <w:tr w:rsidR="00004DF5" w:rsidRPr="00CC2F1E" w14:paraId="5223815C" w14:textId="77777777" w:rsidTr="004C1AD9">
        <w:trPr>
          <w:cantSplit/>
          <w:trHeight w:hRule="exact" w:val="340"/>
          <w:jc w:val="center"/>
        </w:trPr>
        <w:tc>
          <w:tcPr>
            <w:tcW w:w="9933" w:type="dxa"/>
            <w:gridSpan w:val="9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383E893B" w14:textId="03A9E917" w:rsidR="00004DF5" w:rsidRPr="004C1AD9" w:rsidRDefault="00004DF5" w:rsidP="007F6D14">
            <w:pPr>
              <w:spacing w:before="40" w:after="40" w:line="240" w:lineRule="auto"/>
              <w:ind w:left="100" w:right="100"/>
              <w:jc w:val="left"/>
              <w:rPr>
                <w:rFonts w:eastAsia="Arial" w:cs="Arial"/>
                <w:i/>
                <w:color w:val="111111"/>
                <w:szCs w:val="22"/>
                <w:lang w:val="en-US"/>
              </w:rPr>
            </w:pPr>
            <w:r w:rsidRPr="004C1AD9">
              <w:rPr>
                <w:rFonts w:eastAsia="Arial" w:cs="Arial"/>
                <w:i/>
                <w:color w:val="111111"/>
                <w:szCs w:val="22"/>
                <w:lang w:val="en-US"/>
              </w:rPr>
              <w:t>Myocardial infarction</w:t>
            </w:r>
            <w:r w:rsidR="004C1AD9" w:rsidRPr="004C1AD9">
              <w:rPr>
                <w:rFonts w:eastAsia="Arial" w:cs="Arial"/>
                <w:i/>
                <w:color w:val="111111"/>
                <w:szCs w:val="22"/>
                <w:lang w:val="en-US"/>
              </w:rPr>
              <w:t xml:space="preserve"> </w:t>
            </w:r>
            <w:r w:rsidR="004C1AD9"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(SNPs from GWAS by</w:t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Nikpay</w:t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</w:tr>
      <w:tr w:rsidR="00004DF5" w14:paraId="206297CB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ED4FA7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856329</w:t>
            </w:r>
          </w:p>
        </w:tc>
        <w:tc>
          <w:tcPr>
            <w:tcW w:w="88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1598FA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</w:t>
            </w:r>
          </w:p>
        </w:tc>
        <w:tc>
          <w:tcPr>
            <w:tcW w:w="151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9A8A75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219766281</w:t>
            </w:r>
          </w:p>
        </w:tc>
        <w:tc>
          <w:tcPr>
            <w:tcW w:w="70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BE89F6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BF8BF0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6873D8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74</w:t>
            </w:r>
          </w:p>
        </w:tc>
        <w:tc>
          <w:tcPr>
            <w:tcW w:w="10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30F066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5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83451B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157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FF04A9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209</w:t>
            </w:r>
          </w:p>
        </w:tc>
      </w:tr>
      <w:tr w:rsidR="00004DF5" w14:paraId="00A8A849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6A52C2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6433478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F5C83A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2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0F1FA7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7437675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3E278D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803CEA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ADBE0B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18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606817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8607C1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E4694E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265</w:t>
            </w:r>
          </w:p>
        </w:tc>
      </w:tr>
      <w:tr w:rsidR="00004DF5" w14:paraId="7D18C9BB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DF4244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6244362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FE0849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90D3B3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3901353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166B8B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289474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D401A1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98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4F4F04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2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96F18B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3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BD37F7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906</w:t>
            </w:r>
          </w:p>
        </w:tc>
      </w:tr>
      <w:tr w:rsidR="00004DF5" w14:paraId="47D631CA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B27B29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72633364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2B7E4D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8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9948D5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34329370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8BECC5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070FCB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F5AA7F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42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9ABC7A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21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3D7535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C62069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80</w:t>
            </w:r>
          </w:p>
        </w:tc>
      </w:tr>
      <w:tr w:rsidR="00004DF5" w14:paraId="6EE03518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7CD1DA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4754194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8B9E3E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1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4288B6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0721946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83A64D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8FBF4D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AAB308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64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A30D61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45030D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92E823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153</w:t>
            </w:r>
          </w:p>
        </w:tc>
      </w:tr>
      <w:tr w:rsidR="00004DF5" w14:paraId="4621BD2D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B349EF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743580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281883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412664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7403577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6AAB22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342B44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6CA98B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02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B10B2C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20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064A04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522352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53</w:t>
            </w:r>
          </w:p>
        </w:tc>
      </w:tr>
      <w:tr w:rsidR="00004DF5" w14:paraId="5FC4193F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8DB2CC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668835</w:t>
            </w:r>
          </w:p>
        </w:tc>
        <w:tc>
          <w:tcPr>
            <w:tcW w:w="887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1120BD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8</w:t>
            </w:r>
          </w:p>
        </w:tc>
        <w:tc>
          <w:tcPr>
            <w:tcW w:w="151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21CA55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24898988</w:t>
            </w:r>
          </w:p>
        </w:tc>
        <w:tc>
          <w:tcPr>
            <w:tcW w:w="70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5BBFED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DE9E8C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752439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22</w:t>
            </w:r>
          </w:p>
        </w:tc>
        <w:tc>
          <w:tcPr>
            <w:tcW w:w="103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FB5D80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9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3EB338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1573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6E47C4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42</w:t>
            </w:r>
          </w:p>
        </w:tc>
      </w:tr>
      <w:tr w:rsidR="00004DF5" w:rsidRPr="00CC2F1E" w14:paraId="3CC88B46" w14:textId="77777777" w:rsidTr="004C1AD9">
        <w:trPr>
          <w:cantSplit/>
          <w:trHeight w:hRule="exact" w:val="340"/>
          <w:jc w:val="center"/>
        </w:trPr>
        <w:tc>
          <w:tcPr>
            <w:tcW w:w="9933" w:type="dxa"/>
            <w:gridSpan w:val="9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050F7357" w14:textId="4FA4126D" w:rsidR="00004DF5" w:rsidRPr="004C1AD9" w:rsidRDefault="00004DF5" w:rsidP="007F6D14">
            <w:pPr>
              <w:spacing w:before="40" w:after="40" w:line="240" w:lineRule="auto"/>
              <w:ind w:left="100" w:right="100"/>
              <w:jc w:val="left"/>
              <w:rPr>
                <w:rFonts w:eastAsia="Arial" w:cs="Arial"/>
                <w:i/>
                <w:color w:val="111111"/>
                <w:szCs w:val="22"/>
                <w:lang w:val="en-US"/>
              </w:rPr>
            </w:pPr>
            <w:r w:rsidRPr="004C1AD9">
              <w:rPr>
                <w:rFonts w:eastAsia="Arial" w:cs="Arial"/>
                <w:i/>
                <w:color w:val="111111"/>
                <w:szCs w:val="22"/>
                <w:lang w:val="en-US"/>
              </w:rPr>
              <w:t>Ischemic stroke</w:t>
            </w:r>
            <w:r w:rsidR="004C1AD9" w:rsidRPr="004C1AD9">
              <w:rPr>
                <w:rFonts w:eastAsia="Arial" w:cs="Arial"/>
                <w:i/>
                <w:color w:val="111111"/>
                <w:szCs w:val="22"/>
                <w:lang w:val="en-US"/>
              </w:rPr>
              <w:t xml:space="preserve"> </w:t>
            </w:r>
            <w:r w:rsidR="004C1AD9"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(SNPs from GWAS by</w:t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Malik</w:t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4</w:t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4C1AD9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</w:tr>
      <w:tr w:rsidR="00004DF5" w14:paraId="0A75D08D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DA77DD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856329</w:t>
            </w:r>
          </w:p>
        </w:tc>
        <w:tc>
          <w:tcPr>
            <w:tcW w:w="88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354B8D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</w:t>
            </w:r>
          </w:p>
        </w:tc>
        <w:tc>
          <w:tcPr>
            <w:tcW w:w="151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A03A22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219766281</w:t>
            </w:r>
          </w:p>
        </w:tc>
        <w:tc>
          <w:tcPr>
            <w:tcW w:w="70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E3295C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B65D68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2A0DFC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86</w:t>
            </w:r>
          </w:p>
        </w:tc>
        <w:tc>
          <w:tcPr>
            <w:tcW w:w="103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676706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3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E808ED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157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AB4B56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94</w:t>
            </w:r>
          </w:p>
        </w:tc>
      </w:tr>
      <w:tr w:rsidR="00004DF5" w14:paraId="3FB18491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6FA7E3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6433478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888A33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2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2AC575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7437675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E5E7F5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005C4C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E1B597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80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001D92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5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7B6154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518D95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615</w:t>
            </w:r>
          </w:p>
        </w:tc>
      </w:tr>
      <w:tr w:rsidR="00004DF5" w14:paraId="7AA2D583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D0E068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62443625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3DBE89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C375EB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3901353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8FA4A4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AC137A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73F860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71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0C588A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AD5B8E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9E43FB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85</w:t>
            </w:r>
          </w:p>
        </w:tc>
      </w:tr>
      <w:tr w:rsidR="00004DF5" w14:paraId="574F8131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BE1ACD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72633364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1705BC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8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43E048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34329370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FFDB9C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98C503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CB0006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715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CCAA4A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21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ADB700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522482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61</w:t>
            </w:r>
          </w:p>
        </w:tc>
      </w:tr>
      <w:tr w:rsidR="00004DF5" w14:paraId="559EDDA0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FFC903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rs4754194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CF723A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11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5DD18A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107219461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3C9D5C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6DA093" w14:textId="77777777" w:rsidR="00004DF5" w:rsidRPr="004C1AD9" w:rsidRDefault="00004DF5" w:rsidP="00004DF5">
            <w:pPr>
              <w:spacing w:before="40" w:after="40" w:line="240" w:lineRule="auto"/>
              <w:ind w:left="100" w:right="100"/>
            </w:pPr>
            <w:r w:rsidRPr="004C1AD9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B5EC30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771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32BD88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2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9E1147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09A8D5" w14:textId="77777777" w:rsidR="00004DF5" w:rsidRPr="004C1AD9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4C1AD9">
              <w:rPr>
                <w:rFonts w:eastAsia="Arial" w:cs="Arial"/>
                <w:color w:val="111111"/>
                <w:szCs w:val="22"/>
              </w:rPr>
              <w:t>0.023</w:t>
            </w:r>
          </w:p>
        </w:tc>
      </w:tr>
      <w:tr w:rsidR="00004DF5" w14:paraId="2E5174ED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0A9BE6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743580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0B9A1A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239F3B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74035775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A04E5B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EAF48B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B43929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06</w:t>
            </w:r>
          </w:p>
        </w:tc>
        <w:tc>
          <w:tcPr>
            <w:tcW w:w="103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01AA5E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8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F1B523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BEC327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60</w:t>
            </w:r>
          </w:p>
        </w:tc>
      </w:tr>
      <w:tr w:rsidR="00004DF5" w14:paraId="7090E6CD" w14:textId="77777777" w:rsidTr="004C1AD9">
        <w:trPr>
          <w:cantSplit/>
          <w:trHeight w:hRule="exact" w:val="340"/>
          <w:jc w:val="center"/>
        </w:trPr>
        <w:tc>
          <w:tcPr>
            <w:tcW w:w="1572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C6BEBF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1668835</w:t>
            </w:r>
          </w:p>
        </w:tc>
        <w:tc>
          <w:tcPr>
            <w:tcW w:w="887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90824D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18</w:t>
            </w:r>
          </w:p>
        </w:tc>
        <w:tc>
          <w:tcPr>
            <w:tcW w:w="1512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E38071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24898988</w:t>
            </w:r>
          </w:p>
        </w:tc>
        <w:tc>
          <w:tcPr>
            <w:tcW w:w="704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C338EE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729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6BEB8C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961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383D71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687</w:t>
            </w:r>
          </w:p>
        </w:tc>
        <w:tc>
          <w:tcPr>
            <w:tcW w:w="1034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99DAE3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8</w:t>
            </w:r>
          </w:p>
        </w:tc>
        <w:tc>
          <w:tcPr>
            <w:tcW w:w="961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6F1135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573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F3D075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74</w:t>
            </w:r>
          </w:p>
        </w:tc>
      </w:tr>
    </w:tbl>
    <w:p w14:paraId="0FDA9D82" w14:textId="621034FB" w:rsidR="00F028E6" w:rsidRDefault="00D33185" w:rsidP="00F028E6">
      <w:pPr>
        <w:spacing w:line="240" w:lineRule="auto"/>
        <w:rPr>
          <w:lang w:val="en-US"/>
        </w:rPr>
      </w:pPr>
      <w:r w:rsidRPr="00266368">
        <w:rPr>
          <w:lang w:val="en-US"/>
        </w:rPr>
        <w:t>EA, effect allele. OA, other allele. EAF, effect allele frequency. SE, standard error</w:t>
      </w:r>
    </w:p>
    <w:p w14:paraId="4A08AF33" w14:textId="560B394E" w:rsidR="00D33185" w:rsidRDefault="00D33185">
      <w:pPr>
        <w:rPr>
          <w:lang w:val="en-US"/>
        </w:rPr>
        <w:sectPr w:rsidR="00D33185" w:rsidSect="004A450B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478AB240" w14:textId="7314EA67" w:rsidR="00D33185" w:rsidRDefault="00D33185" w:rsidP="00D33185">
      <w:pPr>
        <w:spacing w:line="240" w:lineRule="auto"/>
        <w:rPr>
          <w:lang w:val="en-US"/>
        </w:rPr>
      </w:pPr>
      <w:r>
        <w:rPr>
          <w:lang w:val="en-US"/>
        </w:rPr>
        <w:t xml:space="preserve">Suppl. Table 4 – </w:t>
      </w:r>
      <w:r w:rsidR="00B3159A" w:rsidRPr="00DF507C">
        <w:rPr>
          <w:rFonts w:cs="Arial"/>
          <w:lang w:val="en-US"/>
        </w:rPr>
        <w:t>Association of</w:t>
      </w:r>
      <w:r w:rsidR="00B3159A">
        <w:rPr>
          <w:rFonts w:cs="Arial"/>
          <w:lang w:val="en-US"/>
        </w:rPr>
        <w:t xml:space="preserve"> genetic instruments (SNPs) related to</w:t>
      </w:r>
      <w:r>
        <w:rPr>
          <w:lang w:val="en-US"/>
        </w:rPr>
        <w:t xml:space="preserve"> sedentary behavior</w:t>
      </w:r>
      <w:r w:rsidR="00644265">
        <w:rPr>
          <w:lang w:val="en-US"/>
        </w:rPr>
        <w:t xml:space="preserve"> from a GWAS</w:t>
      </w:r>
      <w:r w:rsidR="00001D33">
        <w:rPr>
          <w:lang w:val="en-US"/>
        </w:rPr>
        <w:t xml:space="preserve"> by Doherty et al.</w:t>
      </w:r>
      <w:r w:rsidR="00001D33">
        <w:rPr>
          <w:lang w:val="en-US"/>
        </w:rPr>
        <w:fldChar w:fldCharType="begin">
          <w:fldData xml:space="preserve">PEVuZE5vdGU+PENpdGU+PEF1dGhvcj5Eb2hlcnR5PC9BdXRob3I+PFllYXI+MjAxODwvWWVhcj48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</w:fldData>
        </w:fldChar>
      </w:r>
      <w:r w:rsidR="007F6D14">
        <w:rPr>
          <w:lang w:val="en-US"/>
        </w:rPr>
        <w:instrText xml:space="preserve"> ADDIN EN.CITE </w:instrText>
      </w:r>
      <w:r w:rsidR="007F6D14">
        <w:rPr>
          <w:lang w:val="en-US"/>
        </w:rPr>
        <w:fldChar w:fldCharType="begin">
          <w:fldData xml:space="preserve">PEVuZE5vdGU+PENpdGU+PEF1dGhvcj5Eb2hlcnR5PC9BdXRob3I+PFllYXI+MjAxODwvWWVhcj48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</w:fldData>
        </w:fldChar>
      </w:r>
      <w:r w:rsidR="007F6D14">
        <w:rPr>
          <w:lang w:val="en-US"/>
        </w:rPr>
        <w:instrText xml:space="preserve"> ADDIN EN.CITE.DATA </w:instrText>
      </w:r>
      <w:r w:rsidR="007F6D14">
        <w:rPr>
          <w:lang w:val="en-US"/>
        </w:rPr>
      </w:r>
      <w:r w:rsidR="007F6D14">
        <w:rPr>
          <w:lang w:val="en-US"/>
        </w:rPr>
        <w:fldChar w:fldCharType="end"/>
      </w:r>
      <w:r w:rsidR="00001D33">
        <w:rPr>
          <w:lang w:val="en-US"/>
        </w:rPr>
      </w:r>
      <w:r w:rsidR="00001D33">
        <w:rPr>
          <w:lang w:val="en-US"/>
        </w:rPr>
        <w:fldChar w:fldCharType="separate"/>
      </w:r>
      <w:r w:rsidR="007F6D14" w:rsidRPr="007F6D14">
        <w:rPr>
          <w:noProof/>
          <w:vertAlign w:val="superscript"/>
          <w:lang w:val="en-US"/>
        </w:rPr>
        <w:t>2</w:t>
      </w:r>
      <w:r w:rsidR="00001D33">
        <w:rPr>
          <w:lang w:val="en-US"/>
        </w:rPr>
        <w:fldChar w:fldCharType="end"/>
      </w:r>
      <w:r>
        <w:rPr>
          <w:lang w:val="en-US"/>
        </w:rPr>
        <w:t xml:space="preserve"> and </w:t>
      </w:r>
      <w:r w:rsidR="00B3159A">
        <w:rPr>
          <w:lang w:val="en-US"/>
        </w:rPr>
        <w:t>coronary artery disease, myocardial infarction and ischemic stroke</w:t>
      </w:r>
    </w:p>
    <w:tbl>
      <w:tblPr>
        <w:tblW w:w="9612" w:type="dxa"/>
        <w:jc w:val="center"/>
        <w:tblLayout w:type="fixed"/>
        <w:tblLook w:val="04A0" w:firstRow="1" w:lastRow="0" w:firstColumn="1" w:lastColumn="0" w:noHBand="0" w:noVBand="1"/>
      </w:tblPr>
      <w:tblGrid>
        <w:gridCol w:w="1572"/>
        <w:gridCol w:w="887"/>
        <w:gridCol w:w="1512"/>
        <w:gridCol w:w="704"/>
        <w:gridCol w:w="729"/>
        <w:gridCol w:w="961"/>
        <w:gridCol w:w="1163"/>
        <w:gridCol w:w="961"/>
        <w:gridCol w:w="1123"/>
      </w:tblGrid>
      <w:tr w:rsidR="00004DF5" w14:paraId="53F97F50" w14:textId="77777777" w:rsidTr="00B3159A">
        <w:trPr>
          <w:cantSplit/>
          <w:trHeight w:val="340"/>
          <w:tblHeader/>
          <w:jc w:val="center"/>
        </w:trPr>
        <w:tc>
          <w:tcPr>
            <w:tcW w:w="1572" w:type="dxa"/>
            <w:tcBorders>
              <w:top w:val="single" w:sz="18" w:space="0" w:color="auto"/>
              <w:bottom w:val="single" w:sz="1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3EB3AD" w14:textId="77777777" w:rsidR="00004DF5" w:rsidRDefault="00004DF5" w:rsidP="00337154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SNP</w:t>
            </w:r>
          </w:p>
        </w:tc>
        <w:tc>
          <w:tcPr>
            <w:tcW w:w="887" w:type="dxa"/>
            <w:tcBorders>
              <w:top w:val="single" w:sz="18" w:space="0" w:color="auto"/>
              <w:bottom w:val="single" w:sz="1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7FBB7B" w14:textId="77777777" w:rsidR="00004DF5" w:rsidRDefault="00004DF5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CHR</w:t>
            </w:r>
          </w:p>
        </w:tc>
        <w:tc>
          <w:tcPr>
            <w:tcW w:w="1512" w:type="dxa"/>
            <w:tcBorders>
              <w:top w:val="single" w:sz="18" w:space="0" w:color="auto"/>
              <w:bottom w:val="single" w:sz="1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482A0A" w14:textId="7B235064" w:rsidR="00004DF5" w:rsidRDefault="00F028E6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POS (hg38)</w:t>
            </w:r>
          </w:p>
        </w:tc>
        <w:tc>
          <w:tcPr>
            <w:tcW w:w="704" w:type="dxa"/>
            <w:tcBorders>
              <w:top w:val="single" w:sz="18" w:space="0" w:color="auto"/>
              <w:bottom w:val="single" w:sz="1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8178A2" w14:textId="77777777" w:rsidR="00004DF5" w:rsidRDefault="00004DF5" w:rsidP="00337154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EA</w:t>
            </w:r>
          </w:p>
        </w:tc>
        <w:tc>
          <w:tcPr>
            <w:tcW w:w="729" w:type="dxa"/>
            <w:tcBorders>
              <w:top w:val="single" w:sz="18" w:space="0" w:color="auto"/>
              <w:bottom w:val="single" w:sz="1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FD9EC4" w14:textId="77777777" w:rsidR="00004DF5" w:rsidRDefault="00004DF5" w:rsidP="00337154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OA</w:t>
            </w:r>
          </w:p>
        </w:tc>
        <w:tc>
          <w:tcPr>
            <w:tcW w:w="961" w:type="dxa"/>
            <w:tcBorders>
              <w:top w:val="single" w:sz="18" w:space="0" w:color="auto"/>
              <w:bottom w:val="single" w:sz="1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C09CB8" w14:textId="77777777" w:rsidR="00004DF5" w:rsidRDefault="00004DF5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EAF</w:t>
            </w:r>
          </w:p>
        </w:tc>
        <w:tc>
          <w:tcPr>
            <w:tcW w:w="1163" w:type="dxa"/>
            <w:tcBorders>
              <w:top w:val="single" w:sz="18" w:space="0" w:color="auto"/>
              <w:bottom w:val="single" w:sz="1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491EAE" w14:textId="77777777" w:rsidR="00004DF5" w:rsidRDefault="00004DF5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BETA</w:t>
            </w:r>
          </w:p>
        </w:tc>
        <w:tc>
          <w:tcPr>
            <w:tcW w:w="961" w:type="dxa"/>
            <w:tcBorders>
              <w:top w:val="single" w:sz="18" w:space="0" w:color="auto"/>
              <w:bottom w:val="single" w:sz="1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2AB8E6" w14:textId="77777777" w:rsidR="00004DF5" w:rsidRDefault="00004DF5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SE</w:t>
            </w:r>
          </w:p>
        </w:tc>
        <w:tc>
          <w:tcPr>
            <w:tcW w:w="1123" w:type="dxa"/>
            <w:tcBorders>
              <w:top w:val="single" w:sz="18" w:space="0" w:color="auto"/>
              <w:bottom w:val="single" w:sz="1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043889" w14:textId="77777777" w:rsidR="00004DF5" w:rsidRDefault="00004DF5" w:rsidP="00337154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P-value</w:t>
            </w:r>
          </w:p>
        </w:tc>
      </w:tr>
      <w:tr w:rsidR="00004DF5" w:rsidRPr="00CC2F1E" w14:paraId="2250CC23" w14:textId="77777777" w:rsidTr="00B3159A">
        <w:trPr>
          <w:cantSplit/>
          <w:trHeight w:val="340"/>
          <w:jc w:val="center"/>
        </w:trPr>
        <w:tc>
          <w:tcPr>
            <w:tcW w:w="9612" w:type="dxa"/>
            <w:gridSpan w:val="9"/>
            <w:tcBorders>
              <w:top w:val="single" w:sz="18" w:space="0" w:color="000000"/>
              <w:bottom w:val="single" w:sz="4" w:space="0" w:color="auto"/>
            </w:tcBorders>
            <w:shd w:val="clear" w:color="auto" w:fill="FFFFFF"/>
          </w:tcPr>
          <w:p w14:paraId="00ED1525" w14:textId="50C08B14" w:rsidR="00004DF5" w:rsidRPr="00DE5D27" w:rsidRDefault="00004DF5" w:rsidP="007F6D14">
            <w:pPr>
              <w:spacing w:before="40" w:after="40" w:line="240" w:lineRule="auto"/>
              <w:ind w:left="100" w:right="100"/>
              <w:jc w:val="left"/>
              <w:rPr>
                <w:rFonts w:eastAsia="Arial" w:cs="Arial"/>
                <w:b/>
                <w:i/>
                <w:color w:val="111111"/>
                <w:szCs w:val="22"/>
                <w:lang w:val="en-US"/>
              </w:rPr>
            </w:pPr>
            <w:r w:rsidRPr="00DE5D27">
              <w:rPr>
                <w:rFonts w:eastAsia="Arial" w:cs="Arial"/>
                <w:i/>
                <w:color w:val="111111"/>
                <w:szCs w:val="22"/>
                <w:lang w:val="en-US"/>
              </w:rPr>
              <w:t>Coronary artery disease</w:t>
            </w:r>
            <w:r w:rsidR="00DE5D27" w:rsidRPr="00DE5D27">
              <w:rPr>
                <w:rFonts w:eastAsia="Arial" w:cs="Arial"/>
                <w:i/>
                <w:color w:val="111111"/>
                <w:szCs w:val="22"/>
                <w:lang w:val="en-US"/>
              </w:rPr>
              <w:t xml:space="preserve"> </w:t>
            </w:r>
            <w:r w:rsidR="00DE5D27"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(SNPs from GWAS by</w:t>
            </w:r>
            <w:r w:rsid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Nikpay</w:t>
            </w:r>
            <w:r w:rsid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</w:tr>
      <w:tr w:rsidR="00004DF5" w:rsidRPr="000F71CB" w14:paraId="7FB3B224" w14:textId="77777777" w:rsidTr="00DE5D27">
        <w:trPr>
          <w:cantSplit/>
          <w:trHeight w:val="340"/>
          <w:jc w:val="center"/>
        </w:trPr>
        <w:tc>
          <w:tcPr>
            <w:tcW w:w="157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5CB3C0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rs61776614</w:t>
            </w:r>
          </w:p>
        </w:tc>
        <w:tc>
          <w:tcPr>
            <w:tcW w:w="88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68B9CE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1</w:t>
            </w:r>
          </w:p>
        </w:tc>
        <w:tc>
          <w:tcPr>
            <w:tcW w:w="151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AD0F64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2234967</w:t>
            </w:r>
          </w:p>
        </w:tc>
        <w:tc>
          <w:tcPr>
            <w:tcW w:w="70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345D52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ED0582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F9034C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944</w:t>
            </w:r>
          </w:p>
        </w:tc>
        <w:tc>
          <w:tcPr>
            <w:tcW w:w="116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0067DB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62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9D101B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26</w:t>
            </w:r>
          </w:p>
        </w:tc>
        <w:tc>
          <w:tcPr>
            <w:tcW w:w="112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7FA398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18</w:t>
            </w:r>
          </w:p>
        </w:tc>
      </w:tr>
      <w:tr w:rsidR="00004DF5" w14:paraId="367DFFFB" w14:textId="77777777" w:rsidTr="00DE5D27">
        <w:trPr>
          <w:cantSplit/>
          <w:trHeight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8FF6F9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rs1858242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02A54C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8C0B3C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6847798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97C03C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B6838E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E1BC8B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300</w:t>
            </w:r>
          </w:p>
        </w:tc>
        <w:tc>
          <w:tcPr>
            <w:tcW w:w="116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0B1828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06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AA9372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1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E738E1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539</w:t>
            </w:r>
          </w:p>
        </w:tc>
      </w:tr>
      <w:tr w:rsidR="00004DF5" w14:paraId="7F81BD9D" w14:textId="77777777" w:rsidTr="00DE5D27">
        <w:trPr>
          <w:cantSplit/>
          <w:trHeight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D2A321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rs26579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C8EBE6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0EB842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88689478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BFB6C9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D40BB1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D17ADD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454</w:t>
            </w:r>
          </w:p>
        </w:tc>
        <w:tc>
          <w:tcPr>
            <w:tcW w:w="116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6349E7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-0.00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16DFAF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1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902254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483</w:t>
            </w:r>
          </w:p>
        </w:tc>
      </w:tr>
      <w:tr w:rsidR="00004DF5" w14:paraId="435843F9" w14:textId="77777777" w:rsidTr="00DE5D27">
        <w:trPr>
          <w:cantSplit/>
          <w:trHeight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444BE9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rs25981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2104E9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C61B44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107487207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10B128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6920DF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1F06F1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519</w:t>
            </w:r>
          </w:p>
        </w:tc>
        <w:tc>
          <w:tcPr>
            <w:tcW w:w="116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5A362C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04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DD2207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1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6F63E5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695</w:t>
            </w:r>
          </w:p>
        </w:tc>
      </w:tr>
      <w:tr w:rsidR="00004DF5" w14:paraId="3C4FA827" w14:textId="77777777" w:rsidTr="00DE5D27">
        <w:trPr>
          <w:cantSplit/>
          <w:trHeight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B88D9F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rs6870096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1E119C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966975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152566250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589AE6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3B4AE3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B4BE6F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341</w:t>
            </w:r>
          </w:p>
        </w:tc>
        <w:tc>
          <w:tcPr>
            <w:tcW w:w="116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FA653E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07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0AC8D9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1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C8180D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493</w:t>
            </w:r>
          </w:p>
        </w:tc>
      </w:tr>
      <w:tr w:rsidR="00004DF5" w:rsidRPr="005B628A" w14:paraId="61EBFE09" w14:textId="77777777" w:rsidTr="00DE5D27">
        <w:trPr>
          <w:cantSplit/>
          <w:trHeight w:val="340"/>
          <w:jc w:val="center"/>
        </w:trPr>
        <w:tc>
          <w:tcPr>
            <w:tcW w:w="157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386C01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rs34858520</w:t>
            </w:r>
          </w:p>
        </w:tc>
        <w:tc>
          <w:tcPr>
            <w:tcW w:w="887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9422BA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05148A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72258898</w:t>
            </w:r>
          </w:p>
        </w:tc>
        <w:tc>
          <w:tcPr>
            <w:tcW w:w="70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F192E1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9C83AE" w14:textId="77777777" w:rsidR="00004DF5" w:rsidRPr="00DE5D27" w:rsidRDefault="00004DF5" w:rsidP="00764F2E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746EB1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614</w:t>
            </w:r>
          </w:p>
        </w:tc>
        <w:tc>
          <w:tcPr>
            <w:tcW w:w="1163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C77D41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-0.028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1CF151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123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628DEF" w14:textId="77777777" w:rsidR="00004DF5" w:rsidRPr="00DE5D27" w:rsidRDefault="00004DF5" w:rsidP="00764F2E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05</w:t>
            </w:r>
          </w:p>
        </w:tc>
      </w:tr>
      <w:tr w:rsidR="00004DF5" w:rsidRPr="00CC2F1E" w14:paraId="0E184417" w14:textId="77777777" w:rsidTr="00DE5D27">
        <w:trPr>
          <w:cantSplit/>
          <w:trHeight w:val="340"/>
          <w:jc w:val="center"/>
        </w:trPr>
        <w:tc>
          <w:tcPr>
            <w:tcW w:w="9612" w:type="dxa"/>
            <w:gridSpan w:val="9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14:paraId="3D234B9B" w14:textId="0A65ADEB" w:rsidR="00004DF5" w:rsidRPr="00DE5D27" w:rsidRDefault="00004DF5" w:rsidP="007F6D14">
            <w:pPr>
              <w:spacing w:before="40" w:after="40" w:line="240" w:lineRule="auto"/>
              <w:ind w:left="100" w:right="100"/>
              <w:jc w:val="left"/>
              <w:rPr>
                <w:rFonts w:eastAsia="Arial" w:cs="Arial"/>
                <w:i/>
                <w:color w:val="111111"/>
                <w:szCs w:val="22"/>
                <w:lang w:val="en-US"/>
              </w:rPr>
            </w:pPr>
            <w:r w:rsidRPr="00DE5D27">
              <w:rPr>
                <w:rFonts w:eastAsia="Arial" w:cs="Arial"/>
                <w:i/>
                <w:color w:val="111111"/>
                <w:szCs w:val="22"/>
                <w:lang w:val="en-US"/>
              </w:rPr>
              <w:t>Myocardial infarction</w:t>
            </w:r>
            <w:r w:rsidR="00DE5D27" w:rsidRPr="00DE5D27">
              <w:rPr>
                <w:rFonts w:eastAsia="Arial" w:cs="Arial"/>
                <w:i/>
                <w:color w:val="111111"/>
                <w:szCs w:val="22"/>
                <w:lang w:val="en-US"/>
              </w:rPr>
              <w:t xml:space="preserve"> </w:t>
            </w:r>
            <w:r w:rsidR="00DE5D27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(SNPs from GWAS by Nikpay</w:t>
            </w:r>
            <w:r w:rsidR="00DE5D27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DE5D27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DE5D27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="00DE5D27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DE5D27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</w:tr>
      <w:tr w:rsidR="00004DF5" w14:paraId="5C6D3112" w14:textId="77777777" w:rsidTr="00DE5D27">
        <w:trPr>
          <w:cantSplit/>
          <w:trHeight w:val="340"/>
          <w:jc w:val="center"/>
        </w:trPr>
        <w:tc>
          <w:tcPr>
            <w:tcW w:w="157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61BFB1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rs61776614</w:t>
            </w:r>
          </w:p>
        </w:tc>
        <w:tc>
          <w:tcPr>
            <w:tcW w:w="88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039296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1</w:t>
            </w:r>
          </w:p>
        </w:tc>
        <w:tc>
          <w:tcPr>
            <w:tcW w:w="151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1B618E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2234967</w:t>
            </w:r>
          </w:p>
        </w:tc>
        <w:tc>
          <w:tcPr>
            <w:tcW w:w="70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7A4EFE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3527EA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T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48F3FB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945</w:t>
            </w:r>
          </w:p>
        </w:tc>
        <w:tc>
          <w:tcPr>
            <w:tcW w:w="116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C4B1F6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52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EBF2AC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29</w:t>
            </w:r>
          </w:p>
        </w:tc>
        <w:tc>
          <w:tcPr>
            <w:tcW w:w="112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C9952F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73</w:t>
            </w:r>
          </w:p>
        </w:tc>
      </w:tr>
      <w:tr w:rsidR="00004DF5" w14:paraId="4FF668C3" w14:textId="77777777" w:rsidTr="00DE5D27">
        <w:trPr>
          <w:cantSplit/>
          <w:trHeight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D3147D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rs1858242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C607DC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282D8F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6847798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6887FD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35D8DB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CD4DF4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319</w:t>
            </w:r>
          </w:p>
        </w:tc>
        <w:tc>
          <w:tcPr>
            <w:tcW w:w="116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348858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5F77BA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1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80F9A7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353</w:t>
            </w:r>
          </w:p>
        </w:tc>
      </w:tr>
      <w:tr w:rsidR="00004DF5" w14:paraId="6BEB778C" w14:textId="77777777" w:rsidTr="00DE5D27">
        <w:trPr>
          <w:cantSplit/>
          <w:trHeight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0CF7D9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rs26579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8CFB40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8FA1A9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88689478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39C150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B9E9A3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44E84E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472</w:t>
            </w:r>
          </w:p>
        </w:tc>
        <w:tc>
          <w:tcPr>
            <w:tcW w:w="116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90ED38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-0.004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E98B55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1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931DD0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726</w:t>
            </w:r>
          </w:p>
        </w:tc>
      </w:tr>
      <w:tr w:rsidR="00004DF5" w14:paraId="6F54FF2F" w14:textId="77777777" w:rsidTr="00DE5D27">
        <w:trPr>
          <w:cantSplit/>
          <w:trHeight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DE3E2B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rs25981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03CDA4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F4D423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107487207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7B0818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F28891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6DE24A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505</w:t>
            </w:r>
          </w:p>
        </w:tc>
        <w:tc>
          <w:tcPr>
            <w:tcW w:w="116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8F12E3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01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D47EC9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1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10A349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912</w:t>
            </w:r>
          </w:p>
        </w:tc>
      </w:tr>
      <w:tr w:rsidR="00004DF5" w14:paraId="56D8DED0" w14:textId="77777777" w:rsidTr="00DE5D27">
        <w:trPr>
          <w:cantSplit/>
          <w:trHeight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3D8B5A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rs6870096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17EC62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D472FF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152566250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4C832A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50DCFE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3AC421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364</w:t>
            </w:r>
          </w:p>
        </w:tc>
        <w:tc>
          <w:tcPr>
            <w:tcW w:w="116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830740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-0.001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B9CCE3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1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F5E181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924</w:t>
            </w:r>
          </w:p>
        </w:tc>
      </w:tr>
      <w:tr w:rsidR="00004DF5" w:rsidRPr="005B628A" w14:paraId="48F9FDD2" w14:textId="77777777" w:rsidTr="00DE5D27">
        <w:trPr>
          <w:cantSplit/>
          <w:trHeight w:val="340"/>
          <w:jc w:val="center"/>
        </w:trPr>
        <w:tc>
          <w:tcPr>
            <w:tcW w:w="157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265C01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rs34858520</w:t>
            </w:r>
          </w:p>
        </w:tc>
        <w:tc>
          <w:tcPr>
            <w:tcW w:w="887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A4933D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B17530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72258898</w:t>
            </w:r>
          </w:p>
        </w:tc>
        <w:tc>
          <w:tcPr>
            <w:tcW w:w="70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E966D0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1A1221" w14:textId="77777777" w:rsidR="00004DF5" w:rsidRPr="00DE5D27" w:rsidRDefault="00004DF5" w:rsidP="00004DF5">
            <w:pPr>
              <w:spacing w:before="40" w:after="40" w:line="240" w:lineRule="auto"/>
              <w:ind w:left="100" w:right="100"/>
            </w:pPr>
            <w:r w:rsidRPr="00DE5D27"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364A4B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626</w:t>
            </w:r>
          </w:p>
        </w:tc>
        <w:tc>
          <w:tcPr>
            <w:tcW w:w="1163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CCCB9A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-0.030</w:t>
            </w:r>
          </w:p>
        </w:tc>
        <w:tc>
          <w:tcPr>
            <w:tcW w:w="96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ABC12A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123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1E4996" w14:textId="77777777" w:rsidR="00004DF5" w:rsidRPr="00DE5D27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DE5D27">
              <w:rPr>
                <w:rFonts w:eastAsia="Arial" w:cs="Arial"/>
                <w:color w:val="111111"/>
                <w:szCs w:val="22"/>
              </w:rPr>
              <w:t>0.006</w:t>
            </w:r>
          </w:p>
        </w:tc>
      </w:tr>
      <w:tr w:rsidR="00004DF5" w:rsidRPr="00CC2F1E" w14:paraId="7F9D225B" w14:textId="77777777" w:rsidTr="00DE5D27">
        <w:trPr>
          <w:cantSplit/>
          <w:trHeight w:val="340"/>
          <w:jc w:val="center"/>
        </w:trPr>
        <w:tc>
          <w:tcPr>
            <w:tcW w:w="9612" w:type="dxa"/>
            <w:gridSpan w:val="9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14:paraId="4043AEFE" w14:textId="22642E8D" w:rsidR="00004DF5" w:rsidRPr="00F028E6" w:rsidRDefault="00004DF5" w:rsidP="007F6D14">
            <w:pPr>
              <w:spacing w:before="40" w:after="40" w:line="240" w:lineRule="auto"/>
              <w:ind w:left="100" w:right="100"/>
              <w:jc w:val="left"/>
              <w:rPr>
                <w:rFonts w:eastAsia="Arial" w:cs="Arial"/>
                <w:i/>
                <w:color w:val="111111"/>
                <w:szCs w:val="22"/>
                <w:lang w:val="en-US"/>
              </w:rPr>
            </w:pPr>
            <w:r w:rsidRPr="00F028E6">
              <w:rPr>
                <w:rFonts w:eastAsia="Arial" w:cs="Arial"/>
                <w:i/>
                <w:color w:val="111111"/>
                <w:szCs w:val="22"/>
                <w:lang w:val="en-US"/>
              </w:rPr>
              <w:t>Is</w:t>
            </w:r>
            <w:r w:rsidR="00DE5D27">
              <w:rPr>
                <w:rFonts w:eastAsia="Arial" w:cs="Arial"/>
                <w:i/>
                <w:color w:val="111111"/>
                <w:szCs w:val="22"/>
                <w:lang w:val="en-US"/>
              </w:rPr>
              <w:t>c</w:t>
            </w:r>
            <w:r w:rsidRPr="00F028E6">
              <w:rPr>
                <w:rFonts w:eastAsia="Arial" w:cs="Arial"/>
                <w:i/>
                <w:color w:val="111111"/>
                <w:szCs w:val="22"/>
                <w:lang w:val="en-US"/>
              </w:rPr>
              <w:t>hemic stroke</w:t>
            </w:r>
            <w:r w:rsidR="00DE5D27">
              <w:rPr>
                <w:rFonts w:eastAsia="Arial" w:cs="Arial"/>
                <w:i/>
                <w:color w:val="111111"/>
                <w:szCs w:val="22"/>
                <w:lang w:val="en-US"/>
              </w:rPr>
              <w:t xml:space="preserve"> </w:t>
            </w:r>
            <w:r w:rsidR="00DE5D27" w:rsidRPr="004C1AD9">
              <w:rPr>
                <w:rFonts w:eastAsia="Arial" w:cs="Arial"/>
                <w:i/>
                <w:color w:val="111111"/>
                <w:szCs w:val="22"/>
                <w:lang w:val="en-US"/>
              </w:rPr>
              <w:t xml:space="preserve"> </w:t>
            </w:r>
            <w:r w:rsidR="00DE5D27"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(SNPs from GWAS by</w:t>
            </w:r>
            <w:r w:rsid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Malik</w:t>
            </w:r>
            <w:r w:rsid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4</w:t>
            </w:r>
            <w:r w:rsid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</w:tr>
      <w:tr w:rsidR="00004DF5" w:rsidRPr="000F4D92" w14:paraId="22D12FFC" w14:textId="77777777" w:rsidTr="00DE5D27">
        <w:trPr>
          <w:cantSplit/>
          <w:trHeight w:val="340"/>
          <w:jc w:val="center"/>
        </w:trPr>
        <w:tc>
          <w:tcPr>
            <w:tcW w:w="157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CB955C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rPr>
                <w:lang w:val="en-US"/>
              </w:rPr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rs61776614</w:t>
            </w:r>
          </w:p>
        </w:tc>
        <w:tc>
          <w:tcPr>
            <w:tcW w:w="887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2DEA40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jc w:val="right"/>
              <w:rPr>
                <w:lang w:val="en-US"/>
              </w:rPr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1</w:t>
            </w:r>
          </w:p>
        </w:tc>
        <w:tc>
          <w:tcPr>
            <w:tcW w:w="151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806E99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jc w:val="right"/>
              <w:rPr>
                <w:lang w:val="en-US"/>
              </w:rPr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2234967</w:t>
            </w:r>
          </w:p>
        </w:tc>
        <w:tc>
          <w:tcPr>
            <w:tcW w:w="704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1F92CA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rPr>
                <w:lang w:val="en-US"/>
              </w:rPr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C</w:t>
            </w:r>
          </w:p>
        </w:tc>
        <w:tc>
          <w:tcPr>
            <w:tcW w:w="72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4F137E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rPr>
                <w:lang w:val="en-US"/>
              </w:rPr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T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ABA6E2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jc w:val="right"/>
              <w:rPr>
                <w:lang w:val="en-US"/>
              </w:rPr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0.921</w:t>
            </w:r>
          </w:p>
        </w:tc>
        <w:tc>
          <w:tcPr>
            <w:tcW w:w="116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2E0B56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jc w:val="right"/>
              <w:rPr>
                <w:lang w:val="en-US"/>
              </w:rPr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0.014</w:t>
            </w:r>
          </w:p>
        </w:tc>
        <w:tc>
          <w:tcPr>
            <w:tcW w:w="96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75B6E8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jc w:val="right"/>
              <w:rPr>
                <w:lang w:val="en-US"/>
              </w:rPr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0.022</w:t>
            </w:r>
          </w:p>
        </w:tc>
        <w:tc>
          <w:tcPr>
            <w:tcW w:w="112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F6EC3A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jc w:val="right"/>
              <w:rPr>
                <w:lang w:val="en-US"/>
              </w:rPr>
            </w:pPr>
            <w:r>
              <w:rPr>
                <w:rFonts w:eastAsia="Arial" w:cs="Arial"/>
                <w:color w:val="111111"/>
                <w:szCs w:val="22"/>
                <w:lang w:val="en-US"/>
              </w:rPr>
              <w:t>0.524</w:t>
            </w:r>
          </w:p>
        </w:tc>
      </w:tr>
      <w:tr w:rsidR="00004DF5" w14:paraId="17038903" w14:textId="77777777" w:rsidTr="00DE5D27">
        <w:trPr>
          <w:cantSplit/>
          <w:trHeight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2BAC46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rPr>
                <w:lang w:val="en-US"/>
              </w:rPr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rs1858242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7CC81A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jc w:val="right"/>
              <w:rPr>
                <w:lang w:val="en-US"/>
              </w:rPr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3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158301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jc w:val="right"/>
              <w:rPr>
                <w:lang w:val="en-US"/>
              </w:rPr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68477984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4FBD6B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rPr>
                <w:lang w:val="en-US"/>
              </w:rPr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A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2275AF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rPr>
                <w:lang w:val="en-US"/>
              </w:rPr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G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097CD0" w14:textId="77777777" w:rsidR="00004DF5" w:rsidRPr="000F4D92" w:rsidRDefault="00004DF5" w:rsidP="00004DF5">
            <w:pPr>
              <w:spacing w:before="40" w:after="40" w:line="240" w:lineRule="auto"/>
              <w:ind w:left="100" w:right="100"/>
              <w:jc w:val="right"/>
              <w:rPr>
                <w:lang w:val="en-US"/>
              </w:rPr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0.260</w:t>
            </w:r>
          </w:p>
        </w:tc>
        <w:tc>
          <w:tcPr>
            <w:tcW w:w="116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0600EC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 w:rsidRPr="000F4D92">
              <w:rPr>
                <w:rFonts w:eastAsia="Arial" w:cs="Arial"/>
                <w:color w:val="111111"/>
                <w:szCs w:val="22"/>
                <w:lang w:val="en-US"/>
              </w:rPr>
              <w:t>0.0</w:t>
            </w:r>
            <w:r>
              <w:rPr>
                <w:rFonts w:eastAsia="Arial" w:cs="Arial"/>
                <w:color w:val="111111"/>
                <w:szCs w:val="22"/>
              </w:rPr>
              <w:t>06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5E18EE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2</w:t>
            </w:r>
          </w:p>
        </w:tc>
        <w:tc>
          <w:tcPr>
            <w:tcW w:w="11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EF28F7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620</w:t>
            </w:r>
          </w:p>
        </w:tc>
      </w:tr>
      <w:tr w:rsidR="00004DF5" w14:paraId="6EC8821D" w14:textId="77777777" w:rsidTr="00DE5D27">
        <w:trPr>
          <w:cantSplit/>
          <w:trHeight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83BCCA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6579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EE7783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6BA62C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88689478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D2A7B2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783CF8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C7BFC0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420</w:t>
            </w:r>
          </w:p>
        </w:tc>
        <w:tc>
          <w:tcPr>
            <w:tcW w:w="116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13F16E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05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21EA25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1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205779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638</w:t>
            </w:r>
          </w:p>
        </w:tc>
      </w:tr>
      <w:tr w:rsidR="00004DF5" w14:paraId="1B89E716" w14:textId="77777777" w:rsidTr="00DE5D27">
        <w:trPr>
          <w:cantSplit/>
          <w:trHeight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F16560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25981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CAD55E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68212F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07487207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CDF516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405091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5FA304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532</w:t>
            </w:r>
          </w:p>
        </w:tc>
        <w:tc>
          <w:tcPr>
            <w:tcW w:w="116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FDB037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02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5DE6B3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0</w:t>
            </w:r>
          </w:p>
        </w:tc>
        <w:tc>
          <w:tcPr>
            <w:tcW w:w="11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684E1F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861</w:t>
            </w:r>
          </w:p>
        </w:tc>
      </w:tr>
      <w:tr w:rsidR="00004DF5" w14:paraId="2938EDBD" w14:textId="77777777" w:rsidTr="00DE5D27">
        <w:trPr>
          <w:cantSplit/>
          <w:trHeight w:val="340"/>
          <w:jc w:val="center"/>
        </w:trPr>
        <w:tc>
          <w:tcPr>
            <w:tcW w:w="157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CD35EC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6870096</w:t>
            </w:r>
          </w:p>
        </w:tc>
        <w:tc>
          <w:tcPr>
            <w:tcW w:w="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9A4FA9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5</w:t>
            </w:r>
          </w:p>
        </w:tc>
        <w:tc>
          <w:tcPr>
            <w:tcW w:w="15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EEF7AF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152566250</w:t>
            </w:r>
          </w:p>
        </w:tc>
        <w:tc>
          <w:tcPr>
            <w:tcW w:w="70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A0E6FD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C</w:t>
            </w:r>
          </w:p>
        </w:tc>
        <w:tc>
          <w:tcPr>
            <w:tcW w:w="7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CA5FD5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CB6C2F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317</w:t>
            </w:r>
          </w:p>
        </w:tc>
        <w:tc>
          <w:tcPr>
            <w:tcW w:w="116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022003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18</w:t>
            </w:r>
          </w:p>
        </w:tc>
        <w:tc>
          <w:tcPr>
            <w:tcW w:w="96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93043B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12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162FE9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101</w:t>
            </w:r>
          </w:p>
        </w:tc>
      </w:tr>
      <w:tr w:rsidR="00004DF5" w14:paraId="0A10D49A" w14:textId="77777777" w:rsidTr="00DE5D27">
        <w:trPr>
          <w:cantSplit/>
          <w:trHeight w:val="340"/>
          <w:jc w:val="center"/>
        </w:trPr>
        <w:tc>
          <w:tcPr>
            <w:tcW w:w="1572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C122C2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rs34858520</w:t>
            </w:r>
          </w:p>
        </w:tc>
        <w:tc>
          <w:tcPr>
            <w:tcW w:w="887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5F5D3E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7</w:t>
            </w:r>
          </w:p>
        </w:tc>
        <w:tc>
          <w:tcPr>
            <w:tcW w:w="1512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88FB87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72258898</w:t>
            </w:r>
          </w:p>
        </w:tc>
        <w:tc>
          <w:tcPr>
            <w:tcW w:w="704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262204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A</w:t>
            </w:r>
          </w:p>
        </w:tc>
        <w:tc>
          <w:tcPr>
            <w:tcW w:w="729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F3C13A" w14:textId="77777777" w:rsidR="00004DF5" w:rsidRDefault="00004DF5" w:rsidP="00004DF5">
            <w:pPr>
              <w:spacing w:before="40" w:after="40" w:line="240" w:lineRule="auto"/>
              <w:ind w:left="100" w:right="100"/>
            </w:pPr>
            <w:r>
              <w:rPr>
                <w:rFonts w:eastAsia="Arial" w:cs="Arial"/>
                <w:color w:val="111111"/>
                <w:szCs w:val="22"/>
              </w:rPr>
              <w:t>G</w:t>
            </w:r>
          </w:p>
        </w:tc>
        <w:tc>
          <w:tcPr>
            <w:tcW w:w="961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48BCBD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607</w:t>
            </w:r>
          </w:p>
        </w:tc>
        <w:tc>
          <w:tcPr>
            <w:tcW w:w="1163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7D8371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-0.018</w:t>
            </w:r>
          </w:p>
        </w:tc>
        <w:tc>
          <w:tcPr>
            <w:tcW w:w="961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28455E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011</w:t>
            </w:r>
          </w:p>
        </w:tc>
        <w:tc>
          <w:tcPr>
            <w:tcW w:w="1123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F9ED49" w14:textId="77777777" w:rsidR="00004DF5" w:rsidRDefault="00004DF5" w:rsidP="00004DF5">
            <w:pPr>
              <w:spacing w:before="40" w:after="40" w:line="240" w:lineRule="auto"/>
              <w:ind w:left="100" w:right="100"/>
              <w:jc w:val="right"/>
            </w:pPr>
            <w:r>
              <w:rPr>
                <w:rFonts w:eastAsia="Arial" w:cs="Arial"/>
                <w:color w:val="111111"/>
                <w:szCs w:val="22"/>
              </w:rPr>
              <w:t>0.111</w:t>
            </w:r>
          </w:p>
        </w:tc>
      </w:tr>
    </w:tbl>
    <w:p w14:paraId="57DBECA5" w14:textId="11B456AC" w:rsidR="00F028E6" w:rsidRDefault="00D33185" w:rsidP="00F028E6">
      <w:pPr>
        <w:spacing w:line="240" w:lineRule="auto"/>
        <w:rPr>
          <w:lang w:val="en-US"/>
        </w:rPr>
      </w:pPr>
      <w:r w:rsidRPr="00266368">
        <w:rPr>
          <w:lang w:val="en-US"/>
        </w:rPr>
        <w:t>EA, effect allele. OA, other allele. EAF, effect allele frequency. SE, standard error</w:t>
      </w:r>
      <w:r w:rsidR="00F028E6">
        <w:rPr>
          <w:lang w:val="en-US"/>
        </w:rPr>
        <w:t xml:space="preserve">; </w:t>
      </w:r>
    </w:p>
    <w:p w14:paraId="1B0FD35A" w14:textId="209AFD3B" w:rsidR="00D33185" w:rsidRDefault="00D33185">
      <w:pPr>
        <w:rPr>
          <w:lang w:val="en-US"/>
        </w:rPr>
        <w:sectPr w:rsidR="00D33185" w:rsidSect="004A450B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33ADDB3C" w14:textId="6471C7B7" w:rsidR="00266368" w:rsidRDefault="00637E89" w:rsidP="00337154">
      <w:pPr>
        <w:spacing w:line="240" w:lineRule="auto"/>
        <w:rPr>
          <w:lang w:val="en-US"/>
        </w:rPr>
      </w:pPr>
      <w:r>
        <w:rPr>
          <w:lang w:val="en-US"/>
        </w:rPr>
        <w:t>Suppl</w:t>
      </w:r>
      <w:r w:rsidR="002D651E">
        <w:rPr>
          <w:lang w:val="en-US"/>
        </w:rPr>
        <w:t>.</w:t>
      </w:r>
      <w:r>
        <w:rPr>
          <w:lang w:val="en-US"/>
        </w:rPr>
        <w:t xml:space="preserve"> Table 5</w:t>
      </w:r>
      <w:r w:rsidR="00D95B03">
        <w:rPr>
          <w:lang w:val="en-US"/>
        </w:rPr>
        <w:t xml:space="preserve"> – </w:t>
      </w:r>
      <w:r w:rsidR="00337154" w:rsidRPr="00337154">
        <w:rPr>
          <w:lang w:val="en-US"/>
        </w:rPr>
        <w:t>Association (P&lt;5x10</w:t>
      </w:r>
      <w:r w:rsidR="00337154" w:rsidRPr="00001D33">
        <w:rPr>
          <w:vertAlign w:val="superscript"/>
          <w:lang w:val="en-US"/>
        </w:rPr>
        <w:t>-8</w:t>
      </w:r>
      <w:r w:rsidR="00337154" w:rsidRPr="00337154">
        <w:rPr>
          <w:lang w:val="en-US"/>
        </w:rPr>
        <w:t>) of the candidate genetic instruments</w:t>
      </w:r>
      <w:r w:rsidR="00337154">
        <w:rPr>
          <w:lang w:val="en-US"/>
        </w:rPr>
        <w:t xml:space="preserve"> (SNPs)</w:t>
      </w:r>
      <w:r w:rsidR="00337154" w:rsidRPr="00337154">
        <w:rPr>
          <w:lang w:val="en-US"/>
        </w:rPr>
        <w:t xml:space="preserve"> with confounders or </w:t>
      </w:r>
      <w:r w:rsidR="00337154">
        <w:rPr>
          <w:lang w:val="en-US"/>
        </w:rPr>
        <w:t>the outcomes</w:t>
      </w:r>
    </w:p>
    <w:tbl>
      <w:tblPr>
        <w:tblW w:w="14877" w:type="dxa"/>
        <w:tblInd w:w="-5" w:type="dxa"/>
        <w:tblLook w:val="04A0" w:firstRow="1" w:lastRow="0" w:firstColumn="1" w:lastColumn="0" w:noHBand="0" w:noVBand="1"/>
      </w:tblPr>
      <w:tblGrid>
        <w:gridCol w:w="1501"/>
        <w:gridCol w:w="632"/>
        <w:gridCol w:w="1318"/>
        <w:gridCol w:w="8603"/>
        <w:gridCol w:w="2823"/>
      </w:tblGrid>
      <w:tr w:rsidR="00004DF5" w:rsidRPr="00337154" w14:paraId="49BA8C61" w14:textId="77777777" w:rsidTr="0050465F">
        <w:trPr>
          <w:trHeight w:val="330"/>
        </w:trPr>
        <w:tc>
          <w:tcPr>
            <w:tcW w:w="1501" w:type="dxa"/>
            <w:tcBorders>
              <w:top w:val="single" w:sz="12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EAC14" w14:textId="7C079DE7" w:rsidR="00004DF5" w:rsidRPr="00001D33" w:rsidRDefault="00004DF5" w:rsidP="00337154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iCs/>
                <w:color w:val="000000"/>
                <w:szCs w:val="22"/>
                <w:lang w:val="en-US" w:eastAsia="en-US"/>
              </w:rPr>
            </w:pPr>
            <w:r w:rsidRPr="00001D33">
              <w:rPr>
                <w:rFonts w:eastAsia="Times New Roman" w:cs="Arial"/>
                <w:iCs/>
                <w:color w:val="000000"/>
                <w:szCs w:val="22"/>
                <w:lang w:val="en-US" w:eastAsia="en-US"/>
              </w:rPr>
              <w:t>SNP</w:t>
            </w:r>
          </w:p>
        </w:tc>
        <w:tc>
          <w:tcPr>
            <w:tcW w:w="63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3C5F71" w14:textId="77777777" w:rsidR="00004DF5" w:rsidRPr="00337154" w:rsidRDefault="00004DF5" w:rsidP="00337154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Chr.</w:t>
            </w:r>
          </w:p>
        </w:tc>
        <w:tc>
          <w:tcPr>
            <w:tcW w:w="131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E266CA2" w14:textId="77777777" w:rsidR="00004DF5" w:rsidRPr="00337154" w:rsidRDefault="00004DF5" w:rsidP="00337154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Position (hg38)</w:t>
            </w:r>
          </w:p>
        </w:tc>
        <w:tc>
          <w:tcPr>
            <w:tcW w:w="860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770DFC" w14:textId="77777777" w:rsidR="00004DF5" w:rsidRPr="00337154" w:rsidRDefault="00004DF5" w:rsidP="0033715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Trait</w:t>
            </w:r>
          </w:p>
        </w:tc>
        <w:tc>
          <w:tcPr>
            <w:tcW w:w="282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602D67" w14:textId="408F508F" w:rsidR="00004DF5" w:rsidRPr="00337154" w:rsidRDefault="00004DF5" w:rsidP="0033715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5421160A" w14:textId="77777777" w:rsidTr="0050465F">
        <w:trPr>
          <w:trHeight w:val="285"/>
        </w:trPr>
        <w:tc>
          <w:tcPr>
            <w:tcW w:w="14877" w:type="dxa"/>
            <w:gridSpan w:val="5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6B8A1B9" w14:textId="53724768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i/>
                <w:color w:val="000000"/>
                <w:szCs w:val="22"/>
                <w:lang w:val="en-US" w:eastAsia="en-US"/>
              </w:rPr>
              <w:t xml:space="preserve">Self-reported </w:t>
            </w:r>
            <w:r w:rsidR="00DA7BD4">
              <w:rPr>
                <w:rFonts w:eastAsia="Times New Roman" w:cs="Arial"/>
                <w:i/>
                <w:color w:val="000000"/>
                <w:szCs w:val="22"/>
                <w:lang w:val="en-US" w:eastAsia="en-US"/>
              </w:rPr>
              <w:t xml:space="preserve">moderate to vigorous </w:t>
            </w:r>
            <w:r w:rsidRPr="00337154">
              <w:rPr>
                <w:rFonts w:eastAsia="Times New Roman" w:cs="Arial"/>
                <w:i/>
                <w:color w:val="000000"/>
                <w:szCs w:val="22"/>
                <w:lang w:val="en-US" w:eastAsia="en-US"/>
              </w:rPr>
              <w:t>physical activity</w:t>
            </w:r>
            <w:r w:rsidR="00001D33">
              <w:rPr>
                <w:rFonts w:eastAsia="Times New Roman" w:cs="Arial"/>
                <w:i/>
                <w:color w:val="000000"/>
                <w:szCs w:val="22"/>
                <w:lang w:val="en-US" w:eastAsia="en-US"/>
              </w:rPr>
              <w:t xml:space="preserve"> (SNPs </w:t>
            </w:r>
            <w:r w:rsidR="00001D33">
              <w:rPr>
                <w:rFonts w:cs="Arial"/>
                <w:lang w:val="en-US"/>
              </w:rPr>
              <w:t>by Klimentidis et al.</w:t>
            </w:r>
            <w:r w:rsidR="00001D33">
              <w:rPr>
                <w:rFonts w:cs="Arial"/>
                <w:lang w:val="en-US"/>
              </w:rPr>
              <w:fldChar w:fldCharType="begin">
      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      </w:fldChar>
            </w:r>
            <w:r w:rsidR="00001D33">
              <w:rPr>
                <w:rFonts w:cs="Arial"/>
                <w:lang w:val="en-US"/>
              </w:rPr>
              <w:instrText xml:space="preserve"> ADDIN EN.CITE </w:instrText>
            </w:r>
            <w:r w:rsidR="00001D33">
              <w:rPr>
                <w:rFonts w:cs="Arial"/>
                <w:lang w:val="en-US"/>
              </w:rPr>
              <w:fldChar w:fldCharType="begin">
      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      </w:fldChar>
            </w:r>
            <w:r w:rsidR="00001D33">
              <w:rPr>
                <w:rFonts w:cs="Arial"/>
                <w:lang w:val="en-US"/>
              </w:rPr>
              <w:instrText xml:space="preserve"> ADDIN EN.CITE.DATA </w:instrText>
            </w:r>
            <w:r w:rsidR="00001D33">
              <w:rPr>
                <w:rFonts w:cs="Arial"/>
                <w:lang w:val="en-US"/>
              </w:rPr>
            </w:r>
            <w:r w:rsidR="00001D33">
              <w:rPr>
                <w:rFonts w:cs="Arial"/>
                <w:lang w:val="en-US"/>
              </w:rPr>
              <w:fldChar w:fldCharType="end"/>
            </w:r>
            <w:r w:rsidR="00001D33">
              <w:rPr>
                <w:rFonts w:cs="Arial"/>
                <w:lang w:val="en-US"/>
              </w:rPr>
            </w:r>
            <w:r w:rsidR="00001D33">
              <w:rPr>
                <w:rFonts w:cs="Arial"/>
                <w:lang w:val="en-US"/>
              </w:rPr>
              <w:fldChar w:fldCharType="separate"/>
            </w:r>
            <w:r w:rsidR="00001D33" w:rsidRPr="00266368">
              <w:rPr>
                <w:rFonts w:cs="Arial"/>
                <w:noProof/>
                <w:vertAlign w:val="superscript"/>
                <w:lang w:val="en-US"/>
              </w:rPr>
              <w:t>1</w:t>
            </w:r>
            <w:r w:rsidR="00001D33">
              <w:rPr>
                <w:rFonts w:cs="Arial"/>
                <w:lang w:val="en-US"/>
              </w:rPr>
              <w:fldChar w:fldCharType="end"/>
            </w:r>
            <w:r w:rsidR="00001D33">
              <w:rPr>
                <w:rFonts w:eastAsia="Times New Roman" w:cs="Arial"/>
                <w:i/>
                <w:color w:val="000000"/>
                <w:szCs w:val="22"/>
                <w:lang w:val="en-US" w:eastAsia="en-US"/>
              </w:rPr>
              <w:t>)</w:t>
            </w:r>
          </w:p>
        </w:tc>
      </w:tr>
      <w:tr w:rsidR="00004DF5" w:rsidRPr="00337154" w14:paraId="1E14A6DB" w14:textId="77777777" w:rsidTr="00981FBB">
        <w:trPr>
          <w:trHeight w:val="285"/>
        </w:trPr>
        <w:tc>
          <w:tcPr>
            <w:tcW w:w="1501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5E4A0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2942127</w:t>
            </w:r>
          </w:p>
        </w:tc>
        <w:tc>
          <w:tcPr>
            <w:tcW w:w="6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07BAF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</w:t>
            </w:r>
          </w:p>
        </w:tc>
        <w:tc>
          <w:tcPr>
            <w:tcW w:w="13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C5ACD5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204450939</w:t>
            </w:r>
          </w:p>
        </w:tc>
        <w:tc>
          <w:tcPr>
            <w:tcW w:w="86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B36BF" w14:textId="5669EE5E" w:rsidR="00004DF5" w:rsidRPr="00337154" w:rsidRDefault="0034656D" w:rsidP="000E46A2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t>f</w: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t>orced vital capacity</w: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TaHJpbmU8L0F1dGhvcj48WWVhcj4yMDE5PC9ZZWFyPjxS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NDgxLTQ5MzwvcGFnZXM+PHZvbHVtZT41MTwvdm9sdW1lPjxudW1iZXI+Mzwv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==
</w:fldData>
              </w:fldCha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TaHJpbmU8L0F1dGhvcj48WWVhcj4yMDE5PC9ZZWFyPjxS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NDgxLTQ5MzwvcGFnZXM+PHZvbHVtZT41MTwvdm9sdW1lPjxudW1iZXI+Mzwv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==
</w:fldData>
              </w:fldCha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0E46A2" w:rsidRPr="000E46A2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5</w: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28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D0247C" w14:textId="55125C0F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4649E285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7537E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1974771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AED41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2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7CA06A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54051406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B0070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BC926A" w14:textId="3C628AAF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5503E346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66484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2114286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AD978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85AF4E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41152792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DCB4E" w14:textId="7D24A89F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whole body fat free mass, weight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 (</w:t>
            </w:r>
            <w:r w:rsidR="0050465F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AD4A30" w14:textId="2B6F303F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44561059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80C40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877483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AF2D9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37BD9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53812714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7108C" w14:textId="16990715" w:rsidR="00004DF5" w:rsidRPr="00337154" w:rsidRDefault="0034656D" w:rsidP="000E46A2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t>h</w: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t>igh blood pressure</w: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aaHU8L0F1dGhvcj48WWVhcj4yMDE5PC9ZZWFyPjxSZWNO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</w:fldData>
              </w:fldCha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aaHU8L0F1dGhvcj48WWVhcj4yMDE5PC9ZZWFyPjxSZWNO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</w:fldData>
              </w:fldCha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0E46A2" w:rsidRPr="000E46A2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6</w: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E2BC13" w14:textId="639A9E1A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33030219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6CA19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2035562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418BF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060E03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85007370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56DC6" w14:textId="2607244C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whole body fat free mass, weight, waist circumference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 (</w:t>
            </w:r>
            <w:r w:rsidR="0050465F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F1096A" w14:textId="3DB034A5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1796035B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8EBF5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1972763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0E8CC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4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BFCF4C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58939411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00EC5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F365D2" w14:textId="2BE078AE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5654F164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E9C74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7774211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503DB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91A9BF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8330315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64593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F7D938" w14:textId="5D8283C6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742FF86B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EC316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2854277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F0812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8575A8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32660307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9A629" w14:textId="3A68BC58" w:rsidR="00004DF5" w:rsidRPr="00337154" w:rsidRDefault="0034656D" w:rsidP="000E46A2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t>w</w: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t>aist-to-hip ratio</w: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QdWxpdDwvQXV0aG9yPjxZZWFyPjIwMTk8L1llYXI+PFJl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</w:fldData>
              </w:fldCha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QdWxpdDwvQXV0aG9yPjxZZWFyPjIwMTk8L1llYXI+PFJl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</w:fldData>
              </w:fldCha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0E46A2" w:rsidRPr="000E46A2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7</w: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186037" w14:textId="7306379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6983C95C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57A08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1186721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76424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7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098DD2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34934990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56C64" w14:textId="508F94F0" w:rsidR="00004DF5" w:rsidRPr="00337154" w:rsidRDefault="00981FBB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t>i</w:t>
            </w:r>
            <w:r w:rsidR="00004DF5"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mpedance of whole body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 (</w:t>
            </w:r>
            <w:r w:rsidR="0050465F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4C2713" w14:textId="2F51A969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5CCC1CE8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46ACC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92191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1C93D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7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11D452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50188985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1A2E4" w14:textId="4B41B2BC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62C92B" w14:textId="6ADCDC09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7583555C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442C0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104359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17267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7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FEAB2B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28769958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D87FA" w14:textId="0A0E1B05" w:rsidR="00004DF5" w:rsidRPr="00337154" w:rsidRDefault="0034656D" w:rsidP="000E46A2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t>e</w: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t>ducation</w: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MZWU8L0F1dGhvcj48WWVhcj4yMDE4PC9ZZWFyPjxSZWNO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</w:fldData>
              </w:fldCha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MZWU8L0F1dGhvcj48WWVhcj4yMDE4PC9ZZWFyPjxSZWNO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</w:fldData>
              </w:fldCha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0E46A2" w:rsidRPr="000E46A2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8</w: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666D7D" w14:textId="35F23CA2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75443290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FE800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7804463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3F674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7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92B1A8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33762898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1DA38" w14:textId="59C8DE89" w:rsidR="00004DF5" w:rsidRPr="00337154" w:rsidRDefault="0034656D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t>ed</w:t>
            </w:r>
            <w:r w:rsidR="00142175">
              <w:rPr>
                <w:rFonts w:eastAsia="Times New Roman" w:cs="Arial"/>
                <w:color w:val="000000"/>
                <w:szCs w:val="22"/>
                <w:lang w:val="en-US" w:eastAsia="en-US"/>
              </w:rPr>
              <w:t>ucation</w: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MZWU8L0F1dGhvcj48WWVhcj4yMDE4PC9ZZWFyPjxSZWNO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</w:fldData>
              </w:fldCha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MZWU8L0F1dGhvcj48WWVhcj4yMDE4PC9ZZWFyPjxSZWNO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</w:fldData>
              </w:fldCha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0E46A2" w:rsidRPr="000E46A2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8</w:t>
            </w:r>
            <w:r w:rsidR="000E46A2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FD6CCF" w14:textId="290CD3F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40B4DFA6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80B65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2988004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9F277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9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5791BA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37044391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C1262" w14:textId="214693DD" w:rsidR="00004DF5" w:rsidRPr="00337154" w:rsidRDefault="00BC01E0" w:rsidP="0034656D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t>body mass i</w:t>
            </w:r>
            <w:r w:rsidR="0034656D">
              <w:rPr>
                <w:rFonts w:eastAsia="Times New Roman" w:cs="Arial"/>
                <w:color w:val="000000"/>
                <w:szCs w:val="22"/>
                <w:lang w:val="en-US" w:eastAsia="en-US"/>
              </w:rPr>
              <w:t>ndex</w:t>
            </w:r>
            <w:r w:rsidR="0034656D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QdWxpdDwvQXV0aG9yPjxZZWFyPjIwMTk8L1llYXI+PFJl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</w:fldData>
              </w:fldChar>
            </w:r>
            <w:r w:rsidR="0034656D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34656D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QdWxpdDwvQXV0aG9yPjxZZWFyPjIwMTk8L1llYXI+PFJl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</w:fldData>
              </w:fldChar>
            </w:r>
            <w:r w:rsidR="0034656D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34656D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34656D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="0034656D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34656D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34656D" w:rsidRPr="0034656D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7</w:t>
            </w:r>
            <w:r w:rsidR="0034656D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FA0595" w14:textId="6C2C7EA6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295D9EEA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CEF4C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7326482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501C3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1176CD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53463668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F69D0" w14:textId="4F3F239F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hip circumference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 (</w:t>
            </w:r>
            <w:r w:rsidR="0050465F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BAF535" w14:textId="020390EF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5D2421FA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417A7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1014533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C0DCC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4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A4AC9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98081411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3176E" w14:textId="637625FF" w:rsidR="00004DF5" w:rsidRPr="00337154" w:rsidRDefault="0034656D" w:rsidP="0034656D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t>systolic blood pressure</w:t>
            </w: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XYXRhbmFiZTwvQXV0aG9yPjxZZWFyPjIwMTk8L1llYXI+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XYXRhbmFiZTwvQXV0aG9yPjxZZWFyPjIwMTk8L1llYXI+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Pr="0034656D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9</w:t>
            </w: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6699B9" w14:textId="5DDBC038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0660F64B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55926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rs4886868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A0368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1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91AF9B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74061220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20A41" w14:textId="60AD3B33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forced vital capacity</w:t>
            </w:r>
            <w:r w:rsidR="0050465F">
              <w:rPr>
                <w:rFonts w:eastAsia="Times New Roman" w:cs="Arial"/>
                <w:szCs w:val="22"/>
                <w:lang w:val="en-US" w:eastAsia="en-US"/>
              </w:rPr>
              <w:t xml:space="preserve"> 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(</w:t>
            </w:r>
            <w:r w:rsidR="0050465F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803AEA" w14:textId="526A024E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</w:p>
        </w:tc>
      </w:tr>
      <w:tr w:rsidR="00004DF5" w:rsidRPr="00337154" w14:paraId="124A2892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BA6E3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rs12912808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E1527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1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3E45F8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94748994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97F20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szCs w:val="22"/>
                <w:lang w:val="en-US" w:eastAsia="en-US"/>
              </w:rPr>
            </w:pP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DECC23" w14:textId="47E752A3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</w:p>
        </w:tc>
      </w:tr>
      <w:tr w:rsidR="00004DF5" w:rsidRPr="00CC2F1E" w14:paraId="106FB0D6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477DD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rs429358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711EF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19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47BD96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44908684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8D5DC" w14:textId="167F19A0" w:rsidR="00004DF5" w:rsidRPr="00337154" w:rsidRDefault="00004DF5" w:rsidP="0034656D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coronary artery disease</w:t>
            </w:r>
            <w:r w:rsidR="0050465F">
              <w:rPr>
                <w:rFonts w:eastAsia="Times New Roman" w:cs="Arial"/>
                <w:szCs w:val="22"/>
                <w:lang w:val="en-US" w:eastAsia="en-US"/>
              </w:rPr>
              <w:t xml:space="preserve"> </w:t>
            </w:r>
            <w:r w:rsidR="0050465F">
              <w:rPr>
                <w:rFonts w:eastAsia="Times New Roman" w:cs="Arial"/>
                <w:szCs w:val="22"/>
                <w:lang w:val="en-US" w:eastAsia="en-US"/>
              </w:rPr>
              <w:fldChar w:fldCharType="begin">
                <w:fldData xml:space="preserve">PEVuZE5vdGU+PENpdGU+PEF1dGhvcj52YW4gZGVyIEhhcnN0PC9BdXRob3I+PFllYXI+MjAxODwv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</w:fldData>
              </w:fldChar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  <w:instrText xml:space="preserve"> ADDIN EN.CITE </w:instrText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  <w:fldChar w:fldCharType="begin">
                <w:fldData xml:space="preserve">PEVuZE5vdGU+PENpdGU+PEF1dGhvcj52YW4gZGVyIEhhcnN0PC9BdXRob3I+PFllYXI+MjAxODwv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</w:fldData>
              </w:fldChar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  <w:instrText xml:space="preserve"> ADDIN EN.CITE.DATA </w:instrText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  <w:fldChar w:fldCharType="end"/>
            </w:r>
            <w:r w:rsidR="0050465F">
              <w:rPr>
                <w:rFonts w:eastAsia="Times New Roman" w:cs="Arial"/>
                <w:szCs w:val="22"/>
                <w:lang w:val="en-US" w:eastAsia="en-US"/>
              </w:rPr>
            </w:r>
            <w:r w:rsidR="0050465F">
              <w:rPr>
                <w:rFonts w:eastAsia="Times New Roman" w:cs="Arial"/>
                <w:szCs w:val="22"/>
                <w:lang w:val="en-US" w:eastAsia="en-US"/>
              </w:rPr>
              <w:fldChar w:fldCharType="separate"/>
            </w:r>
            <w:r w:rsidR="0034656D" w:rsidRPr="0034656D">
              <w:rPr>
                <w:rFonts w:eastAsia="Times New Roman" w:cs="Arial"/>
                <w:noProof/>
                <w:szCs w:val="22"/>
                <w:vertAlign w:val="superscript"/>
                <w:lang w:val="en-US" w:eastAsia="en-US"/>
              </w:rPr>
              <w:t>10</w:t>
            </w:r>
            <w:r w:rsidR="0050465F">
              <w:rPr>
                <w:rFonts w:eastAsia="Times New Roman" w:cs="Arial"/>
                <w:szCs w:val="22"/>
                <w:lang w:val="en-US" w:eastAsia="en-US"/>
              </w:rPr>
              <w:fldChar w:fldCharType="end"/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  <w:t>, body mass index</w:t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  <w:fldChar w:fldCharType="begin">
                <w:fldData xml:space="preserve">PEVuZE5vdGU+PENpdGU+PEF1dGhvcj5QdWxpdDwvQXV0aG9yPjxZZWFyPjIwMTk8L1llYXI+PFJl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</w:fldData>
              </w:fldChar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  <w:instrText xml:space="preserve"> ADDIN EN.CITE </w:instrText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  <w:fldChar w:fldCharType="begin">
                <w:fldData xml:space="preserve">PEVuZE5vdGU+PENpdGU+PEF1dGhvcj5QdWxpdDwvQXV0aG9yPjxZZWFyPjIwMTk8L1llYXI+PFJl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</w:fldData>
              </w:fldChar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  <w:instrText xml:space="preserve"> ADDIN EN.CITE.DATA </w:instrText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  <w:fldChar w:fldCharType="end"/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  <w:fldChar w:fldCharType="separate"/>
            </w:r>
            <w:r w:rsidR="0034656D" w:rsidRPr="0034656D">
              <w:rPr>
                <w:rFonts w:eastAsia="Times New Roman" w:cs="Arial"/>
                <w:noProof/>
                <w:szCs w:val="22"/>
                <w:vertAlign w:val="superscript"/>
                <w:lang w:val="en-US" w:eastAsia="en-US"/>
              </w:rPr>
              <w:t>7</w:t>
            </w:r>
            <w:r w:rsidR="0034656D">
              <w:rPr>
                <w:rFonts w:eastAsia="Times New Roman" w:cs="Arial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61225B" w14:textId="105A0B10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</w:p>
        </w:tc>
      </w:tr>
      <w:tr w:rsidR="00004DF5" w:rsidRPr="00337154" w14:paraId="3A9B1E7D" w14:textId="77777777" w:rsidTr="00981FBB">
        <w:trPr>
          <w:trHeight w:val="293"/>
        </w:trPr>
        <w:tc>
          <w:tcPr>
            <w:tcW w:w="1501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2BF501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1921981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62F716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21</w:t>
            </w:r>
          </w:p>
        </w:tc>
        <w:tc>
          <w:tcPr>
            <w:tcW w:w="13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ADEB06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41050620</w:t>
            </w:r>
          </w:p>
        </w:tc>
        <w:tc>
          <w:tcPr>
            <w:tcW w:w="86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5110C7" w14:textId="40D9A8A3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5FD89C6" w14:textId="6967221A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644265" w14:paraId="5D53EA5F" w14:textId="77777777" w:rsidTr="0050465F">
        <w:trPr>
          <w:trHeight w:val="293"/>
        </w:trPr>
        <w:tc>
          <w:tcPr>
            <w:tcW w:w="14877" w:type="dxa"/>
            <w:gridSpan w:val="5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55D74BB" w14:textId="63C6F0DC" w:rsidR="00004DF5" w:rsidRDefault="00DA7BD4" w:rsidP="00DA7BD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rPr>
                <w:rFonts w:cs="Arial"/>
                <w:i/>
                <w:lang w:val="en-US"/>
              </w:rPr>
              <w:t xml:space="preserve">Average accelerations </w:t>
            </w:r>
            <w:r w:rsidR="00644265">
              <w:rPr>
                <w:rFonts w:cs="Arial"/>
                <w:i/>
                <w:lang w:val="en-US"/>
              </w:rPr>
              <w:t xml:space="preserve">(SNPs </w:t>
            </w:r>
            <w:r w:rsidR="00644265" w:rsidRPr="00031059">
              <w:rPr>
                <w:rFonts w:cs="Arial"/>
                <w:i/>
                <w:lang w:val="en-US"/>
              </w:rPr>
              <w:t xml:space="preserve">by </w:t>
            </w:r>
            <w:r w:rsidR="00031059" w:rsidRPr="00031059">
              <w:rPr>
                <w:rFonts w:cs="Arial"/>
                <w:i/>
                <w:lang w:val="en-US"/>
              </w:rPr>
              <w:t>Klimentidis et al.</w:t>
            </w:r>
            <w:r w:rsidR="00031059">
              <w:rPr>
                <w:rFonts w:cs="Arial"/>
                <w:lang w:val="en-US"/>
              </w:rPr>
              <w:fldChar w:fldCharType="begin">
      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      </w:fldChar>
            </w:r>
            <w:r w:rsidR="00031059">
              <w:rPr>
                <w:rFonts w:cs="Arial"/>
                <w:lang w:val="en-US"/>
              </w:rPr>
              <w:instrText xml:space="preserve"> ADDIN EN.CITE </w:instrText>
            </w:r>
            <w:r w:rsidR="00031059">
              <w:rPr>
                <w:rFonts w:cs="Arial"/>
                <w:lang w:val="en-US"/>
              </w:rPr>
              <w:fldChar w:fldCharType="begin">
      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      </w:fldChar>
            </w:r>
            <w:r w:rsidR="00031059">
              <w:rPr>
                <w:rFonts w:cs="Arial"/>
                <w:lang w:val="en-US"/>
              </w:rPr>
              <w:instrText xml:space="preserve"> ADDIN EN.CITE.DATA </w:instrText>
            </w:r>
            <w:r w:rsidR="00031059">
              <w:rPr>
                <w:rFonts w:cs="Arial"/>
                <w:lang w:val="en-US"/>
              </w:rPr>
            </w:r>
            <w:r w:rsidR="00031059">
              <w:rPr>
                <w:rFonts w:cs="Arial"/>
                <w:lang w:val="en-US"/>
              </w:rPr>
              <w:fldChar w:fldCharType="end"/>
            </w:r>
            <w:r w:rsidR="00031059">
              <w:rPr>
                <w:rFonts w:cs="Arial"/>
                <w:lang w:val="en-US"/>
              </w:rPr>
            </w:r>
            <w:r w:rsidR="00031059">
              <w:rPr>
                <w:rFonts w:cs="Arial"/>
                <w:lang w:val="en-US"/>
              </w:rPr>
              <w:fldChar w:fldCharType="separate"/>
            </w:r>
            <w:r w:rsidR="00031059" w:rsidRPr="00266368">
              <w:rPr>
                <w:rFonts w:cs="Arial"/>
                <w:noProof/>
                <w:vertAlign w:val="superscript"/>
                <w:lang w:val="en-US"/>
              </w:rPr>
              <w:t>1</w:t>
            </w:r>
            <w:r w:rsidR="00031059">
              <w:rPr>
                <w:rFonts w:cs="Arial"/>
                <w:lang w:val="en-US"/>
              </w:rPr>
              <w:fldChar w:fldCharType="end"/>
            </w:r>
            <w:r w:rsidR="00644265">
              <w:rPr>
                <w:rFonts w:cs="Arial"/>
                <w:i/>
                <w:lang w:val="en-US"/>
              </w:rPr>
              <w:t>)</w:t>
            </w:r>
          </w:p>
        </w:tc>
      </w:tr>
      <w:tr w:rsidR="00004DF5" w:rsidRPr="00CC2F1E" w14:paraId="1CDAD3EE" w14:textId="77777777" w:rsidTr="00981FBB">
        <w:trPr>
          <w:trHeight w:val="293"/>
        </w:trPr>
        <w:tc>
          <w:tcPr>
            <w:tcW w:w="1501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23D2C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34517439</w:t>
            </w:r>
          </w:p>
        </w:tc>
        <w:tc>
          <w:tcPr>
            <w:tcW w:w="6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171C4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</w:t>
            </w:r>
          </w:p>
        </w:tc>
        <w:tc>
          <w:tcPr>
            <w:tcW w:w="13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062932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77984833</w:t>
            </w:r>
          </w:p>
        </w:tc>
        <w:tc>
          <w:tcPr>
            <w:tcW w:w="86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E059D" w14:textId="615AD84C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whole body fat free mass, weight, hip circumference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 (</w:t>
            </w:r>
            <w:r w:rsidR="0050465F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4A4235" w14:textId="34942F9D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12176DD9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9EB11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6775319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BDD37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A2725A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8717009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B04C3" w14:textId="1D358F9C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body fat, </w:t>
            </w:r>
            <w:r w:rsidR="00142175">
              <w:rPr>
                <w:rFonts w:eastAsia="Times New Roman" w:cs="Arial"/>
                <w:szCs w:val="22"/>
                <w:lang w:val="en-US" w:eastAsia="en-US"/>
              </w:rPr>
              <w:t>body mass index</w:t>
            </w:r>
            <w:r w:rsidR="00142175" w:rsidRPr="00337154" w:rsidDel="00142175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 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(</w:t>
            </w:r>
            <w:r w:rsidR="0050465F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A2AEC5" w14:textId="2AD31E74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319BF39A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43D44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9293503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EFB92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F5EDC7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88653144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B3D3" w14:textId="5A3419E9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self-reported hypertension, trunk fat free mass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 (</w:t>
            </w:r>
            <w:r w:rsidR="0050465F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5C93B9" w14:textId="00440643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23D6573B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329B3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12522261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38C66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BDECC4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52675265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3F35B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6BDBA6" w14:textId="4CB0DBB5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56B2ADCB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7EF3D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11012732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1E17C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0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44224C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21541175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8C8CA" w14:textId="27E280C4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waist circumference, body mass index, body fat percentage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 (</w:t>
            </w:r>
            <w:r w:rsidR="00D20333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DBD622" w14:textId="37E97E68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4A2541F1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6D3D8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148193266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9EE12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1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9EF1E5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04657953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41194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A34F48" w14:textId="13A320DE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5254C0A7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6E2CF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rs56194509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81D9A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17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A48745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45767193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98D40" w14:textId="74846558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forced vital</w:t>
            </w:r>
            <w:r w:rsidR="00D20333">
              <w:rPr>
                <w:rFonts w:eastAsia="Times New Roman" w:cs="Arial"/>
                <w:szCs w:val="22"/>
                <w:lang w:val="en-US" w:eastAsia="en-US"/>
              </w:rPr>
              <w:t xml:space="preserve"> capacity, red blood cell count 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>(</w:t>
            </w:r>
            <w:r w:rsidR="00D20333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FCBFBE" w14:textId="7430AA41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</w:p>
        </w:tc>
      </w:tr>
      <w:tr w:rsidR="00004DF5" w:rsidRPr="00CC2F1E" w14:paraId="0D1CBA5E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1A10A7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59499656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FD8E1E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8</w:t>
            </w:r>
          </w:p>
        </w:tc>
        <w:tc>
          <w:tcPr>
            <w:tcW w:w="13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41D843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43188344</w:t>
            </w:r>
          </w:p>
        </w:tc>
        <w:tc>
          <w:tcPr>
            <w:tcW w:w="86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D9DF4C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body fat percentage, body mass index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4585E0C" w14:textId="0A007601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516346CE" w14:textId="77777777" w:rsidTr="0050465F">
        <w:trPr>
          <w:trHeight w:val="285"/>
        </w:trPr>
        <w:tc>
          <w:tcPr>
            <w:tcW w:w="14877" w:type="dxa"/>
            <w:gridSpan w:val="5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653369F" w14:textId="39DEFF73" w:rsidR="00004DF5" w:rsidRDefault="00DA7BD4" w:rsidP="00DA7BD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i/>
                <w:color w:val="000000"/>
                <w:szCs w:val="22"/>
                <w:lang w:val="en-US" w:eastAsia="en-US"/>
              </w:rPr>
              <w:t>Fration accelerations &gt; 425 milli-gravities</w:t>
            </w:r>
            <w:r w:rsidR="00644265">
              <w:rPr>
                <w:rFonts w:eastAsia="Times New Roman" w:cs="Arial"/>
                <w:i/>
                <w:color w:val="000000"/>
                <w:szCs w:val="22"/>
                <w:lang w:val="en-US" w:eastAsia="en-US"/>
              </w:rPr>
              <w:t xml:space="preserve"> (SNPs</w:t>
            </w:r>
            <w:r w:rsidR="00644265" w:rsidRPr="00031059">
              <w:rPr>
                <w:rFonts w:eastAsia="Times New Roman" w:cs="Arial"/>
                <w:i/>
                <w:color w:val="000000"/>
                <w:szCs w:val="22"/>
                <w:lang w:val="en-US" w:eastAsia="en-US"/>
              </w:rPr>
              <w:t xml:space="preserve"> </w:t>
            </w:r>
            <w:r w:rsidR="00644265" w:rsidRPr="00031059">
              <w:rPr>
                <w:rFonts w:cs="Arial"/>
                <w:i/>
                <w:lang w:val="en-US"/>
              </w:rPr>
              <w:t>by Klimentidis et al.</w:t>
            </w:r>
            <w:r w:rsidR="00644265">
              <w:rPr>
                <w:rFonts w:cs="Arial"/>
                <w:lang w:val="en-US"/>
              </w:rPr>
              <w:fldChar w:fldCharType="begin">
      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      </w:fldChar>
            </w:r>
            <w:r w:rsidR="00644265">
              <w:rPr>
                <w:rFonts w:cs="Arial"/>
                <w:lang w:val="en-US"/>
              </w:rPr>
              <w:instrText xml:space="preserve"> ADDIN EN.CITE </w:instrText>
            </w:r>
            <w:r w:rsidR="00644265">
              <w:rPr>
                <w:rFonts w:cs="Arial"/>
                <w:lang w:val="en-US"/>
              </w:rPr>
              <w:fldChar w:fldCharType="begin">
      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      </w:fldChar>
            </w:r>
            <w:r w:rsidR="00644265">
              <w:rPr>
                <w:rFonts w:cs="Arial"/>
                <w:lang w:val="en-US"/>
              </w:rPr>
              <w:instrText xml:space="preserve"> ADDIN EN.CITE.DATA </w:instrText>
            </w:r>
            <w:r w:rsidR="00644265">
              <w:rPr>
                <w:rFonts w:cs="Arial"/>
                <w:lang w:val="en-US"/>
              </w:rPr>
            </w:r>
            <w:r w:rsidR="00644265">
              <w:rPr>
                <w:rFonts w:cs="Arial"/>
                <w:lang w:val="en-US"/>
              </w:rPr>
              <w:fldChar w:fldCharType="end"/>
            </w:r>
            <w:r w:rsidR="00644265">
              <w:rPr>
                <w:rFonts w:cs="Arial"/>
                <w:lang w:val="en-US"/>
              </w:rPr>
            </w:r>
            <w:r w:rsidR="00644265">
              <w:rPr>
                <w:rFonts w:cs="Arial"/>
                <w:lang w:val="en-US"/>
              </w:rPr>
              <w:fldChar w:fldCharType="separate"/>
            </w:r>
            <w:r w:rsidR="00644265" w:rsidRPr="00266368">
              <w:rPr>
                <w:rFonts w:cs="Arial"/>
                <w:noProof/>
                <w:vertAlign w:val="superscript"/>
                <w:lang w:val="en-US"/>
              </w:rPr>
              <w:t>1</w:t>
            </w:r>
            <w:r w:rsidR="00644265">
              <w:rPr>
                <w:rFonts w:cs="Arial"/>
                <w:lang w:val="en-US"/>
              </w:rPr>
              <w:fldChar w:fldCharType="end"/>
            </w:r>
            <w:r w:rsidR="00644265">
              <w:rPr>
                <w:rFonts w:eastAsia="Times New Roman" w:cs="Arial"/>
                <w:i/>
                <w:color w:val="000000"/>
                <w:szCs w:val="22"/>
                <w:lang w:val="en-US" w:eastAsia="en-US"/>
              </w:rPr>
              <w:t>)</w:t>
            </w:r>
          </w:p>
        </w:tc>
      </w:tr>
      <w:tr w:rsidR="00004DF5" w:rsidRPr="00337154" w14:paraId="54D2B54B" w14:textId="77777777" w:rsidTr="00981FBB">
        <w:trPr>
          <w:trHeight w:val="285"/>
        </w:trPr>
        <w:tc>
          <w:tcPr>
            <w:tcW w:w="1501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915F1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1856329</w:t>
            </w:r>
          </w:p>
        </w:tc>
        <w:tc>
          <w:tcPr>
            <w:tcW w:w="6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B8057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</w:t>
            </w:r>
          </w:p>
        </w:tc>
        <w:tc>
          <w:tcPr>
            <w:tcW w:w="13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74F84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219766281</w:t>
            </w:r>
          </w:p>
        </w:tc>
        <w:tc>
          <w:tcPr>
            <w:tcW w:w="86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F949D" w14:textId="7BBA159A" w:rsidR="00004DF5" w:rsidRPr="00337154" w:rsidRDefault="0034656D" w:rsidP="00BC01E0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t>FEV1/FVC ratio</w:t>
            </w:r>
            <w:r>
              <w:fldChar w:fldCharType="begin">
                <w:fldData xml:space="preserve">PEVuZE5vdGU+PENpdGU+PEF1dGhvcj5TaHJpbmU8L0F1dGhvcj48WWVhcj4yMDE5PC9ZZWFyPjxS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NDgxLTQ5MzwvcGFnZXM+PHZvbHVtZT41MTwvdm9sdW1lPjxudW1iZXI+Mzwv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HJpbmU8L0F1dGhvcj48WWVhcj4yMDE5PC9ZZWFyPjxS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NDgxLTQ5MzwvcGFnZXM+PHZvbHVtZT41MTwvdm9sdW1lPjxudW1iZXI+Mzwv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4656D">
              <w:rPr>
                <w:noProof/>
                <w:vertAlign w:val="superscript"/>
              </w:rPr>
              <w:t>5</w:t>
            </w:r>
            <w:r>
              <w:fldChar w:fldCharType="end"/>
            </w:r>
          </w:p>
        </w:tc>
        <w:tc>
          <w:tcPr>
            <w:tcW w:w="28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85386F" w14:textId="4EBBB78A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2ECCEF89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3B8E6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6433478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91CE2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2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5CEF7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74376754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DCE22" w14:textId="6140F81E" w:rsidR="00004DF5" w:rsidRPr="00337154" w:rsidRDefault="0034656D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t>h</w:t>
            </w:r>
            <w:r w:rsidR="00004DF5"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and grip strength left, </w:t>
            </w:r>
            <w:r w:rsidR="00BC01E0">
              <w:rPr>
                <w:rFonts w:eastAsia="Times New Roman" w:cs="Arial"/>
                <w:color w:val="000000"/>
                <w:szCs w:val="22"/>
                <w:lang w:val="en-US" w:eastAsia="en-US"/>
              </w:rPr>
              <w:t>t</w:t>
            </w:r>
            <w:r w:rsidR="00004DF5"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unk fat percentage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 (</w:t>
            </w:r>
            <w:r w:rsidR="00D20333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99C951" w14:textId="147B89FE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30A7ACF9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01F99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6244362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9143D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7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A31F7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39013531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E27E3" w14:textId="05AFFF6D" w:rsidR="00004DF5" w:rsidRPr="00337154" w:rsidRDefault="0034656D" w:rsidP="00D2033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t>b</w:t>
            </w:r>
            <w:r w:rsidR="00004DF5"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ody fat percentage, </w:t>
            </w:r>
            <w:r w:rsidR="00BC01E0">
              <w:rPr>
                <w:rFonts w:eastAsia="Times New Roman" w:cs="Arial"/>
                <w:color w:val="000000"/>
                <w:szCs w:val="22"/>
                <w:lang w:val="en-US" w:eastAsia="en-US"/>
              </w:rPr>
              <w:t>w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>hole body fat mass (</w:t>
            </w:r>
            <w:r w:rsidR="00D20333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DCE0C5" w14:textId="4BE6ABA0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5E88FCFB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7DC6D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72633364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026C0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8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B75D4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34329370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D1290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EE0D83" w14:textId="6B52E759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5165563D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BD626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4754194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35BB4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1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1D171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07219461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6FEF1" w14:textId="66823372" w:rsidR="00004DF5" w:rsidRPr="00337154" w:rsidRDefault="0034656D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t>s</w:t>
            </w:r>
            <w:r w:rsidR="00004DF5"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ystolic blood pressure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 (</w:t>
            </w:r>
            <w:r w:rsidR="00D20333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FF18C0" w14:textId="2BFC8ED5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25B0A65E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65B67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743580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D45E7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F6D55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74035775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7F9E7" w14:textId="130042DF" w:rsidR="00004DF5" w:rsidRPr="00337154" w:rsidRDefault="00D20333" w:rsidP="00D2033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t>BMI</w:t>
            </w:r>
            <w:r w:rsidR="00004DF5"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, </w:t>
            </w:r>
            <w:r w:rsidR="0034656D">
              <w:rPr>
                <w:rFonts w:eastAsia="Times New Roman" w:cs="Arial"/>
                <w:color w:val="000000"/>
                <w:szCs w:val="22"/>
                <w:lang w:val="en-US" w:eastAsia="en-US"/>
              </w:rPr>
              <w:t>b</w:t>
            </w:r>
            <w:r w:rsidR="00004DF5"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ody fat percentage</w:t>
            </w: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 (</w:t>
            </w:r>
            <w:r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2ACABE" w14:textId="0C120F0D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083DD9F3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3AD8D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rs80028338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5CCAE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17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A1843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szCs w:val="22"/>
                <w:lang w:val="en-US" w:eastAsia="en-US"/>
              </w:rPr>
              <w:t>46084104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4B537" w14:textId="2BD81561" w:rsidR="00004DF5" w:rsidRPr="00337154" w:rsidRDefault="0034656D" w:rsidP="00D2033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szCs w:val="22"/>
                <w:lang w:val="en-US" w:eastAsia="en-US"/>
              </w:rPr>
            </w:pPr>
            <w:r>
              <w:rPr>
                <w:rFonts w:eastAsia="Times New Roman" w:cs="Arial"/>
                <w:szCs w:val="22"/>
                <w:lang w:val="en-US" w:eastAsia="en-US"/>
              </w:rPr>
              <w:t>f</w:t>
            </w:r>
            <w:r w:rsidR="00D20333">
              <w:rPr>
                <w:rFonts w:eastAsia="Times New Roman" w:cs="Arial"/>
                <w:szCs w:val="22"/>
                <w:lang w:val="en-US" w:eastAsia="en-US"/>
              </w:rPr>
              <w:t xml:space="preserve">orced vital capacity 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>(</w:t>
            </w:r>
            <w:r w:rsidR="00D20333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98F00C" w14:textId="1BB8F1CC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</w:p>
        </w:tc>
      </w:tr>
      <w:tr w:rsidR="00004DF5" w:rsidRPr="00337154" w14:paraId="3BA1F110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531073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1668835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AAECBC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8</w:t>
            </w:r>
          </w:p>
        </w:tc>
        <w:tc>
          <w:tcPr>
            <w:tcW w:w="13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48C3C9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24898988</w:t>
            </w:r>
          </w:p>
        </w:tc>
        <w:tc>
          <w:tcPr>
            <w:tcW w:w="86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896464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1DD235A" w14:textId="2120E47F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0BE3FD84" w14:textId="77777777" w:rsidTr="0050465F">
        <w:trPr>
          <w:trHeight w:val="285"/>
        </w:trPr>
        <w:tc>
          <w:tcPr>
            <w:tcW w:w="14877" w:type="dxa"/>
            <w:gridSpan w:val="5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D5D35C1" w14:textId="59D6D41D" w:rsidR="00004DF5" w:rsidRDefault="00004DF5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1338A">
              <w:rPr>
                <w:rFonts w:eastAsia="Times New Roman" w:cs="Arial"/>
                <w:i/>
                <w:color w:val="000000"/>
                <w:szCs w:val="22"/>
                <w:lang w:val="en-US" w:eastAsia="en-US"/>
              </w:rPr>
              <w:t>Sedentary behavior</w:t>
            </w:r>
            <w:r w:rsidR="00644265">
              <w:rPr>
                <w:rFonts w:eastAsia="Times New Roman" w:cs="Arial"/>
                <w:i/>
                <w:color w:val="000000"/>
                <w:szCs w:val="22"/>
                <w:lang w:val="en-US" w:eastAsia="en-US"/>
              </w:rPr>
              <w:t xml:space="preserve"> </w:t>
            </w:r>
            <w:r w:rsidR="00644265">
              <w:rPr>
                <w:rFonts w:cs="Arial"/>
                <w:i/>
                <w:lang w:val="en-US"/>
              </w:rPr>
              <w:t>(SNPs by Doherty et al.</w:t>
            </w:r>
            <w:r w:rsidR="00644265">
              <w:rPr>
                <w:rFonts w:cs="Arial"/>
                <w:i/>
                <w:lang w:val="en-US"/>
              </w:rPr>
              <w:fldChar w:fldCharType="begin">
                <w:fldData xml:space="preserve">PEVuZE5vdGU+PENpdGU+PEF1dGhvcj5Eb2hlcnR5PC9BdXRob3I+PFllYXI+MjAxODwvWWVhcj48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</w:fldData>
              </w:fldChar>
            </w:r>
            <w:r w:rsidR="007F6D14">
              <w:rPr>
                <w:rFonts w:cs="Arial"/>
                <w:i/>
                <w:lang w:val="en-US"/>
              </w:rPr>
              <w:instrText xml:space="preserve"> ADDIN EN.CITE </w:instrText>
            </w:r>
            <w:r w:rsidR="007F6D14">
              <w:rPr>
                <w:rFonts w:cs="Arial"/>
                <w:i/>
                <w:lang w:val="en-US"/>
              </w:rPr>
              <w:fldChar w:fldCharType="begin">
                <w:fldData xml:space="preserve">PEVuZE5vdGU+PENpdGU+PEF1dGhvcj5Eb2hlcnR5PC9BdXRob3I+PFllYXI+MjAxODwvWWVhcj48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</w:fldData>
              </w:fldChar>
            </w:r>
            <w:r w:rsidR="007F6D14">
              <w:rPr>
                <w:rFonts w:cs="Arial"/>
                <w:i/>
                <w:lang w:val="en-US"/>
              </w:rPr>
              <w:instrText xml:space="preserve"> ADDIN EN.CITE.DATA </w:instrText>
            </w:r>
            <w:r w:rsidR="007F6D14">
              <w:rPr>
                <w:rFonts w:cs="Arial"/>
                <w:i/>
                <w:lang w:val="en-US"/>
              </w:rPr>
            </w:r>
            <w:r w:rsidR="007F6D14">
              <w:rPr>
                <w:rFonts w:cs="Arial"/>
                <w:i/>
                <w:lang w:val="en-US"/>
              </w:rPr>
              <w:fldChar w:fldCharType="end"/>
            </w:r>
            <w:r w:rsidR="00644265">
              <w:rPr>
                <w:rFonts w:cs="Arial"/>
                <w:i/>
                <w:lang w:val="en-US"/>
              </w:rPr>
            </w:r>
            <w:r w:rsidR="00644265">
              <w:rPr>
                <w:rFonts w:cs="Arial"/>
                <w:i/>
                <w:lang w:val="en-US"/>
              </w:rPr>
              <w:fldChar w:fldCharType="separate"/>
            </w:r>
            <w:r w:rsidR="007F6D14" w:rsidRPr="007F6D14">
              <w:rPr>
                <w:rFonts w:cs="Arial"/>
                <w:i/>
                <w:noProof/>
                <w:vertAlign w:val="superscript"/>
                <w:lang w:val="en-US"/>
              </w:rPr>
              <w:t>2</w:t>
            </w:r>
            <w:r w:rsidR="00644265">
              <w:rPr>
                <w:rFonts w:cs="Arial"/>
                <w:i/>
                <w:lang w:val="en-US"/>
              </w:rPr>
              <w:fldChar w:fldCharType="end"/>
            </w:r>
            <w:r w:rsidR="00644265">
              <w:rPr>
                <w:rFonts w:cs="Arial"/>
                <w:i/>
                <w:lang w:val="en-US"/>
              </w:rPr>
              <w:t>)</w:t>
            </w:r>
          </w:p>
        </w:tc>
      </w:tr>
      <w:tr w:rsidR="00004DF5" w:rsidRPr="00337154" w14:paraId="7A55736E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123FD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61776614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E7A39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F3CA53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2166405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99831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406453" w14:textId="05EA9742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2EC184C6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92D8F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1858242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58E21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A7742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68477984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76483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37CD09" w14:textId="13B97E85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482ED40E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23242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26579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EFDB1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5768D5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88689478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6BE53" w14:textId="6E1E246B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body fat percentage</w:t>
            </w:r>
            <w:r w:rsidR="00D20333">
              <w:rPr>
                <w:rFonts w:eastAsia="Times New Roman" w:cs="Arial"/>
                <w:szCs w:val="22"/>
                <w:lang w:val="en-US" w:eastAsia="en-US"/>
              </w:rPr>
              <w:t xml:space="preserve"> 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>(</w:t>
            </w:r>
            <w:r w:rsidR="00D20333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202B6E" w14:textId="4E3768FE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CC2F1E" w14:paraId="04555A3D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E589D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25981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A42FF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B900CF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07487207</w:t>
            </w:r>
          </w:p>
        </w:tc>
        <w:tc>
          <w:tcPr>
            <w:tcW w:w="8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6BB3" w14:textId="3C321C0A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body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 xml:space="preserve"> mass index, hip circumference (</w:t>
            </w:r>
            <w:r w:rsidR="00D20333" w:rsidRPr="0050465F">
              <w:rPr>
                <w:rFonts w:eastAsia="Times New Roman" w:cs="Arial"/>
                <w:color w:val="000000"/>
                <w:szCs w:val="22"/>
                <w:lang w:val="en-US" w:eastAsia="en-US"/>
              </w:rPr>
              <w:t>UK Biobank - Neale</w:t>
            </w:r>
            <w:r w:rsidR="00D20333">
              <w:rPr>
                <w:rFonts w:eastAsia="Times New Roman" w:cs="Arial"/>
                <w:color w:val="000000"/>
                <w:szCs w:val="22"/>
                <w:lang w:val="en-US" w:eastAsia="en-US"/>
              </w:rPr>
              <w:t>)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C08905" w14:textId="3EC3A659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6F6B1261" w14:textId="77777777" w:rsidTr="00981FBB">
        <w:trPr>
          <w:trHeight w:val="285"/>
        </w:trPr>
        <w:tc>
          <w:tcPr>
            <w:tcW w:w="1501" w:type="dxa"/>
            <w:tcBorders>
              <w:top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B7F3B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6870096</w:t>
            </w:r>
          </w:p>
        </w:tc>
        <w:tc>
          <w:tcPr>
            <w:tcW w:w="63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CD8EB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5</w:t>
            </w:r>
          </w:p>
        </w:tc>
        <w:tc>
          <w:tcPr>
            <w:tcW w:w="131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50A8B15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152566250</w:t>
            </w:r>
          </w:p>
        </w:tc>
        <w:tc>
          <w:tcPr>
            <w:tcW w:w="86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81602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28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912CA9" w14:textId="72D18882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  <w:tr w:rsidR="00004DF5" w:rsidRPr="00337154" w14:paraId="51AF7073" w14:textId="77777777" w:rsidTr="00981FBB">
        <w:trPr>
          <w:trHeight w:val="285"/>
        </w:trPr>
        <w:tc>
          <w:tcPr>
            <w:tcW w:w="1501" w:type="dxa"/>
            <w:tcBorders>
              <w:top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491067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rs34858520</w:t>
            </w:r>
          </w:p>
        </w:tc>
        <w:tc>
          <w:tcPr>
            <w:tcW w:w="63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073BE0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7</w:t>
            </w:r>
          </w:p>
        </w:tc>
        <w:tc>
          <w:tcPr>
            <w:tcW w:w="131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2290CEFA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37154">
              <w:rPr>
                <w:rFonts w:eastAsia="Times New Roman" w:cs="Arial"/>
                <w:color w:val="000000"/>
                <w:szCs w:val="22"/>
                <w:lang w:val="en-US" w:eastAsia="en-US"/>
              </w:rPr>
              <w:t>72258898</w:t>
            </w:r>
          </w:p>
        </w:tc>
        <w:tc>
          <w:tcPr>
            <w:tcW w:w="860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846540" w14:textId="77777777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282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A2D29F6" w14:textId="6B6EDDCF" w:rsidR="00004DF5" w:rsidRPr="00337154" w:rsidRDefault="00004DF5" w:rsidP="00004DF5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</w:tr>
    </w:tbl>
    <w:p w14:paraId="49F9F5C8" w14:textId="77777777" w:rsidR="00637E89" w:rsidRDefault="00637E89">
      <w:pPr>
        <w:rPr>
          <w:lang w:val="en-US"/>
        </w:rPr>
        <w:sectPr w:rsidR="00637E89" w:rsidSect="002D651E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14:paraId="47606509" w14:textId="5221DECE" w:rsidR="00637E89" w:rsidRPr="00637E89" w:rsidRDefault="00637E89" w:rsidP="00637E89">
      <w:pPr>
        <w:tabs>
          <w:tab w:val="clear" w:pos="567"/>
        </w:tabs>
        <w:spacing w:before="0" w:after="0" w:line="240" w:lineRule="auto"/>
        <w:jc w:val="left"/>
        <w:rPr>
          <w:rFonts w:cs="Arial"/>
          <w:sz w:val="18"/>
          <w:szCs w:val="18"/>
          <w:lang w:val="en-GB"/>
        </w:rPr>
      </w:pPr>
      <w:r>
        <w:rPr>
          <w:lang w:val="en-US"/>
        </w:rPr>
        <w:t>Suppl</w:t>
      </w:r>
      <w:r w:rsidR="002D651E">
        <w:rPr>
          <w:lang w:val="en-US"/>
        </w:rPr>
        <w:t>.</w:t>
      </w:r>
      <w:r>
        <w:rPr>
          <w:lang w:val="en-US"/>
        </w:rPr>
        <w:t xml:space="preserve"> </w:t>
      </w:r>
      <w:r w:rsidRPr="0045290C">
        <w:rPr>
          <w:rFonts w:cs="Arial"/>
          <w:lang w:val="en-US"/>
        </w:rPr>
        <w:t>Table</w:t>
      </w:r>
      <w:r>
        <w:rPr>
          <w:rFonts w:cs="Arial"/>
          <w:lang w:val="en-US"/>
        </w:rPr>
        <w:t xml:space="preserve"> 6</w:t>
      </w:r>
      <w:r w:rsidR="00E34089">
        <w:rPr>
          <w:rFonts w:cs="Arial"/>
          <w:lang w:val="en-US"/>
        </w:rPr>
        <w:t xml:space="preserve"> – </w:t>
      </w:r>
      <w:r>
        <w:rPr>
          <w:rFonts w:cs="Arial"/>
          <w:lang w:val="en-US"/>
        </w:rPr>
        <w:t>Sample size and a priori power estimates</w:t>
      </w:r>
    </w:p>
    <w:tbl>
      <w:tblPr>
        <w:tblW w:w="13390" w:type="dxa"/>
        <w:tblLook w:val="04A0" w:firstRow="1" w:lastRow="0" w:firstColumn="1" w:lastColumn="0" w:noHBand="0" w:noVBand="1"/>
      </w:tblPr>
      <w:tblGrid>
        <w:gridCol w:w="5529"/>
        <w:gridCol w:w="1073"/>
        <w:gridCol w:w="1144"/>
        <w:gridCol w:w="1074"/>
        <w:gridCol w:w="1144"/>
        <w:gridCol w:w="1074"/>
        <w:gridCol w:w="1120"/>
        <w:gridCol w:w="1232"/>
      </w:tblGrid>
      <w:tr w:rsidR="00156BAD" w:rsidRPr="00596D09" w14:paraId="680E74A5" w14:textId="77777777" w:rsidTr="00156BAD">
        <w:trPr>
          <w:trHeight w:val="20"/>
        </w:trPr>
        <w:tc>
          <w:tcPr>
            <w:tcW w:w="5529" w:type="dxa"/>
            <w:tcBorders>
              <w:top w:val="single" w:sz="12" w:space="0" w:color="000000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436E470D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Exposure</w:t>
            </w:r>
          </w:p>
        </w:tc>
        <w:tc>
          <w:tcPr>
            <w:tcW w:w="1073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78A8947D" w14:textId="14FDABF9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OR=0.9</w:t>
            </w:r>
          </w:p>
        </w:tc>
        <w:tc>
          <w:tcPr>
            <w:tcW w:w="1144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76556649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OR=0.85</w:t>
            </w:r>
          </w:p>
        </w:tc>
        <w:tc>
          <w:tcPr>
            <w:tcW w:w="1074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4541E77E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OR=0.8</w:t>
            </w:r>
          </w:p>
        </w:tc>
        <w:tc>
          <w:tcPr>
            <w:tcW w:w="1144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0C5AB90C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OR=0.75</w:t>
            </w:r>
          </w:p>
        </w:tc>
        <w:tc>
          <w:tcPr>
            <w:tcW w:w="1074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0F79C6E5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OR=0.7</w:t>
            </w:r>
          </w:p>
        </w:tc>
        <w:tc>
          <w:tcPr>
            <w:tcW w:w="112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4DD0083F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Sample size for outcome</w:t>
            </w:r>
          </w:p>
        </w:tc>
        <w:tc>
          <w:tcPr>
            <w:tcW w:w="1232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40D9368C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Proportion of cases</w:t>
            </w:r>
          </w:p>
        </w:tc>
      </w:tr>
      <w:tr w:rsidR="00156BAD" w:rsidRPr="00CC2F1E" w14:paraId="1BF7BFA0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D9DCB57" w14:textId="27B23B56" w:rsidR="00156BAD" w:rsidRPr="00596D09" w:rsidRDefault="00156BAD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Coronary artery disease</w:t>
            </w: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 (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 Nikpay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98E8392" w14:textId="441D6F9F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B5A765E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87BD795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20A241B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A17E365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17B6D62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32" w:type="dxa"/>
            <w:tcBorders>
              <w:top w:val="nil"/>
              <w:left w:val="nil"/>
              <w:bottom w:val="single" w:sz="8" w:space="0" w:color="auto"/>
              <w:right w:val="dashed" w:sz="8" w:space="0" w:color="808080"/>
            </w:tcBorders>
            <w:shd w:val="clear" w:color="000000" w:fill="FFFFFF"/>
            <w:vAlign w:val="center"/>
            <w:hideMark/>
          </w:tcPr>
          <w:p w14:paraId="272044AF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156BAD" w:rsidRPr="00596D09" w14:paraId="24E5695D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7F0CA2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Self-reported moderate-to-vigorous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145C79" w14:textId="6E8D58A0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095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2C5B94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168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7C243DD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278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B23BF1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424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B27167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59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AB568FD" w14:textId="1E8947EE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141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,</w:t>
            </w: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21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C899351" w14:textId="022F178D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3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</w:tr>
      <w:tr w:rsidR="00156BAD" w:rsidRPr="00596D09" w14:paraId="1897D194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07CD96" w14:textId="74E07746" w:rsidR="00156BAD" w:rsidRPr="00596D09" w:rsidRDefault="00DA7BD4" w:rsidP="00DA7BD4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Average accelerations</w:t>
            </w:r>
            <w:r w:rsidR="00156BAD"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(mg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6669AD5" w14:textId="425180F4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128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4E9EB7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245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2BBB4E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414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BD7DAC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613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8AFD43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79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22BBA6" w14:textId="1399335B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141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,</w:t>
            </w: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21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858DA5" w14:textId="53D08946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3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</w:tr>
      <w:tr w:rsidR="00156BAD" w:rsidRPr="00596D09" w14:paraId="335F30C2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4FDE0E" w14:textId="6E5FCEAE" w:rsidR="00156BAD" w:rsidRPr="00596D09" w:rsidRDefault="00DA7BD4" w:rsidP="00DA7BD4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Fraction accelerations </w:t>
            </w:r>
            <w:r w:rsidR="00156BAD"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&gt; 425</w:t>
            </w: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</w:t>
            </w:r>
            <w:r w:rsidR="00156BAD"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mg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A0676E8" w14:textId="0C5E041D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121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0C887B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229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DCCD99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387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C8242D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578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22091A9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76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80ECE3" w14:textId="7753DEE1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141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,</w:t>
            </w: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21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0CC143" w14:textId="40D2032C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3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</w:tr>
      <w:tr w:rsidR="00156BAD" w:rsidRPr="00596D09" w14:paraId="7C9D4CB1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5DE6169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Sedentary behavior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F4BD84E" w14:textId="12F12315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12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BB5F60A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226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EAC9EF8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381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F5B78EB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57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33AADA3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75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D23E6A8" w14:textId="679A601D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141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,</w:t>
            </w: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217</w:t>
            </w:r>
          </w:p>
        </w:tc>
        <w:tc>
          <w:tcPr>
            <w:tcW w:w="12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554ADD2" w14:textId="08EB2AB4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3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</w:tr>
      <w:tr w:rsidR="00156BAD" w:rsidRPr="00CC2F1E" w14:paraId="420901FD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99428B9" w14:textId="44E8AE79" w:rsidR="00156BAD" w:rsidRPr="00596D09" w:rsidRDefault="00156BAD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Myocardial infarction</w:t>
            </w:r>
            <w:r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 </w:t>
            </w: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(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 Nikpay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3EB15F4" w14:textId="509B264B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CB5F5D3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BA484BC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184D520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FF0E246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725735E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32" w:type="dxa"/>
            <w:tcBorders>
              <w:top w:val="nil"/>
              <w:left w:val="nil"/>
              <w:bottom w:val="single" w:sz="8" w:space="0" w:color="auto"/>
              <w:right w:val="dashed" w:sz="8" w:space="0" w:color="808080"/>
            </w:tcBorders>
            <w:shd w:val="clear" w:color="000000" w:fill="FFFFFF"/>
            <w:vAlign w:val="center"/>
            <w:hideMark/>
          </w:tcPr>
          <w:p w14:paraId="02C7B21F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156BAD" w:rsidRPr="00596D09" w14:paraId="1A63C5E9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9E1FA0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Self-reported moderate-to-vigorous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30305D" w14:textId="37A01191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081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BC47B6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136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17E87D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219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43EAEF1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332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CA41D9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47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4CE3B2" w14:textId="28661479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126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,</w:t>
            </w: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63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C7F08B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22</w:t>
            </w:r>
          </w:p>
        </w:tc>
      </w:tr>
      <w:tr w:rsidR="00156BAD" w:rsidRPr="00596D09" w14:paraId="3EA1F8D9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0AC4514" w14:textId="3457486F" w:rsidR="00156BAD" w:rsidRPr="00596D09" w:rsidRDefault="00DA7BD4" w:rsidP="00596D09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Average accelerations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(mg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E2C40A" w14:textId="1FDA4286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106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587A12D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193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3F3627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32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0D6B47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49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D97F67" w14:textId="292EF148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67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F94885" w14:textId="6F2C3AEC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126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,</w:t>
            </w: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63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85FCF56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22</w:t>
            </w:r>
          </w:p>
        </w:tc>
      </w:tr>
      <w:tr w:rsidR="00156BAD" w:rsidRPr="00596D09" w14:paraId="21BF96BA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D4782B" w14:textId="427D3871" w:rsidR="00156BAD" w:rsidRPr="00596D09" w:rsidRDefault="00DA7BD4" w:rsidP="00596D09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Fraction accelerations 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&gt; 425</w:t>
            </w: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mg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012F393" w14:textId="3BC55086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1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0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216FBBB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18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6C43103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302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994649" w14:textId="2146837C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4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6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62A44A6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63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985DE2" w14:textId="0EDD6F31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126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,</w:t>
            </w: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63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568F2D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22</w:t>
            </w:r>
          </w:p>
        </w:tc>
      </w:tr>
      <w:tr w:rsidR="00156BAD" w:rsidRPr="00596D09" w14:paraId="0492CC55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E062E31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Sedentary behavior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E26F8B9" w14:textId="23DA00D1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099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820B2C4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179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976CFB6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298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E0B5009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453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30A37B8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627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A086E81" w14:textId="5FFF5D3A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126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,</w:t>
            </w: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630</w:t>
            </w:r>
          </w:p>
        </w:tc>
        <w:tc>
          <w:tcPr>
            <w:tcW w:w="12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0840A7B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22</w:t>
            </w:r>
          </w:p>
        </w:tc>
      </w:tr>
      <w:tr w:rsidR="00156BAD" w:rsidRPr="00CC2F1E" w14:paraId="5CE6584C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EB57C79" w14:textId="353196BD" w:rsidR="00156BAD" w:rsidRPr="00596D09" w:rsidRDefault="00156BAD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Ischemic stroke</w:t>
            </w: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 (</w:t>
            </w:r>
            <w:r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Malik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4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374EC25" w14:textId="1EFBA450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7943E81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D2EA664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1B227C3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AAC5116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FAF8C8A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CAF51EA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156BAD" w:rsidRPr="00596D09" w14:paraId="1FF9DC90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BD630BB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Self-reported moderate-to-vigorous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183699" w14:textId="14A7B665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105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F35C0E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19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D1F6213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319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023657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485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EB6D5D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66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CF66BE" w14:textId="62A85D46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440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,</w:t>
            </w: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32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A57EB0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08</w:t>
            </w:r>
          </w:p>
        </w:tc>
      </w:tr>
      <w:tr w:rsidR="00156BAD" w:rsidRPr="00596D09" w14:paraId="0751F968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8F43BF" w14:textId="12B61567" w:rsidR="00156BAD" w:rsidRPr="00596D09" w:rsidRDefault="00DA7BD4" w:rsidP="00596D09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Average accelerations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(mg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26E282" w14:textId="69C91E3D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14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CCC732F" w14:textId="087590F4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28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6BC9BD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47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270E36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684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58EA15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85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1917E0" w14:textId="700F3326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440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,</w:t>
            </w: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32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B5A399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08</w:t>
            </w:r>
          </w:p>
        </w:tc>
      </w:tr>
      <w:tr w:rsidR="00156BAD" w:rsidRPr="00596D09" w14:paraId="600CAACE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D9AF92" w14:textId="508A4ECA" w:rsidR="00156BAD" w:rsidRPr="00596D09" w:rsidRDefault="00DA7BD4" w:rsidP="00596D09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Fraction accelerations 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&gt; 425</w:t>
            </w: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mg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3154FF" w14:textId="247E921A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0.135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969645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0.262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F0FDAE3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0.44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4D2031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0.649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D8B6AB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0.827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7E480D0" w14:textId="122A282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440</w:t>
            </w: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,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32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42E5200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0.08</w:t>
            </w:r>
          </w:p>
        </w:tc>
      </w:tr>
      <w:tr w:rsidR="00156BAD" w:rsidRPr="00596D09" w14:paraId="66EB24BD" w14:textId="77777777" w:rsidTr="00156BAD">
        <w:trPr>
          <w:trHeight w:val="20"/>
        </w:trPr>
        <w:tc>
          <w:tcPr>
            <w:tcW w:w="552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610194C0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Sedentary behavior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14B46384" w14:textId="6DEF2988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133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675A89A8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258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175FCF8B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436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51A9D559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641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7B6A869A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8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40BAC8E4" w14:textId="765310A5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440</w:t>
            </w:r>
            <w:r>
              <w:rPr>
                <w:rFonts w:eastAsia="Times New Roman" w:cs="Arial"/>
                <w:color w:val="111111"/>
                <w:szCs w:val="22"/>
                <w:lang w:eastAsia="en-US"/>
              </w:rPr>
              <w:t>,</w:t>
            </w: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328</w:t>
            </w:r>
          </w:p>
        </w:tc>
        <w:tc>
          <w:tcPr>
            <w:tcW w:w="123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58B9B1E9" w14:textId="77777777" w:rsidR="00156BAD" w:rsidRPr="00596D09" w:rsidRDefault="00156BAD" w:rsidP="00596D0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596D09">
              <w:rPr>
                <w:rFonts w:eastAsia="Times New Roman" w:cs="Arial"/>
                <w:color w:val="111111"/>
                <w:szCs w:val="22"/>
                <w:lang w:eastAsia="en-US"/>
              </w:rPr>
              <w:t>0.08</w:t>
            </w:r>
          </w:p>
        </w:tc>
      </w:tr>
    </w:tbl>
    <w:p w14:paraId="66565314" w14:textId="5E75D71B" w:rsidR="00637E89" w:rsidRDefault="00FC49B1">
      <w:pPr>
        <w:rPr>
          <w:lang w:val="en-GB"/>
        </w:rPr>
        <w:sectPr w:rsidR="00637E89" w:rsidSect="00637E89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  <w:r>
        <w:rPr>
          <w:lang w:val="en-GB"/>
        </w:rPr>
        <w:t>R² – e</w:t>
      </w:r>
      <w:r w:rsidRPr="00FC49B1">
        <w:rPr>
          <w:lang w:val="en-GB"/>
        </w:rPr>
        <w:t>xplained variation by SNPs</w:t>
      </w:r>
      <w:r>
        <w:rPr>
          <w:lang w:val="en-GB"/>
        </w:rPr>
        <w:t>,</w:t>
      </w:r>
      <w:r w:rsidRPr="00FC49B1">
        <w:rPr>
          <w:lang w:val="en-GB"/>
        </w:rPr>
        <w:t xml:space="preserve"> </w:t>
      </w:r>
      <w:r>
        <w:rPr>
          <w:lang w:val="en-GB"/>
        </w:rPr>
        <w:t>OR – odds ratio</w:t>
      </w:r>
      <w:r w:rsidR="00637E89">
        <w:rPr>
          <w:lang w:val="en-GB"/>
        </w:rPr>
        <w:t>, PA – physical activity</w:t>
      </w:r>
      <w:r>
        <w:rPr>
          <w:lang w:val="en-GB"/>
        </w:rPr>
        <w:t>, mg</w:t>
      </w:r>
      <w:r w:rsidR="00B367D5">
        <w:rPr>
          <w:lang w:val="en-GB"/>
        </w:rPr>
        <w:t xml:space="preserve"> - milli-gravities</w:t>
      </w:r>
    </w:p>
    <w:p w14:paraId="759FE53C" w14:textId="6543356E" w:rsidR="004A450B" w:rsidRPr="00CE3270" w:rsidRDefault="00A70B5B" w:rsidP="00A70B5B">
      <w:pPr>
        <w:spacing w:line="240" w:lineRule="auto"/>
        <w:rPr>
          <w:lang w:val="en-US"/>
        </w:rPr>
      </w:pPr>
      <w:r>
        <w:rPr>
          <w:lang w:val="en-US"/>
        </w:rPr>
        <w:t>Suppl. Table 7</w:t>
      </w:r>
      <w:r w:rsidR="004A450B">
        <w:rPr>
          <w:lang w:val="en-US"/>
        </w:rPr>
        <w:t xml:space="preserve"> – </w:t>
      </w:r>
      <w:r w:rsidR="004A450B" w:rsidRPr="009F1BB5">
        <w:rPr>
          <w:lang w:val="en-US"/>
        </w:rPr>
        <w:t>Between SNP-heterogeneity</w:t>
      </w:r>
      <w:r w:rsidR="004A450B">
        <w:rPr>
          <w:lang w:val="en-US"/>
        </w:rPr>
        <w:t xml:space="preserve"> for SNPs associated with </w:t>
      </w:r>
      <w:r w:rsidR="00CE3270">
        <w:rPr>
          <w:lang w:val="en-US"/>
        </w:rPr>
        <w:t xml:space="preserve">self-reported moderate-to-vigorous physical activity, </w:t>
      </w:r>
      <w:r w:rsidR="00985322">
        <w:rPr>
          <w:lang w:val="en-US"/>
        </w:rPr>
        <w:t>average accelerations</w:t>
      </w:r>
      <w:r w:rsidR="00CE3270">
        <w:rPr>
          <w:lang w:val="en-US"/>
        </w:rPr>
        <w:t xml:space="preserve">, </w:t>
      </w:r>
      <w:r w:rsidR="00985322">
        <w:rPr>
          <w:lang w:val="en-US"/>
        </w:rPr>
        <w:t xml:space="preserve">fraction accelerations &gt; 425 milli-gravities </w:t>
      </w:r>
      <w:r w:rsidR="00CE3270">
        <w:rPr>
          <w:lang w:val="en-US"/>
        </w:rPr>
        <w:t>and sedentary behavior.</w:t>
      </w:r>
      <w:r w:rsidR="00CE3270" w:rsidRPr="00CE3270">
        <w:rPr>
          <w:rStyle w:val="CommentReference"/>
          <w:lang w:val="en-US"/>
        </w:rPr>
        <w:t xml:space="preserve"> </w:t>
      </w:r>
    </w:p>
    <w:tbl>
      <w:tblPr>
        <w:tblW w:w="9607" w:type="dxa"/>
        <w:tblLook w:val="04A0" w:firstRow="1" w:lastRow="0" w:firstColumn="1" w:lastColumn="0" w:noHBand="0" w:noVBand="1"/>
      </w:tblPr>
      <w:tblGrid>
        <w:gridCol w:w="5954"/>
        <w:gridCol w:w="1253"/>
        <w:gridCol w:w="1200"/>
        <w:gridCol w:w="1200"/>
      </w:tblGrid>
      <w:tr w:rsidR="00FF1FCA" w:rsidRPr="00FF1FCA" w14:paraId="04811FA5" w14:textId="77777777" w:rsidTr="0088746F">
        <w:trPr>
          <w:trHeight w:val="330"/>
        </w:trPr>
        <w:tc>
          <w:tcPr>
            <w:tcW w:w="5954" w:type="dxa"/>
            <w:tcBorders>
              <w:top w:val="single" w:sz="12" w:space="0" w:color="000000"/>
              <w:bottom w:val="single" w:sz="12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08AAE41F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Exposure</w:t>
            </w:r>
          </w:p>
        </w:tc>
        <w:tc>
          <w:tcPr>
            <w:tcW w:w="1253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1EFE2B64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Cochran’s Q</w:t>
            </w:r>
          </w:p>
        </w:tc>
        <w:tc>
          <w:tcPr>
            <w:tcW w:w="120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17D362AA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val="en-US" w:eastAsia="en-US"/>
              </w:rPr>
              <w:t>D. f.</w:t>
            </w:r>
          </w:p>
        </w:tc>
        <w:tc>
          <w:tcPr>
            <w:tcW w:w="120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237CC43D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val="en-US" w:eastAsia="en-US"/>
              </w:rPr>
              <w:t>P-value</w:t>
            </w:r>
          </w:p>
        </w:tc>
      </w:tr>
      <w:tr w:rsidR="00FF1FCA" w:rsidRPr="00CC2F1E" w14:paraId="69BA73EC" w14:textId="77777777" w:rsidTr="0088746F">
        <w:trPr>
          <w:trHeight w:val="330"/>
        </w:trPr>
        <w:tc>
          <w:tcPr>
            <w:tcW w:w="8407" w:type="dxa"/>
            <w:gridSpan w:val="3"/>
            <w:tcBorders>
              <w:top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A7BB5B" w14:textId="511F78BB" w:rsidR="00FF1FCA" w:rsidRPr="00FF1FCA" w:rsidRDefault="00FF1FCA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Coronary artery disease</w:t>
            </w:r>
            <w:r w:rsid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 </w:t>
            </w:r>
            <w:r w:rsidR="00724BCF"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(</w:t>
            </w:r>
            <w:r w:rsidR="00724BCF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 Nikpay</w:t>
            </w:r>
            <w:r w:rsidR="00724BCF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724BCF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24BCF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="00724BCF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724BCF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  <w:r w:rsidR="00724BCF"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  <w:r w:rsidRPr="00FF1FCA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CB77AA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FF1FCA" w:rsidRPr="00FF1FCA" w14:paraId="569349F5" w14:textId="77777777" w:rsidTr="0088746F">
        <w:trPr>
          <w:trHeight w:val="300"/>
        </w:trPr>
        <w:tc>
          <w:tcPr>
            <w:tcW w:w="5954" w:type="dxa"/>
            <w:tcBorders>
              <w:top w:val="single" w:sz="8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FE034C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val="en-US" w:eastAsia="en-US"/>
              </w:rPr>
              <w:t>Self-reported moderate-to-vigorous PA</w:t>
            </w:r>
          </w:p>
        </w:tc>
        <w:tc>
          <w:tcPr>
            <w:tcW w:w="125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D136EE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18.39</w:t>
            </w:r>
          </w:p>
        </w:tc>
        <w:tc>
          <w:tcPr>
            <w:tcW w:w="12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350467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16</w:t>
            </w:r>
          </w:p>
        </w:tc>
        <w:tc>
          <w:tcPr>
            <w:tcW w:w="12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F6C93F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0.301</w:t>
            </w:r>
          </w:p>
        </w:tc>
      </w:tr>
      <w:tr w:rsidR="00FF1FCA" w:rsidRPr="00FF1FCA" w14:paraId="55F33C67" w14:textId="77777777" w:rsidTr="0088746F">
        <w:trPr>
          <w:trHeight w:val="300"/>
        </w:trPr>
        <w:tc>
          <w:tcPr>
            <w:tcW w:w="5954" w:type="dxa"/>
            <w:tcBorders>
              <w:top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890E33" w14:textId="278A2043" w:rsidR="00FF1FCA" w:rsidRPr="00FF1FCA" w:rsidRDefault="00985322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Average accelerations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(mg)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F29E56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11.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B0FAA0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8B7423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0.082</w:t>
            </w:r>
          </w:p>
        </w:tc>
      </w:tr>
      <w:tr w:rsidR="00FF1FCA" w:rsidRPr="00FF1FCA" w14:paraId="2404106B" w14:textId="77777777" w:rsidTr="0088746F">
        <w:trPr>
          <w:trHeight w:val="300"/>
        </w:trPr>
        <w:tc>
          <w:tcPr>
            <w:tcW w:w="5954" w:type="dxa"/>
            <w:tcBorders>
              <w:top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612584" w14:textId="7F725323" w:rsidR="00FF1FCA" w:rsidRPr="007F6D14" w:rsidRDefault="00985322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Fraction accelerations 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&gt; 425</w:t>
            </w: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mg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E91A95" w14:textId="77777777" w:rsidR="00FF1FCA" w:rsidRPr="007F6D14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7F6D14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13.7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ADBA0C" w14:textId="77777777" w:rsidR="00FF1FCA" w:rsidRPr="007F6D14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7F6D14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C711D6" w14:textId="77777777" w:rsidR="00FF1FCA" w:rsidRPr="007F6D14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7F6D14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0.033</w:t>
            </w:r>
          </w:p>
        </w:tc>
      </w:tr>
      <w:tr w:rsidR="00FF1FCA" w:rsidRPr="00FF1FCA" w14:paraId="6DF28603" w14:textId="77777777" w:rsidTr="0088746F">
        <w:trPr>
          <w:trHeight w:val="315"/>
        </w:trPr>
        <w:tc>
          <w:tcPr>
            <w:tcW w:w="5954" w:type="dxa"/>
            <w:tcBorders>
              <w:top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F68BE6" w14:textId="77777777" w:rsidR="00FF1FCA" w:rsidRPr="007F6D14" w:rsidRDefault="00FF1FCA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7F6D14"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  <w:t>Sedentary behavior</w:t>
            </w:r>
            <w:r w:rsidRPr="007F6D14">
              <w:rPr>
                <w:rFonts w:eastAsia="Times New Roman" w:cs="Arial"/>
                <w:color w:val="000000"/>
                <w:sz w:val="16"/>
                <w:szCs w:val="16"/>
                <w:lang w:val="en-US" w:eastAsia="en-US"/>
              </w:rPr>
              <w:t> 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61C4C7" w14:textId="77777777" w:rsidR="00FF1FCA" w:rsidRPr="007F6D14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7F6D14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14.5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4C6F869" w14:textId="77777777" w:rsidR="00FF1FCA" w:rsidRPr="007F6D14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7F6D14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34A033" w14:textId="77777777" w:rsidR="00FF1FCA" w:rsidRPr="007F6D14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7F6D14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0.013</w:t>
            </w:r>
          </w:p>
        </w:tc>
      </w:tr>
      <w:tr w:rsidR="00FF1FCA" w:rsidRPr="00CC2F1E" w14:paraId="4FF46A68" w14:textId="77777777" w:rsidTr="0088746F">
        <w:trPr>
          <w:trHeight w:val="315"/>
        </w:trPr>
        <w:tc>
          <w:tcPr>
            <w:tcW w:w="7207" w:type="dxa"/>
            <w:gridSpan w:val="2"/>
            <w:tcBorders>
              <w:top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0C17DB" w14:textId="07A50985" w:rsidR="00FF1FCA" w:rsidRPr="00FF1FCA" w:rsidRDefault="00FF1FCA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Myocardial infarction</w:t>
            </w:r>
            <w:r w:rsid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 </w:t>
            </w:r>
            <w:r w:rsidR="00724BCF"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(</w:t>
            </w:r>
            <w:r w:rsidR="00724BCF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 Nikpay</w:t>
            </w:r>
            <w:r w:rsidR="00724BCF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724BCF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24BCF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="00724BCF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724BCF"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  <w:r w:rsidR="00724BCF"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  <w:r w:rsidRPr="00FF1FCA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FBDC4A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3ED168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FF1FCA" w:rsidRPr="00FF1FCA" w14:paraId="2175D8D4" w14:textId="77777777" w:rsidTr="0088746F">
        <w:trPr>
          <w:trHeight w:val="300"/>
        </w:trPr>
        <w:tc>
          <w:tcPr>
            <w:tcW w:w="5954" w:type="dxa"/>
            <w:tcBorders>
              <w:top w:val="single" w:sz="8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A2F9A3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val="en-US" w:eastAsia="en-US"/>
              </w:rPr>
              <w:t>Self-reported moderate-to-vigorous PA</w:t>
            </w:r>
          </w:p>
        </w:tc>
        <w:tc>
          <w:tcPr>
            <w:tcW w:w="125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4FC498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21.22</w:t>
            </w:r>
          </w:p>
        </w:tc>
        <w:tc>
          <w:tcPr>
            <w:tcW w:w="12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35E816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16</w:t>
            </w:r>
          </w:p>
        </w:tc>
        <w:tc>
          <w:tcPr>
            <w:tcW w:w="12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159159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0.17</w:t>
            </w:r>
          </w:p>
        </w:tc>
      </w:tr>
      <w:tr w:rsidR="00FF1FCA" w:rsidRPr="00FF1FCA" w14:paraId="7EA2DE29" w14:textId="77777777" w:rsidTr="0088746F">
        <w:trPr>
          <w:trHeight w:val="300"/>
        </w:trPr>
        <w:tc>
          <w:tcPr>
            <w:tcW w:w="5954" w:type="dxa"/>
            <w:tcBorders>
              <w:top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0BFA28" w14:textId="3AA948E8" w:rsidR="00FF1FCA" w:rsidRPr="00FF1FCA" w:rsidRDefault="00985322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Average accelerations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(mg)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88B2C4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8.3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3EC1B3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99C838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0.213</w:t>
            </w:r>
          </w:p>
        </w:tc>
      </w:tr>
      <w:tr w:rsidR="00FF1FCA" w:rsidRPr="00FF1FCA" w14:paraId="5EB5EBBA" w14:textId="77777777" w:rsidTr="0088746F">
        <w:trPr>
          <w:trHeight w:val="300"/>
        </w:trPr>
        <w:tc>
          <w:tcPr>
            <w:tcW w:w="5954" w:type="dxa"/>
            <w:tcBorders>
              <w:top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31D895" w14:textId="09C708DD" w:rsidR="00FF1FCA" w:rsidRPr="00FF1FCA" w:rsidRDefault="00985322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Fraction accelerations 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&gt; 425</w:t>
            </w: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mg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4EB88E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9.5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0ACCB2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5B8979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0.147</w:t>
            </w:r>
          </w:p>
        </w:tc>
      </w:tr>
      <w:tr w:rsidR="00FF1FCA" w:rsidRPr="00FF1FCA" w14:paraId="68C10341" w14:textId="77777777" w:rsidTr="0088746F">
        <w:trPr>
          <w:trHeight w:val="315"/>
        </w:trPr>
        <w:tc>
          <w:tcPr>
            <w:tcW w:w="5954" w:type="dxa"/>
            <w:tcBorders>
              <w:top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2139AE" w14:textId="77777777" w:rsidR="00FF1FCA" w:rsidRPr="007F6D14" w:rsidRDefault="00FF1FCA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7F6D14"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  <w:t>Sedentary behavior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AE8C66" w14:textId="77777777" w:rsidR="00FF1FCA" w:rsidRPr="007F6D14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7F6D14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11.5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4CE3C6" w14:textId="77777777" w:rsidR="00FF1FCA" w:rsidRPr="007F6D14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7F6D14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CAD7AF" w14:textId="77777777" w:rsidR="00FF1FCA" w:rsidRPr="007F6D14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7F6D14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0.041</w:t>
            </w:r>
          </w:p>
        </w:tc>
      </w:tr>
      <w:tr w:rsidR="00FF1FCA" w:rsidRPr="00CC2F1E" w14:paraId="681344B1" w14:textId="77777777" w:rsidTr="0088746F">
        <w:trPr>
          <w:trHeight w:val="315"/>
        </w:trPr>
        <w:tc>
          <w:tcPr>
            <w:tcW w:w="7207" w:type="dxa"/>
            <w:gridSpan w:val="2"/>
            <w:tcBorders>
              <w:top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A6B4AC" w14:textId="37045DE8" w:rsidR="00FF1FCA" w:rsidRPr="00FF1FCA" w:rsidRDefault="00FF1FCA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Ischemic stroke</w:t>
            </w:r>
            <w:r w:rsid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 </w:t>
            </w:r>
            <w:r w:rsidR="00724BCF"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(</w:t>
            </w:r>
            <w:r w:rsidR="00724BCF"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</w:t>
            </w:r>
            <w:r w:rsidR="00724BCF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Malik</w:t>
            </w:r>
            <w:r w:rsidR="00724BCF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724BCF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24BCF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4</w:t>
            </w:r>
            <w:r w:rsidR="00724BCF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724BCF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  <w:r w:rsidR="00724BCF" w:rsidRPr="00596D09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6DFF14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DF7EE1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FF1FCA" w:rsidRPr="00FF1FCA" w14:paraId="4182F39A" w14:textId="77777777" w:rsidTr="0088746F">
        <w:trPr>
          <w:trHeight w:val="300"/>
        </w:trPr>
        <w:tc>
          <w:tcPr>
            <w:tcW w:w="5954" w:type="dxa"/>
            <w:tcBorders>
              <w:top w:val="single" w:sz="8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3F3B07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val="en-US" w:eastAsia="en-US"/>
              </w:rPr>
              <w:t>Self-reported moderate-to-vigorous PA</w:t>
            </w:r>
          </w:p>
        </w:tc>
        <w:tc>
          <w:tcPr>
            <w:tcW w:w="125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C857A2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10.08</w:t>
            </w:r>
          </w:p>
        </w:tc>
        <w:tc>
          <w:tcPr>
            <w:tcW w:w="12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D69E64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16</w:t>
            </w:r>
          </w:p>
        </w:tc>
        <w:tc>
          <w:tcPr>
            <w:tcW w:w="12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87598A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0.863</w:t>
            </w:r>
          </w:p>
        </w:tc>
      </w:tr>
      <w:tr w:rsidR="00FF1FCA" w:rsidRPr="00FF1FCA" w14:paraId="774B28C9" w14:textId="77777777" w:rsidTr="0088746F">
        <w:trPr>
          <w:trHeight w:val="300"/>
        </w:trPr>
        <w:tc>
          <w:tcPr>
            <w:tcW w:w="5954" w:type="dxa"/>
            <w:tcBorders>
              <w:top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C82725" w14:textId="4A1D9063" w:rsidR="00FF1FCA" w:rsidRPr="007F6D14" w:rsidRDefault="00985322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Average accelerations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(mg)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92AC3B" w14:textId="77777777" w:rsidR="00FF1FCA" w:rsidRPr="007F6D14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7F6D14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19.1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E61B96" w14:textId="77777777" w:rsidR="00FF1FCA" w:rsidRPr="007F6D14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7F6D14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BD46A0" w14:textId="77777777" w:rsidR="00FF1FCA" w:rsidRPr="007F6D14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7F6D14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0.004</w:t>
            </w:r>
          </w:p>
        </w:tc>
      </w:tr>
      <w:tr w:rsidR="00FF1FCA" w:rsidRPr="00FF1FCA" w14:paraId="1FBC3A84" w14:textId="77777777" w:rsidTr="0088746F">
        <w:trPr>
          <w:trHeight w:val="300"/>
        </w:trPr>
        <w:tc>
          <w:tcPr>
            <w:tcW w:w="5954" w:type="dxa"/>
            <w:tcBorders>
              <w:top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689DDC" w14:textId="606683F7" w:rsidR="00FF1FCA" w:rsidRPr="00FF1FCA" w:rsidRDefault="00985322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Fraction accelerations 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&gt; 425</w:t>
            </w: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</w:t>
            </w:r>
            <w:r w:rsidRPr="00596D09">
              <w:rPr>
                <w:rFonts w:eastAsia="Times New Roman" w:cs="Arial"/>
                <w:color w:val="111111"/>
                <w:szCs w:val="22"/>
                <w:lang w:val="en-US" w:eastAsia="en-US"/>
              </w:rPr>
              <w:t>mg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7CB7B1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8.3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9FF90A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21B226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0.212</w:t>
            </w:r>
          </w:p>
        </w:tc>
      </w:tr>
      <w:tr w:rsidR="00FF1FCA" w:rsidRPr="00FF1FCA" w14:paraId="331EA78D" w14:textId="77777777" w:rsidTr="0088746F">
        <w:trPr>
          <w:trHeight w:val="315"/>
        </w:trPr>
        <w:tc>
          <w:tcPr>
            <w:tcW w:w="5954" w:type="dxa"/>
            <w:tcBorders>
              <w:top w:val="nil"/>
              <w:bottom w:val="single" w:sz="12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1DA436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val="en-US" w:eastAsia="en-US"/>
              </w:rPr>
              <w:t>Sedentary behavior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315F51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6.0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228D01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882C76" w14:textId="77777777" w:rsidR="00FF1FCA" w:rsidRPr="00FF1FCA" w:rsidRDefault="00FF1FCA" w:rsidP="00FF1FCA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FF1FCA">
              <w:rPr>
                <w:rFonts w:eastAsia="Times New Roman" w:cs="Arial"/>
                <w:color w:val="111111"/>
                <w:szCs w:val="22"/>
                <w:lang w:eastAsia="en-US"/>
              </w:rPr>
              <w:t>0.304</w:t>
            </w:r>
          </w:p>
        </w:tc>
      </w:tr>
    </w:tbl>
    <w:p w14:paraId="18F19E8F" w14:textId="1F802379" w:rsidR="009161F3" w:rsidRDefault="00637E89" w:rsidP="009161F3">
      <w:pPr>
        <w:spacing w:line="240" w:lineRule="auto"/>
        <w:rPr>
          <w:lang w:val="en-US"/>
        </w:rPr>
      </w:pPr>
      <w:r>
        <w:rPr>
          <w:lang w:val="en-US"/>
        </w:rPr>
        <w:t>PA – physical activity, D.f. – degrees of freedom</w:t>
      </w:r>
      <w:r w:rsidR="00FB2664">
        <w:rPr>
          <w:lang w:val="en-US"/>
        </w:rPr>
        <w:t>, mg – milli-gravities</w:t>
      </w:r>
      <w:r w:rsidR="009161F3">
        <w:rPr>
          <w:lang w:val="en-US"/>
        </w:rPr>
        <w:t>; bold font indicate nominal significant heterogeneity statistic Cochran’s Q</w:t>
      </w:r>
    </w:p>
    <w:p w14:paraId="768DB934" w14:textId="65860158" w:rsidR="00173383" w:rsidRDefault="00173383">
      <w:pPr>
        <w:rPr>
          <w:lang w:val="en-US"/>
        </w:rPr>
      </w:pPr>
    </w:p>
    <w:p w14:paraId="3606F455" w14:textId="77777777" w:rsidR="00173383" w:rsidRDefault="00173383">
      <w:pPr>
        <w:rPr>
          <w:lang w:val="en-US"/>
        </w:rPr>
      </w:pPr>
    </w:p>
    <w:p w14:paraId="50E0D67E" w14:textId="77777777" w:rsidR="005B628A" w:rsidRDefault="005B628A">
      <w:pPr>
        <w:rPr>
          <w:lang w:val="en-US"/>
        </w:rPr>
        <w:sectPr w:rsidR="005B628A" w:rsidSect="00637E89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02833043" w14:textId="57E178B0" w:rsidR="00A70B5B" w:rsidRDefault="00A70B5B" w:rsidP="00A70B5B">
      <w:pPr>
        <w:spacing w:line="240" w:lineRule="auto"/>
        <w:rPr>
          <w:lang w:val="en-US"/>
        </w:rPr>
      </w:pPr>
      <w:r>
        <w:rPr>
          <w:lang w:val="en-US"/>
        </w:rPr>
        <w:t>Suppl. Table 8 – Results for the leave one out analysis for the association between self-reported</w:t>
      </w:r>
      <w:r w:rsidR="00985322">
        <w:rPr>
          <w:lang w:val="en-US"/>
        </w:rPr>
        <w:t xml:space="preserve"> moderate-to-vigorous</w:t>
      </w:r>
      <w:r>
        <w:rPr>
          <w:lang w:val="en-US"/>
        </w:rPr>
        <w:t xml:space="preserve"> physical activity and</w:t>
      </w:r>
      <w:r w:rsidR="00EC34A8">
        <w:rPr>
          <w:lang w:val="en-US"/>
        </w:rPr>
        <w:t xml:space="preserve"> coronary artery disease, myocardial infarction and</w:t>
      </w:r>
      <w:r>
        <w:rPr>
          <w:lang w:val="en-US"/>
        </w:rPr>
        <w:t xml:space="preserve"> ischemic stroke</w:t>
      </w:r>
    </w:p>
    <w:tbl>
      <w:tblPr>
        <w:tblW w:w="6000" w:type="dxa"/>
        <w:tblLook w:val="04A0" w:firstRow="1" w:lastRow="0" w:firstColumn="1" w:lastColumn="0" w:noHBand="0" w:noVBand="1"/>
      </w:tblPr>
      <w:tblGrid>
        <w:gridCol w:w="1379"/>
        <w:gridCol w:w="1152"/>
        <w:gridCol w:w="1153"/>
        <w:gridCol w:w="1153"/>
        <w:gridCol w:w="1163"/>
      </w:tblGrid>
      <w:tr w:rsidR="00724BCF" w:rsidRPr="00724BCF" w14:paraId="28864DE3" w14:textId="77777777" w:rsidTr="00724BCF">
        <w:trPr>
          <w:trHeight w:val="20"/>
        </w:trPr>
        <w:tc>
          <w:tcPr>
            <w:tcW w:w="1379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203DD60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SNP</w:t>
            </w:r>
          </w:p>
        </w:tc>
        <w:tc>
          <w:tcPr>
            <w:tcW w:w="1152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7F48481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OR</w:t>
            </w:r>
          </w:p>
        </w:tc>
        <w:tc>
          <w:tcPr>
            <w:tcW w:w="1153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1301B49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95% LL</w:t>
            </w:r>
          </w:p>
        </w:tc>
        <w:tc>
          <w:tcPr>
            <w:tcW w:w="1153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437A5EA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95% UL</w:t>
            </w:r>
          </w:p>
        </w:tc>
        <w:tc>
          <w:tcPr>
            <w:tcW w:w="1163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488EC772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P-value</w:t>
            </w:r>
          </w:p>
        </w:tc>
      </w:tr>
      <w:tr w:rsidR="00724BCF" w:rsidRPr="00CC2F1E" w14:paraId="374810EF" w14:textId="77777777" w:rsidTr="00724BCF">
        <w:trPr>
          <w:cantSplit/>
          <w:trHeight w:val="20"/>
        </w:trPr>
        <w:tc>
          <w:tcPr>
            <w:tcW w:w="4837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0966F72" w14:textId="55D56E9C" w:rsidR="00724BCF" w:rsidRPr="00724BCF" w:rsidRDefault="00724BCF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Coronary artery disease (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 Nikpay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8" w:space="0" w:color="auto"/>
              <w:right w:val="dashed" w:sz="8" w:space="0" w:color="808080"/>
            </w:tcBorders>
            <w:shd w:val="clear" w:color="000000" w:fill="FFFFFF"/>
            <w:vAlign w:val="center"/>
            <w:hideMark/>
          </w:tcPr>
          <w:p w14:paraId="263E18B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724BCF" w:rsidRPr="00724BCF" w14:paraId="39B2FE2A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2BE72F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014533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4DFAB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98687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ED891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3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B0C64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56</w:t>
            </w:r>
          </w:p>
        </w:tc>
      </w:tr>
      <w:tr w:rsidR="00724BCF" w:rsidRPr="00724BCF" w14:paraId="2B898968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2CD547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04359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A2E56D0" w14:textId="29E8820F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.0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C52D8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D703DD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4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601BBA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88</w:t>
            </w:r>
          </w:p>
        </w:tc>
      </w:tr>
      <w:tr w:rsidR="00724BCF" w:rsidRPr="00724BCF" w14:paraId="4F6D2B26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6691F0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18672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9D8AEA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B2203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8A404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5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6D1F33C" w14:textId="5E965422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3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</w:tr>
      <w:tr w:rsidR="00724BCF" w:rsidRPr="00724BCF" w14:paraId="2F97CFF6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1D2F4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2912808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CAC059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5F7EA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8A656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45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60AB4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48</w:t>
            </w:r>
          </w:p>
        </w:tc>
      </w:tr>
      <w:tr w:rsidR="00724BCF" w:rsidRPr="00724BCF" w14:paraId="562DBE46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11CBE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92198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BC9792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B3A75C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C6647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57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208C9A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24</w:t>
            </w:r>
          </w:p>
        </w:tc>
      </w:tr>
      <w:tr w:rsidR="00724BCF" w:rsidRPr="00724BCF" w14:paraId="4EB890C9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E967C2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972763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C3E5FA3" w14:textId="57D231CB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E7A1B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34D25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5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75FEB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17</w:t>
            </w:r>
          </w:p>
        </w:tc>
      </w:tr>
      <w:tr w:rsidR="00724BCF" w:rsidRPr="00724BCF" w14:paraId="5D7295BD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997499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97477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EFB04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4B508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5CA9E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5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EEFB7F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23</w:t>
            </w:r>
          </w:p>
        </w:tc>
      </w:tr>
      <w:tr w:rsidR="00724BCF" w:rsidRPr="00724BCF" w14:paraId="69D29C51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E7674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035562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B71CCA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C630C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4984D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52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7A7B23" w14:textId="492D0143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1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</w:tr>
      <w:tr w:rsidR="00724BCF" w:rsidRPr="00724BCF" w14:paraId="2E8CCC11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C3CEE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114286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5E4667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3B4C6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EDEFB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5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2122E7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69</w:t>
            </w:r>
          </w:p>
        </w:tc>
      </w:tr>
      <w:tr w:rsidR="00724BCF" w:rsidRPr="00724BCF" w14:paraId="0D229F64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7D7D4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854277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3C8D4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D0486E8" w14:textId="001C566A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B8290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55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10BCF7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44</w:t>
            </w:r>
          </w:p>
        </w:tc>
      </w:tr>
      <w:tr w:rsidR="00724BCF" w:rsidRPr="00724BCF" w14:paraId="03C1EED1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49685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942127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33AC9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71DDE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5B8D3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32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46233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73</w:t>
            </w:r>
          </w:p>
        </w:tc>
      </w:tr>
      <w:tr w:rsidR="00724BCF" w:rsidRPr="00724BCF" w14:paraId="18815CB6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F388B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988004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D19912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EA1C4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4BE0B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4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F83E7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72</w:t>
            </w:r>
          </w:p>
        </w:tc>
      </w:tr>
      <w:tr w:rsidR="00724BCF" w:rsidRPr="00724BCF" w14:paraId="4BCAE8B6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CE60C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7326482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64522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B1103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C7EA9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5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7F902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96</w:t>
            </w:r>
          </w:p>
        </w:tc>
      </w:tr>
      <w:tr w:rsidR="00724BCF" w:rsidRPr="00724BCF" w14:paraId="2DCBF617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4E6A3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7774211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4D2FC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D2F75F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CD117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5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23FDC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24</w:t>
            </w:r>
          </w:p>
        </w:tc>
      </w:tr>
      <w:tr w:rsidR="00724BCF" w:rsidRPr="00724BCF" w14:paraId="1FFD3416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ACA3A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7804463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0FFD1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66D1BA4" w14:textId="6485E7D9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CA5D1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54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61EE3C" w14:textId="4A08A84A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7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</w:tr>
      <w:tr w:rsidR="00724BCF" w:rsidRPr="00724BCF" w14:paraId="61AF187E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C403F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877483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D9CC2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7942A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FE64F2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5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77369D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66</w:t>
            </w:r>
          </w:p>
        </w:tc>
      </w:tr>
      <w:tr w:rsidR="00724BCF" w:rsidRPr="00724BCF" w14:paraId="3B857764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4B820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92191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C706E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5FA72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9C4C9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5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13363B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83</w:t>
            </w:r>
          </w:p>
        </w:tc>
      </w:tr>
      <w:tr w:rsidR="00724BCF" w:rsidRPr="00724BCF" w14:paraId="0D1A1CB4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A42003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All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10FCD8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3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64C4B5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1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F35B9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49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E0E7E8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75</w:t>
            </w:r>
          </w:p>
        </w:tc>
      </w:tr>
      <w:tr w:rsidR="00724BCF" w:rsidRPr="00CC2F1E" w14:paraId="7E726585" w14:textId="77777777" w:rsidTr="00724BCF">
        <w:trPr>
          <w:cantSplit/>
          <w:trHeight w:val="20"/>
        </w:trPr>
        <w:tc>
          <w:tcPr>
            <w:tcW w:w="4837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A05E173" w14:textId="6D128967" w:rsidR="00724BCF" w:rsidRPr="00724BCF" w:rsidRDefault="00724BCF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Myocardial infarction (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 Nikpay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8" w:space="0" w:color="auto"/>
              <w:right w:val="dashed" w:sz="8" w:space="0" w:color="808080"/>
            </w:tcBorders>
            <w:shd w:val="clear" w:color="000000" w:fill="FFFFFF"/>
            <w:vAlign w:val="center"/>
            <w:hideMark/>
          </w:tcPr>
          <w:p w14:paraId="1EA6C222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724BCF" w:rsidRPr="00724BCF" w14:paraId="7AC672A6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AD90F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014533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9FDC26" w14:textId="35CD295D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CD9E63" w14:textId="773FC56D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C41E3C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73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CB27E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76</w:t>
            </w:r>
          </w:p>
        </w:tc>
      </w:tr>
      <w:tr w:rsidR="00724BCF" w:rsidRPr="00724BCF" w14:paraId="0A36AA08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29512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04359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E1C036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BAD73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1DF2230" w14:textId="5A2BC72B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8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2F50A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595</w:t>
            </w:r>
          </w:p>
        </w:tc>
      </w:tr>
      <w:tr w:rsidR="00724BCF" w:rsidRPr="00724BCF" w14:paraId="7A09F394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25BCA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18672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C4863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2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5E344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07DC5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9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9C9B9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385</w:t>
            </w:r>
          </w:p>
        </w:tc>
      </w:tr>
      <w:tr w:rsidR="00724BCF" w:rsidRPr="00724BCF" w14:paraId="785F188A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D25B0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2912808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2FB8C9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4D3D5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938280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83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65399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566</w:t>
            </w:r>
          </w:p>
        </w:tc>
      </w:tr>
      <w:tr w:rsidR="00724BCF" w:rsidRPr="00724BCF" w14:paraId="5D3A8879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3D594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92198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97997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9E84B5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A031C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84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A1CCC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542</w:t>
            </w:r>
          </w:p>
        </w:tc>
      </w:tr>
      <w:tr w:rsidR="00724BCF" w:rsidRPr="00724BCF" w14:paraId="661949D1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92660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972763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6196E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2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E6ECC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15F4B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93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5AF94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293</w:t>
            </w:r>
          </w:p>
        </w:tc>
      </w:tr>
      <w:tr w:rsidR="00724BCF" w:rsidRPr="00724BCF" w14:paraId="2A0A3E27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31C5E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97477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81BC6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2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25AFE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DB289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9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1B1B8C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226</w:t>
            </w:r>
          </w:p>
        </w:tc>
      </w:tr>
      <w:tr w:rsidR="00724BCF" w:rsidRPr="00724BCF" w14:paraId="022A7F4F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FF16D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035562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1B0FB2" w14:textId="1AB8AEDA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2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35C2E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8219D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9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E2525D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448</w:t>
            </w:r>
          </w:p>
        </w:tc>
      </w:tr>
      <w:tr w:rsidR="00724BCF" w:rsidRPr="00724BCF" w14:paraId="39896815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629C0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114286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0826A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BF1C3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6AB7F5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84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41208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553</w:t>
            </w:r>
          </w:p>
        </w:tc>
      </w:tr>
      <w:tr w:rsidR="00724BCF" w:rsidRPr="00724BCF" w14:paraId="7091F3FF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6AB85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854277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2E726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E7342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4C997F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77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4D87F2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78</w:t>
            </w:r>
          </w:p>
        </w:tc>
      </w:tr>
      <w:tr w:rsidR="00724BCF" w:rsidRPr="00724BCF" w14:paraId="76EEB545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4A63C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942127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E21FD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7ED039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B00C22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52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CE2F0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27</w:t>
            </w:r>
          </w:p>
        </w:tc>
      </w:tr>
      <w:tr w:rsidR="00724BCF" w:rsidRPr="00724BCF" w14:paraId="2A721399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AD0BF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988004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B1760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60995D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C6A59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65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CB39B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74</w:t>
            </w:r>
          </w:p>
        </w:tc>
      </w:tr>
      <w:tr w:rsidR="00724BCF" w:rsidRPr="00724BCF" w14:paraId="0E971F65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566A08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7326482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2A6ED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EAB5F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53EE25" w14:textId="5C84B255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8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E3CF5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13</w:t>
            </w:r>
          </w:p>
        </w:tc>
      </w:tr>
      <w:tr w:rsidR="00724BCF" w:rsidRPr="00724BCF" w14:paraId="1A8FFB8B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69C1BC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7774211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E2F3C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AE88C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C3488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87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EC299B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513</w:t>
            </w:r>
          </w:p>
        </w:tc>
      </w:tr>
      <w:tr w:rsidR="00724BCF" w:rsidRPr="00724BCF" w14:paraId="2C86D5AC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B1B2D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7804463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C27273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194B6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66E1B5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83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91A99B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591</w:t>
            </w:r>
          </w:p>
        </w:tc>
      </w:tr>
      <w:tr w:rsidR="00724BCF" w:rsidRPr="00724BCF" w14:paraId="49D9D7D6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BBFEE1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877483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1CE01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2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CC902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C2961B" w14:textId="69BA5CD0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9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0592B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422</w:t>
            </w:r>
          </w:p>
        </w:tc>
      </w:tr>
      <w:tr w:rsidR="00724BCF" w:rsidRPr="00724BCF" w14:paraId="3BAA87E4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539FB6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92191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C6F0712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6F172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D8164D" w14:textId="2D879405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9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DC475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456</w:t>
            </w:r>
          </w:p>
        </w:tc>
      </w:tr>
      <w:tr w:rsidR="00724BCF" w:rsidRPr="00724BCF" w14:paraId="66382DE3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82BFCC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All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A8D856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6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242DCB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4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A192ED7" w14:textId="4546525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8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326E55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519</w:t>
            </w:r>
          </w:p>
        </w:tc>
      </w:tr>
      <w:tr w:rsidR="00EC34A8" w:rsidRPr="00CC2F1E" w14:paraId="1ED8CBDC" w14:textId="77777777" w:rsidTr="0050465F">
        <w:trPr>
          <w:cantSplit/>
          <w:trHeight w:val="20"/>
        </w:trPr>
        <w:tc>
          <w:tcPr>
            <w:tcW w:w="3684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AF9B1E9" w14:textId="547D0EB2" w:rsidR="00EC34A8" w:rsidRPr="00724BCF" w:rsidRDefault="00EC34A8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Ischemic stroke (</w:t>
            </w:r>
            <w:r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Malik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4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82B3B5E" w14:textId="77777777" w:rsidR="00EC34A8" w:rsidRPr="00724BCF" w:rsidRDefault="00EC34A8" w:rsidP="00724BCF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D916B94" w14:textId="77777777" w:rsidR="00EC34A8" w:rsidRPr="00724BCF" w:rsidRDefault="00EC34A8" w:rsidP="00724BCF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724BCF" w:rsidRPr="00724BCF" w14:paraId="073CF049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11682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014533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CD5609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E7FC3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C4999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6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44D8C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451</w:t>
            </w:r>
          </w:p>
        </w:tc>
      </w:tr>
      <w:tr w:rsidR="00724BCF" w:rsidRPr="00724BCF" w14:paraId="37B9C4D5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DAD78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04359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8AC93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456B3F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42511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64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42E853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554</w:t>
            </w:r>
          </w:p>
        </w:tc>
      </w:tr>
      <w:tr w:rsidR="00724BCF" w:rsidRPr="00724BCF" w14:paraId="45BB85BD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C0F33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18672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3FB55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1D7AB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9FA893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73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6ED3A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374</w:t>
            </w:r>
          </w:p>
        </w:tc>
      </w:tr>
      <w:tr w:rsidR="00724BCF" w:rsidRPr="00724BCF" w14:paraId="592A082E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06811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2912808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9362F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48712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28B8D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74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647BCF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361</w:t>
            </w:r>
          </w:p>
        </w:tc>
      </w:tr>
      <w:tr w:rsidR="00724BCF" w:rsidRPr="00724BCF" w14:paraId="2D4AC266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C88B77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92198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F3E3A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71E5E0" w14:textId="1BFA9556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8C722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7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05243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408</w:t>
            </w:r>
          </w:p>
        </w:tc>
      </w:tr>
      <w:tr w:rsidR="00724BCF" w:rsidRPr="00724BCF" w14:paraId="50D2D682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107EE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972763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BE2029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8A596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94E2F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65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D4050F" w14:textId="35D1BB3B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54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</w:tr>
      <w:tr w:rsidR="00724BCF" w:rsidRPr="00724BCF" w14:paraId="31D3E0B3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7C0CB2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97477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FFEFD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A0E98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2B41B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6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84343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486</w:t>
            </w:r>
          </w:p>
        </w:tc>
      </w:tr>
      <w:tr w:rsidR="00724BCF" w:rsidRPr="00724BCF" w14:paraId="3CCE0A57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5FF36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035562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091E4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DBEA5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BBA66F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62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0E187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589</w:t>
            </w:r>
          </w:p>
        </w:tc>
      </w:tr>
      <w:tr w:rsidR="00724BCF" w:rsidRPr="00724BCF" w14:paraId="059A49A5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6F756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114286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9F813C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1AF8C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C6DB6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6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DD15C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501</w:t>
            </w:r>
          </w:p>
        </w:tc>
      </w:tr>
      <w:tr w:rsidR="00724BCF" w:rsidRPr="00724BCF" w14:paraId="304AB916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B07EF3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854277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702A1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0C189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71816F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7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36183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431</w:t>
            </w:r>
          </w:p>
        </w:tc>
      </w:tr>
      <w:tr w:rsidR="00724BCF" w:rsidRPr="00724BCF" w14:paraId="46A6B52C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AB5E0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942127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244097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72CE86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0DCE27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57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E9567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12</w:t>
            </w:r>
          </w:p>
        </w:tc>
      </w:tr>
      <w:tr w:rsidR="00724BCF" w:rsidRPr="00724BCF" w14:paraId="672DAF8F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813DB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2988004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286792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1A35B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8A7F4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62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6416E3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597</w:t>
            </w:r>
          </w:p>
        </w:tc>
      </w:tr>
      <w:tr w:rsidR="00724BCF" w:rsidRPr="00724BCF" w14:paraId="2F50FBBA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B4FCA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7326482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04D8E9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2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646E0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9DEED3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7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3E766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308</w:t>
            </w:r>
          </w:p>
        </w:tc>
      </w:tr>
      <w:tr w:rsidR="00724BCF" w:rsidRPr="00724BCF" w14:paraId="61D763F3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0D5CBC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7774211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4F7C73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A28A1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6982032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6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17EC7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472</w:t>
            </w:r>
          </w:p>
        </w:tc>
      </w:tr>
      <w:tr w:rsidR="00724BCF" w:rsidRPr="00724BCF" w14:paraId="0FF446A1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224F8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7804463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509C6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8C9FB0" w14:textId="5DF5062B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D70A5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73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B48F9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402</w:t>
            </w:r>
          </w:p>
        </w:tc>
      </w:tr>
      <w:tr w:rsidR="00724BCF" w:rsidRPr="00724BCF" w14:paraId="24317E61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46549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877483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29323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2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77B19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E47FE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7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0C053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296</w:t>
            </w:r>
          </w:p>
        </w:tc>
      </w:tr>
      <w:tr w:rsidR="00724BCF" w:rsidRPr="00724BCF" w14:paraId="1B5545D9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9CA0FE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92191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D0E16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2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63965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8A64F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7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4F17E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293</w:t>
            </w:r>
          </w:p>
        </w:tc>
      </w:tr>
      <w:tr w:rsidR="00724BCF" w:rsidRPr="00724BCF" w14:paraId="55A42A70" w14:textId="77777777" w:rsidTr="00724BCF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3165678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All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1A40994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16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3B4420D7" w14:textId="3A18A169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</w:t>
            </w:r>
            <w:r w:rsidR="00EC34A8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3FACA3D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67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5D16FAE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436</w:t>
            </w:r>
          </w:p>
        </w:tc>
      </w:tr>
    </w:tbl>
    <w:p w14:paraId="4BEDFD6E" w14:textId="77777777" w:rsidR="00724BCF" w:rsidRDefault="00724BCF" w:rsidP="002D651E">
      <w:pPr>
        <w:spacing w:line="240" w:lineRule="auto"/>
        <w:rPr>
          <w:lang w:val="en-US"/>
        </w:rPr>
      </w:pPr>
    </w:p>
    <w:p w14:paraId="4011324E" w14:textId="5FA3C060" w:rsidR="002D651E" w:rsidRDefault="002D651E" w:rsidP="002D651E">
      <w:pPr>
        <w:spacing w:line="240" w:lineRule="auto"/>
        <w:rPr>
          <w:lang w:val="en-US"/>
        </w:rPr>
      </w:pPr>
      <w:r>
        <w:rPr>
          <w:lang w:val="en-US"/>
        </w:rPr>
        <w:t xml:space="preserve">OR – odds ratio, 95%LL </w:t>
      </w:r>
      <w:r w:rsidR="006636D2">
        <w:rPr>
          <w:lang w:val="en-US"/>
        </w:rPr>
        <w:t>–</w:t>
      </w:r>
      <w:r>
        <w:rPr>
          <w:lang w:val="en-US"/>
        </w:rPr>
        <w:t xml:space="preserve"> 95% lower limit, 95% UL – 95% upper limit</w:t>
      </w:r>
    </w:p>
    <w:p w14:paraId="640C5DB8" w14:textId="77777777" w:rsidR="002D651E" w:rsidRDefault="002D651E" w:rsidP="00A70B5B">
      <w:pPr>
        <w:spacing w:line="240" w:lineRule="auto"/>
        <w:rPr>
          <w:lang w:val="en-US"/>
        </w:rPr>
        <w:sectPr w:rsidR="002D651E" w:rsidSect="004A450B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7AD91B98" w14:textId="4CF79D7E" w:rsidR="004A450B" w:rsidRDefault="00A70B5B" w:rsidP="00A70B5B">
      <w:pPr>
        <w:spacing w:line="240" w:lineRule="auto"/>
        <w:rPr>
          <w:lang w:val="en-US"/>
        </w:rPr>
      </w:pPr>
      <w:r>
        <w:rPr>
          <w:lang w:val="en-US"/>
        </w:rPr>
        <w:t>Suppl. Table 9</w:t>
      </w:r>
      <w:r w:rsidR="004A450B">
        <w:rPr>
          <w:lang w:val="en-US"/>
        </w:rPr>
        <w:t xml:space="preserve"> – Results for the leave one out analysis for the association between </w:t>
      </w:r>
      <w:r w:rsidR="00985322">
        <w:rPr>
          <w:lang w:val="en-US"/>
        </w:rPr>
        <w:t xml:space="preserve">average accelerations </w:t>
      </w:r>
      <w:r w:rsidR="004A450B">
        <w:rPr>
          <w:lang w:val="en-US"/>
        </w:rPr>
        <w:t xml:space="preserve">and </w:t>
      </w:r>
      <w:r w:rsidR="00C719C9">
        <w:rPr>
          <w:lang w:val="en-US"/>
        </w:rPr>
        <w:t xml:space="preserve">coronary artery disease, myocardial infarction and </w:t>
      </w:r>
      <w:r w:rsidR="004A450B">
        <w:rPr>
          <w:lang w:val="en-US"/>
        </w:rPr>
        <w:t>ischemic stroke</w:t>
      </w:r>
    </w:p>
    <w:tbl>
      <w:tblPr>
        <w:tblW w:w="7420" w:type="dxa"/>
        <w:tblLook w:val="04A0" w:firstRow="1" w:lastRow="0" w:firstColumn="1" w:lastColumn="0" w:noHBand="0" w:noVBand="1"/>
      </w:tblPr>
      <w:tblGrid>
        <w:gridCol w:w="2620"/>
        <w:gridCol w:w="1200"/>
        <w:gridCol w:w="1200"/>
        <w:gridCol w:w="1200"/>
        <w:gridCol w:w="1200"/>
      </w:tblGrid>
      <w:tr w:rsidR="00724BCF" w:rsidRPr="00724BCF" w14:paraId="28D337CC" w14:textId="77777777" w:rsidTr="00C719C9">
        <w:trPr>
          <w:trHeight w:val="330"/>
        </w:trPr>
        <w:tc>
          <w:tcPr>
            <w:tcW w:w="262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34BB2F4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SNP</w:t>
            </w:r>
          </w:p>
        </w:tc>
        <w:tc>
          <w:tcPr>
            <w:tcW w:w="120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0C12CC2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OR</w:t>
            </w:r>
          </w:p>
        </w:tc>
        <w:tc>
          <w:tcPr>
            <w:tcW w:w="120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482EE7E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95% LL</w:t>
            </w:r>
          </w:p>
        </w:tc>
        <w:tc>
          <w:tcPr>
            <w:tcW w:w="120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4A8487A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95% UL</w:t>
            </w:r>
          </w:p>
        </w:tc>
        <w:tc>
          <w:tcPr>
            <w:tcW w:w="1200" w:type="dxa"/>
            <w:tcBorders>
              <w:top w:val="single" w:sz="12" w:space="0" w:color="000000"/>
              <w:left w:val="nil"/>
              <w:bottom w:val="single" w:sz="12" w:space="0" w:color="000000"/>
            </w:tcBorders>
            <w:shd w:val="clear" w:color="000000" w:fill="FFFFFF"/>
            <w:vAlign w:val="center"/>
            <w:hideMark/>
          </w:tcPr>
          <w:p w14:paraId="5954E49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P-value</w:t>
            </w:r>
          </w:p>
        </w:tc>
      </w:tr>
      <w:tr w:rsidR="000802BB" w:rsidRPr="00CC2F1E" w14:paraId="6A38E22F" w14:textId="77777777" w:rsidTr="0050465F">
        <w:trPr>
          <w:cantSplit/>
          <w:trHeight w:val="330"/>
        </w:trPr>
        <w:tc>
          <w:tcPr>
            <w:tcW w:w="5020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8DC7BE2" w14:textId="730F3904" w:rsidR="000802BB" w:rsidRPr="00724BCF" w:rsidRDefault="000802BB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0802BB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Coronary artery disease </w:t>
            </w: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(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 Nikpay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  <w:r w:rsidRPr="000802BB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D896909" w14:textId="77777777" w:rsidR="000802BB" w:rsidRPr="00724BCF" w:rsidRDefault="000802BB" w:rsidP="00724BCF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</w:tcBorders>
            <w:shd w:val="clear" w:color="000000" w:fill="FFFFFF"/>
            <w:vAlign w:val="center"/>
            <w:hideMark/>
          </w:tcPr>
          <w:p w14:paraId="1B8F799B" w14:textId="77777777" w:rsidR="000802BB" w:rsidRPr="00724BCF" w:rsidRDefault="000802BB" w:rsidP="00724BCF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724BCF" w:rsidRPr="00724BCF" w14:paraId="696B7CA3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4A0BB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10127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B0B290" w14:textId="3B7F5018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1.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BF2FE8" w14:textId="26E0389C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C9D98D9" w14:textId="02E86D20" w:rsidR="00724BCF" w:rsidRPr="00724BCF" w:rsidRDefault="00724BCF" w:rsidP="00C719C9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64FD6DD5" w14:textId="4F3A0BF0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  <w:r w:rsidR="00C719C9">
              <w:rPr>
                <w:rFonts w:eastAsia="Times New Roman" w:cs="Arial"/>
                <w:color w:val="111111"/>
                <w:szCs w:val="22"/>
                <w:lang w:eastAsia="en-US"/>
              </w:rPr>
              <w:t>.756</w:t>
            </w:r>
          </w:p>
        </w:tc>
      </w:tr>
      <w:tr w:rsidR="00724BCF" w:rsidRPr="00724BCF" w14:paraId="79DD7A6C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996782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25222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24CE7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110504" w14:textId="602764FA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9FA523C" w14:textId="3E16E54B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1.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63316ADD" w14:textId="7C95E453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729</w:t>
            </w:r>
          </w:p>
        </w:tc>
      </w:tr>
      <w:tr w:rsidR="00724BCF" w:rsidRPr="00724BCF" w14:paraId="4E725861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AE6EC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481932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DCB7B5" w14:textId="4369F803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1.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4809EC6" w14:textId="73BC84DE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58143C" w14:textId="04F54BD2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1.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1F0CF07B" w14:textId="530A3C9A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941</w:t>
            </w:r>
          </w:p>
        </w:tc>
      </w:tr>
      <w:tr w:rsidR="00724BCF" w:rsidRPr="00724BCF" w14:paraId="7AC5AB12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B555D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3451743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AAA8FE" w14:textId="1BEEE0BF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1.0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421DF3B" w14:textId="58376CD8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9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7DB4CD" w14:textId="78B46836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1.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2B8DD233" w14:textId="5843EDBE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385</w:t>
            </w:r>
          </w:p>
        </w:tc>
      </w:tr>
      <w:tr w:rsidR="00724BCF" w:rsidRPr="00724BCF" w14:paraId="3FF87F0D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40B96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594996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1501E1" w14:textId="06786C62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1.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F5D255" w14:textId="19392F99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92C632" w14:textId="2006BFF9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1.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38CA324D" w14:textId="62E140FD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798</w:t>
            </w:r>
          </w:p>
        </w:tc>
      </w:tr>
      <w:tr w:rsidR="00724BCF" w:rsidRPr="00724BCF" w14:paraId="146A0322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B2EEFB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67753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AEF8BB" w14:textId="13514736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1.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88C8B7" w14:textId="5BA57231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8909D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1B4A8200" w14:textId="36E0D4D1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675</w:t>
            </w:r>
          </w:p>
        </w:tc>
      </w:tr>
      <w:tr w:rsidR="00724BCF" w:rsidRPr="00724BCF" w14:paraId="45ED45CC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06ED9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92935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D69E11" w14:textId="2CF348C8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9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7AB996" w14:textId="46A39A80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2E66F0" w14:textId="0E979CE6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1.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2C2FEEEA" w14:textId="4604567F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559</w:t>
            </w:r>
          </w:p>
        </w:tc>
      </w:tr>
      <w:tr w:rsidR="00724BCF" w:rsidRPr="00724BCF" w14:paraId="79751F70" w14:textId="77777777" w:rsidTr="00C719C9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A9B853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All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B5179B8" w14:textId="700EF975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1.0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FB78EA3" w14:textId="1A2C97AA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9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FE7FABA" w14:textId="4382F72C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1.0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418A809F" w14:textId="0AB32D3C" w:rsidR="00724BCF" w:rsidRPr="00724BCF" w:rsidRDefault="00C719C9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eastAsia="en-US"/>
              </w:rPr>
              <w:t>0.801</w:t>
            </w:r>
          </w:p>
        </w:tc>
      </w:tr>
      <w:tr w:rsidR="000802BB" w:rsidRPr="00CC2F1E" w14:paraId="4EA29676" w14:textId="77777777" w:rsidTr="0050465F">
        <w:trPr>
          <w:cantSplit/>
          <w:trHeight w:val="315"/>
        </w:trPr>
        <w:tc>
          <w:tcPr>
            <w:tcW w:w="5020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FB11928" w14:textId="7AD15531" w:rsidR="000802BB" w:rsidRPr="00724BCF" w:rsidRDefault="000802BB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0802BB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Myocardial infarction </w:t>
            </w: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(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 Nikpay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81EE893" w14:textId="77777777" w:rsidR="000802BB" w:rsidRPr="00724BCF" w:rsidRDefault="000802BB" w:rsidP="00724BCF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8" w:space="0" w:color="auto"/>
            </w:tcBorders>
            <w:shd w:val="clear" w:color="000000" w:fill="FFFFFF"/>
            <w:vAlign w:val="center"/>
            <w:hideMark/>
          </w:tcPr>
          <w:p w14:paraId="04CD2F77" w14:textId="77777777" w:rsidR="000802BB" w:rsidRPr="00724BCF" w:rsidRDefault="000802BB" w:rsidP="00724BCF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724BCF" w:rsidRPr="00724BCF" w14:paraId="7193C21B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E73097A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10127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3F7AA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50BFF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E05CA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124EBC2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85</w:t>
            </w:r>
          </w:p>
        </w:tc>
      </w:tr>
      <w:tr w:rsidR="00724BCF" w:rsidRPr="00724BCF" w14:paraId="4CDD6DEB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8A85A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25222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35938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6AAA8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21C749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48B1177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83</w:t>
            </w:r>
          </w:p>
        </w:tc>
      </w:tr>
      <w:tr w:rsidR="00724BCF" w:rsidRPr="00724BCF" w14:paraId="341E621E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CEB3B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481932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5D1BAD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9FA976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8E886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2013D6A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21</w:t>
            </w:r>
          </w:p>
        </w:tc>
      </w:tr>
      <w:tr w:rsidR="00724BCF" w:rsidRPr="00724BCF" w14:paraId="6E5BFA3A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A6DB23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3451743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31971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7D60B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F3F19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6687448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96</w:t>
            </w:r>
          </w:p>
        </w:tc>
      </w:tr>
      <w:tr w:rsidR="00724BCF" w:rsidRPr="00724BCF" w14:paraId="49F61C53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99B7C7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594996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0251DF" w14:textId="0984FA30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</w:t>
            </w:r>
            <w:r w:rsidR="00C719C9">
              <w:rPr>
                <w:rFonts w:eastAsia="Times New Roman" w:cs="Arial"/>
                <w:color w:val="111111"/>
                <w:szCs w:val="22"/>
                <w:lang w:eastAsia="en-US"/>
              </w:rPr>
              <w:t>.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0BA8C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56F98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1AAF164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91</w:t>
            </w:r>
          </w:p>
        </w:tc>
      </w:tr>
      <w:tr w:rsidR="00724BCF" w:rsidRPr="00724BCF" w14:paraId="557D3FDE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A96C0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67753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A21425" w14:textId="4D7EC081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</w:t>
            </w:r>
            <w:r w:rsidR="00C719C9">
              <w:rPr>
                <w:rFonts w:eastAsia="Times New Roman" w:cs="Arial"/>
                <w:color w:val="111111"/>
                <w:szCs w:val="22"/>
                <w:lang w:eastAsia="en-US"/>
              </w:rPr>
              <w:t>.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EBB3D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45F5A0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490EBD3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45</w:t>
            </w:r>
          </w:p>
        </w:tc>
      </w:tr>
      <w:tr w:rsidR="00724BCF" w:rsidRPr="00724BCF" w14:paraId="36A61CD3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08088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92935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3C1DE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954E2B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8B5E2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05A8C54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252</w:t>
            </w:r>
          </w:p>
        </w:tc>
      </w:tr>
      <w:tr w:rsidR="00724BCF" w:rsidRPr="00724BCF" w14:paraId="09BC3B57" w14:textId="77777777" w:rsidTr="00C719C9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DAC9C2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All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1F035C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74CCFF0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8D21B8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0F78009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48</w:t>
            </w:r>
          </w:p>
        </w:tc>
      </w:tr>
      <w:tr w:rsidR="000802BB" w:rsidRPr="00CC2F1E" w14:paraId="22B270D1" w14:textId="77777777" w:rsidTr="0050465F">
        <w:trPr>
          <w:cantSplit/>
          <w:trHeight w:val="315"/>
        </w:trPr>
        <w:tc>
          <w:tcPr>
            <w:tcW w:w="382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594C186" w14:textId="283529A1" w:rsidR="000802BB" w:rsidRPr="00724BCF" w:rsidRDefault="000802BB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000000"/>
                <w:szCs w:val="22"/>
                <w:lang w:val="en-US" w:eastAsia="en-US"/>
              </w:rPr>
            </w:pPr>
            <w:r w:rsidRPr="000802BB">
              <w:rPr>
                <w:rFonts w:eastAsia="Times New Roman" w:cs="Arial"/>
                <w:i/>
                <w:iCs/>
                <w:color w:val="000000"/>
                <w:szCs w:val="22"/>
                <w:lang w:val="en-US" w:eastAsia="en-US"/>
              </w:rPr>
              <w:t>Ischemic stroke</w:t>
            </w:r>
            <w:r w:rsidRPr="000802BB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 </w:t>
            </w: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(</w:t>
            </w:r>
            <w:r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Malik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4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6D12A64" w14:textId="77777777" w:rsidR="000802BB" w:rsidRPr="00724BCF" w:rsidRDefault="000802BB" w:rsidP="00724BCF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000000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i/>
                <w:iCs/>
                <w:color w:val="000000"/>
                <w:szCs w:val="22"/>
                <w:lang w:val="en-US" w:eastAsia="en-US"/>
              </w:rPr>
              <w:t> 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15409B4" w14:textId="77777777" w:rsidR="000802BB" w:rsidRPr="00724BCF" w:rsidRDefault="000802BB" w:rsidP="00724BCF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000000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i/>
                <w:iCs/>
                <w:color w:val="000000"/>
                <w:szCs w:val="22"/>
                <w:lang w:val="en-US" w:eastAsia="en-US"/>
              </w:rPr>
              <w:t> 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8" w:space="0" w:color="auto"/>
            </w:tcBorders>
            <w:shd w:val="clear" w:color="000000" w:fill="FFFFFF"/>
            <w:vAlign w:val="center"/>
            <w:hideMark/>
          </w:tcPr>
          <w:p w14:paraId="40053441" w14:textId="77777777" w:rsidR="000802BB" w:rsidRPr="00724BCF" w:rsidRDefault="000802BB" w:rsidP="00724BCF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000000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i/>
                <w:iCs/>
                <w:color w:val="000000"/>
                <w:szCs w:val="22"/>
                <w:lang w:val="en-US" w:eastAsia="en-US"/>
              </w:rPr>
              <w:t> </w:t>
            </w:r>
          </w:p>
        </w:tc>
      </w:tr>
      <w:tr w:rsidR="00724BCF" w:rsidRPr="00724BCF" w14:paraId="6150C0A4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9EB52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10127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D99627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063C812" w14:textId="3993B820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</w:t>
            </w:r>
            <w:r w:rsidR="00C719C9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FF4E02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436052A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268</w:t>
            </w:r>
          </w:p>
        </w:tc>
      </w:tr>
      <w:tr w:rsidR="00724BCF" w:rsidRPr="00724BCF" w14:paraId="44DCDC90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FB2ED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25222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40D11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A210E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6E8A69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14C0D5F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871</w:t>
            </w:r>
          </w:p>
        </w:tc>
      </w:tr>
      <w:tr w:rsidR="00724BCF" w:rsidRPr="00724BCF" w14:paraId="2418FA7A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80661D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1481932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E56E8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CDBB3C" w14:textId="6927DE9A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</w:t>
            </w:r>
            <w:r w:rsidR="00C719C9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94BB3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46E0408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501</w:t>
            </w:r>
          </w:p>
        </w:tc>
      </w:tr>
      <w:tr w:rsidR="00724BCF" w:rsidRPr="00724BCF" w14:paraId="350417DF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4DD5F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3451743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162EA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09D43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1EA68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2AE8835C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54</w:t>
            </w:r>
          </w:p>
        </w:tc>
      </w:tr>
      <w:tr w:rsidR="00724BCF" w:rsidRPr="00724BCF" w14:paraId="49CC021D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14895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594996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E6E6A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2BE9F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BC6DC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36CBF6E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653</w:t>
            </w:r>
          </w:p>
        </w:tc>
      </w:tr>
      <w:tr w:rsidR="00724BCF" w:rsidRPr="00724BCF" w14:paraId="4431C393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79F897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67753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427B78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87706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FF0EA8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58620A4B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791</w:t>
            </w:r>
          </w:p>
        </w:tc>
      </w:tr>
      <w:tr w:rsidR="00724BCF" w:rsidRPr="00724BCF" w14:paraId="3AD71105" w14:textId="77777777" w:rsidTr="00C719C9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28C08F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rs92935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7005D6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9CE56A" w14:textId="12ABF021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</w:t>
            </w:r>
            <w:r w:rsidR="00C719C9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1A0B52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7E310D4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154</w:t>
            </w:r>
          </w:p>
        </w:tc>
      </w:tr>
      <w:tr w:rsidR="00724BCF" w:rsidRPr="00724BCF" w14:paraId="2F1A7370" w14:textId="77777777" w:rsidTr="00C719C9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67B4B785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All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1AF146D4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353700DE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9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1A2913ED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1.0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</w:tcBorders>
            <w:shd w:val="clear" w:color="000000" w:fill="FFFFFF"/>
            <w:vAlign w:val="center"/>
            <w:hideMark/>
          </w:tcPr>
          <w:p w14:paraId="34EE2551" w14:textId="77777777" w:rsidR="00724BCF" w:rsidRPr="00724BCF" w:rsidRDefault="00724BCF" w:rsidP="00724BCF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724BCF">
              <w:rPr>
                <w:rFonts w:eastAsia="Times New Roman" w:cs="Arial"/>
                <w:color w:val="111111"/>
                <w:szCs w:val="22"/>
                <w:lang w:eastAsia="en-US"/>
              </w:rPr>
              <w:t>0.515</w:t>
            </w:r>
          </w:p>
        </w:tc>
      </w:tr>
    </w:tbl>
    <w:p w14:paraId="01E8EFE6" w14:textId="77777777" w:rsidR="00724BCF" w:rsidRDefault="00724BCF" w:rsidP="002D651E">
      <w:pPr>
        <w:spacing w:line="240" w:lineRule="auto"/>
        <w:rPr>
          <w:lang w:val="en-US"/>
        </w:rPr>
      </w:pPr>
    </w:p>
    <w:p w14:paraId="27BC68CC" w14:textId="2B1CA5D2" w:rsidR="002D651E" w:rsidRDefault="002D651E" w:rsidP="002D651E">
      <w:pPr>
        <w:spacing w:line="240" w:lineRule="auto"/>
        <w:rPr>
          <w:lang w:val="en-US"/>
        </w:rPr>
      </w:pPr>
      <w:r>
        <w:rPr>
          <w:lang w:val="en-US"/>
        </w:rPr>
        <w:t xml:space="preserve">OR – odds ratio, 95%LL </w:t>
      </w:r>
      <w:r w:rsidR="006636D2">
        <w:rPr>
          <w:lang w:val="en-US"/>
        </w:rPr>
        <w:t>–</w:t>
      </w:r>
      <w:r>
        <w:rPr>
          <w:lang w:val="en-US"/>
        </w:rPr>
        <w:t xml:space="preserve"> 95% lower limit, 95% UL – 95% upper limit</w:t>
      </w:r>
    </w:p>
    <w:p w14:paraId="483A8623" w14:textId="77777777" w:rsidR="004A450B" w:rsidRDefault="004A450B">
      <w:pPr>
        <w:rPr>
          <w:lang w:val="en-US"/>
        </w:rPr>
        <w:sectPr w:rsidR="004A450B" w:rsidSect="004A450B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31233E2F" w14:textId="6DC5F227" w:rsidR="00A70B5B" w:rsidRDefault="00A70B5B" w:rsidP="00A70B5B">
      <w:pPr>
        <w:spacing w:line="240" w:lineRule="auto"/>
        <w:rPr>
          <w:lang w:val="en-US"/>
        </w:rPr>
      </w:pPr>
      <w:r>
        <w:rPr>
          <w:lang w:val="en-US"/>
        </w:rPr>
        <w:t xml:space="preserve">Suppl. Table 10 – Results for the leave one out analysis for the association between </w:t>
      </w:r>
      <w:r w:rsidR="00985322">
        <w:rPr>
          <w:lang w:val="en-US"/>
        </w:rPr>
        <w:t>fraction accelerations &gt; 425 milli-gravities</w:t>
      </w:r>
      <w:r>
        <w:rPr>
          <w:lang w:val="en-US"/>
        </w:rPr>
        <w:t xml:space="preserve"> and </w:t>
      </w:r>
      <w:r w:rsidR="000802BB">
        <w:rPr>
          <w:lang w:val="en-US"/>
        </w:rPr>
        <w:t xml:space="preserve">coronary artery disease, myocardial infarction and </w:t>
      </w:r>
      <w:r>
        <w:rPr>
          <w:lang w:val="en-US"/>
        </w:rPr>
        <w:t>ischemic stroke</w:t>
      </w:r>
    </w:p>
    <w:tbl>
      <w:tblPr>
        <w:tblW w:w="7480" w:type="dxa"/>
        <w:tblLook w:val="04A0" w:firstRow="1" w:lastRow="0" w:firstColumn="1" w:lastColumn="0" w:noHBand="0" w:noVBand="1"/>
      </w:tblPr>
      <w:tblGrid>
        <w:gridCol w:w="2680"/>
        <w:gridCol w:w="1200"/>
        <w:gridCol w:w="1200"/>
        <w:gridCol w:w="1200"/>
        <w:gridCol w:w="1200"/>
      </w:tblGrid>
      <w:tr w:rsidR="008A7E21" w:rsidRPr="008A7E21" w14:paraId="295A667F" w14:textId="77777777" w:rsidTr="000802BB">
        <w:trPr>
          <w:trHeight w:val="20"/>
        </w:trPr>
        <w:tc>
          <w:tcPr>
            <w:tcW w:w="268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4C19BD1F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SNP</w:t>
            </w:r>
          </w:p>
        </w:tc>
        <w:tc>
          <w:tcPr>
            <w:tcW w:w="120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12793B83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OR</w:t>
            </w:r>
          </w:p>
        </w:tc>
        <w:tc>
          <w:tcPr>
            <w:tcW w:w="120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4FECBD9F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95% LL</w:t>
            </w:r>
          </w:p>
        </w:tc>
        <w:tc>
          <w:tcPr>
            <w:tcW w:w="120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48335CF8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95% UL</w:t>
            </w:r>
          </w:p>
        </w:tc>
        <w:tc>
          <w:tcPr>
            <w:tcW w:w="120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7582789F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P-value</w:t>
            </w:r>
          </w:p>
        </w:tc>
      </w:tr>
      <w:tr w:rsidR="000802BB" w:rsidRPr="00CC2F1E" w14:paraId="7EDB67CB" w14:textId="77777777" w:rsidTr="0050465F">
        <w:trPr>
          <w:cantSplit/>
          <w:trHeight w:val="20"/>
        </w:trPr>
        <w:tc>
          <w:tcPr>
            <w:tcW w:w="5080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5A94467" w14:textId="442DB1D5" w:rsidR="000802BB" w:rsidRPr="008A7E21" w:rsidRDefault="000802BB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0802BB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Coronary artery disease </w:t>
            </w: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(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 Nikpay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9B20AE6" w14:textId="77777777" w:rsidR="000802BB" w:rsidRPr="008A7E21" w:rsidRDefault="000802BB" w:rsidP="008A7E21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dashed" w:sz="8" w:space="0" w:color="808080"/>
            </w:tcBorders>
            <w:shd w:val="clear" w:color="000000" w:fill="FFFFFF"/>
            <w:vAlign w:val="center"/>
            <w:hideMark/>
          </w:tcPr>
          <w:p w14:paraId="0E58C71D" w14:textId="77777777" w:rsidR="000802BB" w:rsidRPr="008A7E21" w:rsidRDefault="000802BB" w:rsidP="008A7E21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8A7E21" w:rsidRPr="008A7E21" w14:paraId="1DE9C8E1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29C2CB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166883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22BCE3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7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B533D1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91D395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6EE23B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214</w:t>
            </w:r>
          </w:p>
        </w:tc>
      </w:tr>
      <w:tr w:rsidR="008A7E21" w:rsidRPr="008A7E21" w14:paraId="0D999D03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CC123E" w14:textId="77777777" w:rsidR="008A7E21" w:rsidRPr="006E008B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rs18563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E49856" w14:textId="77777777" w:rsidR="008A7E21" w:rsidRPr="006E008B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0.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B4DD7A" w14:textId="77777777" w:rsidR="008A7E21" w:rsidRPr="006E008B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0.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4A18109" w14:textId="77777777" w:rsidR="008A7E21" w:rsidRPr="006E008B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0.9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2E02FE1" w14:textId="77777777" w:rsidR="008A7E21" w:rsidRPr="006E008B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0.021</w:t>
            </w:r>
          </w:p>
        </w:tc>
      </w:tr>
      <w:tr w:rsidR="008A7E21" w:rsidRPr="008A7E21" w14:paraId="37464AD7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9294080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47541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9C421F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8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A16E02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5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063F42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B59C9F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562</w:t>
            </w:r>
          </w:p>
        </w:tc>
      </w:tr>
      <w:tr w:rsidR="008A7E21" w:rsidRPr="008A7E21" w14:paraId="488909DB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B1F419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6244362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EE1C54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7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8C193A9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4AAFBB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3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448401" w14:textId="518CE572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34</w:t>
            </w:r>
            <w:r w:rsidR="000802BB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</w:tr>
      <w:tr w:rsidR="008A7E21" w:rsidRPr="008A7E21" w14:paraId="490E0E09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4BFB30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643347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9F0381B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7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A52B37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77BACA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3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45C11C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339</w:t>
            </w:r>
          </w:p>
        </w:tc>
      </w:tr>
      <w:tr w:rsidR="008A7E21" w:rsidRPr="008A7E21" w14:paraId="5FCA8837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B3D5852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726333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B722598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5190FF6" w14:textId="5512E94C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5</w:t>
            </w:r>
            <w:r w:rsidR="000802BB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861EBE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5638B7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508</w:t>
            </w:r>
          </w:p>
        </w:tc>
      </w:tr>
      <w:tr w:rsidR="008A7E21" w:rsidRPr="008A7E21" w14:paraId="71885117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D8879C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7435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D75F83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8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977F78A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5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601F88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4A6794D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614</w:t>
            </w:r>
          </w:p>
        </w:tc>
      </w:tr>
      <w:tr w:rsidR="008A7E21" w:rsidRPr="008A7E21" w14:paraId="6FA43C04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59BE28F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All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84F3D87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7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2F812A6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1F04364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2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9565269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293</w:t>
            </w:r>
          </w:p>
        </w:tc>
      </w:tr>
      <w:tr w:rsidR="000802BB" w:rsidRPr="00CC2F1E" w14:paraId="15228C75" w14:textId="77777777" w:rsidTr="0050465F">
        <w:trPr>
          <w:cantSplit/>
          <w:trHeight w:val="20"/>
        </w:trPr>
        <w:tc>
          <w:tcPr>
            <w:tcW w:w="5080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D0359F0" w14:textId="36E13FCE" w:rsidR="000802BB" w:rsidRPr="008A7E21" w:rsidRDefault="000802BB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Myocardial infarction</w:t>
            </w:r>
            <w:r w:rsidRPr="000802BB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 </w:t>
            </w: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(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 Nikpay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49E1218" w14:textId="77777777" w:rsidR="000802BB" w:rsidRPr="008A7E21" w:rsidRDefault="000802BB" w:rsidP="008A7E21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dashed" w:sz="8" w:space="0" w:color="808080"/>
            </w:tcBorders>
            <w:shd w:val="clear" w:color="000000" w:fill="FFFFFF"/>
            <w:vAlign w:val="center"/>
            <w:hideMark/>
          </w:tcPr>
          <w:p w14:paraId="6F290E9D" w14:textId="77777777" w:rsidR="000802BB" w:rsidRPr="008A7E21" w:rsidRDefault="000802BB" w:rsidP="008A7E21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8A7E21" w:rsidRPr="008A7E21" w14:paraId="40F8DB96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731BE0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166883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0014322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6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B793243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38A160D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7CACAA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096</w:t>
            </w:r>
          </w:p>
        </w:tc>
      </w:tr>
      <w:tr w:rsidR="008A7E21" w:rsidRPr="008A7E21" w14:paraId="6040B6E7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60CDD90" w14:textId="77777777" w:rsidR="008A7E21" w:rsidRPr="006E008B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rs18563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69CAF82" w14:textId="77777777" w:rsidR="008A7E21" w:rsidRPr="006E008B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0.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05F208" w14:textId="77777777" w:rsidR="008A7E21" w:rsidRPr="006E008B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0.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322F4A7" w14:textId="77777777" w:rsidR="008A7E21" w:rsidRPr="006E008B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0.9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1052AD" w14:textId="77777777" w:rsidR="008A7E21" w:rsidRPr="006E008B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0.017</w:t>
            </w:r>
          </w:p>
        </w:tc>
      </w:tr>
      <w:tr w:rsidR="008A7E21" w:rsidRPr="008A7E21" w14:paraId="7919347B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B596A8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47541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618399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7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A0252E1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327AD3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3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99EB883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361</w:t>
            </w:r>
          </w:p>
        </w:tc>
      </w:tr>
      <w:tr w:rsidR="008A7E21" w:rsidRPr="008A7E21" w14:paraId="09626592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6FF4A0B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6244362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C86F7A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7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66948E1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01DA3FF" w14:textId="011E9F7F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2</w:t>
            </w:r>
            <w:r w:rsidR="000802BB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2959AE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205</w:t>
            </w:r>
          </w:p>
        </w:tc>
      </w:tr>
      <w:tr w:rsidR="008A7E21" w:rsidRPr="008A7E21" w14:paraId="33EF8187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DF412C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643347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5D3F21F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7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FC97DB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B5A8B7F" w14:textId="1C443E81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3</w:t>
            </w:r>
            <w:r w:rsidR="000802BB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A63FEE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329</w:t>
            </w:r>
          </w:p>
        </w:tc>
      </w:tr>
      <w:tr w:rsidR="008A7E21" w:rsidRPr="008A7E21" w14:paraId="57E8A7BB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48D976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726333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CB26EF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A178F7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4AA62EA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7A173EB" w14:textId="0ED97A28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37</w:t>
            </w:r>
            <w:r w:rsidR="000802BB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</w:tr>
      <w:tr w:rsidR="008A7E21" w:rsidRPr="008A7E21" w14:paraId="2A1ECB7A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7794F7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7435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9A8E03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46F177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5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AA3D1F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3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F78E66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58</w:t>
            </w:r>
          </w:p>
        </w:tc>
      </w:tr>
      <w:tr w:rsidR="008A7E21" w:rsidRPr="008A7E21" w14:paraId="551F303A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A70DADD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All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6893E6E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7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A2CDC66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610181C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1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279C8F5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188</w:t>
            </w:r>
          </w:p>
        </w:tc>
      </w:tr>
      <w:tr w:rsidR="000802BB" w:rsidRPr="00CC2F1E" w14:paraId="37F4C3A7" w14:textId="77777777" w:rsidTr="0050465F">
        <w:trPr>
          <w:cantSplit/>
          <w:trHeight w:val="20"/>
        </w:trPr>
        <w:tc>
          <w:tcPr>
            <w:tcW w:w="388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FD6150A" w14:textId="73188EE7" w:rsidR="000802BB" w:rsidRPr="008A7E21" w:rsidRDefault="000802BB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Ischemic stroke </w:t>
            </w: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(</w:t>
            </w:r>
            <w:r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Malik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4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2F21080" w14:textId="77777777" w:rsidR="000802BB" w:rsidRPr="008A7E21" w:rsidRDefault="000802BB" w:rsidP="008A7E21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B6FDF9B" w14:textId="77777777" w:rsidR="000802BB" w:rsidRPr="008A7E21" w:rsidRDefault="000802BB" w:rsidP="008A7E21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DE226BC" w14:textId="77777777" w:rsidR="000802BB" w:rsidRPr="008A7E21" w:rsidRDefault="000802BB" w:rsidP="008A7E21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8A7E21" w:rsidRPr="008A7E21" w14:paraId="63720DD5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02B0D7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166883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46F369" w14:textId="790F2532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7</w:t>
            </w:r>
            <w:r w:rsidR="000802BB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F4CBAC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C367F17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1B68DFD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092</w:t>
            </w:r>
          </w:p>
        </w:tc>
      </w:tr>
      <w:tr w:rsidR="008A7E21" w:rsidRPr="008A7E21" w14:paraId="6D8BDA36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8985F0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18563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BE40EB3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7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149995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54B795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13896D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223</w:t>
            </w:r>
          </w:p>
        </w:tc>
      </w:tr>
      <w:tr w:rsidR="008A7E21" w:rsidRPr="008A7E21" w14:paraId="697704E7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3F2BA0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47541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796313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8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DADAD3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097B24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2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C5C72E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41</w:t>
            </w:r>
          </w:p>
        </w:tc>
      </w:tr>
      <w:tr w:rsidR="008A7E21" w:rsidRPr="008A7E21" w14:paraId="336FFD71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603FFEA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6244362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7D805C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7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B226C9" w14:textId="018667AE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5</w:t>
            </w:r>
            <w:r w:rsidR="000802BB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486ACEF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2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A52458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306</w:t>
            </w:r>
          </w:p>
        </w:tc>
      </w:tr>
      <w:tr w:rsidR="008A7E21" w:rsidRPr="008A7E21" w14:paraId="0784DEBD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5A97BD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643347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7C16A3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7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7D310D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CF7E4A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2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2CAA0E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258</w:t>
            </w:r>
          </w:p>
        </w:tc>
      </w:tr>
      <w:tr w:rsidR="008A7E21" w:rsidRPr="008A7E21" w14:paraId="258B737D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61B1AF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726333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EA42D1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3122744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791F49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B22D95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04</w:t>
            </w:r>
          </w:p>
        </w:tc>
      </w:tr>
      <w:tr w:rsidR="008A7E21" w:rsidRPr="008A7E21" w14:paraId="752DDE81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DA4B63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rs7435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8B1205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6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3F29CD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4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336B19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A07ED1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067</w:t>
            </w:r>
          </w:p>
        </w:tc>
      </w:tr>
      <w:tr w:rsidR="008A7E21" w:rsidRPr="008A7E21" w14:paraId="36AB2443" w14:textId="77777777" w:rsidTr="000802BB">
        <w:trPr>
          <w:trHeight w:val="20"/>
        </w:trPr>
        <w:tc>
          <w:tcPr>
            <w:tcW w:w="26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7BBDFF1C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All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42F0C5F0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7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29E67044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5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086D9FA6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1.1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70924698" w14:textId="77777777" w:rsidR="008A7E21" w:rsidRPr="008A7E21" w:rsidRDefault="008A7E21" w:rsidP="008A7E21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A7E21">
              <w:rPr>
                <w:rFonts w:eastAsia="Times New Roman" w:cs="Arial"/>
                <w:color w:val="111111"/>
                <w:szCs w:val="22"/>
                <w:lang w:eastAsia="en-US"/>
              </w:rPr>
              <w:t>0.192</w:t>
            </w:r>
          </w:p>
        </w:tc>
      </w:tr>
    </w:tbl>
    <w:p w14:paraId="15E39118" w14:textId="5E9AFFAC" w:rsidR="002D651E" w:rsidRDefault="002D651E" w:rsidP="002D651E">
      <w:pPr>
        <w:spacing w:line="240" w:lineRule="auto"/>
        <w:rPr>
          <w:lang w:val="en-US"/>
        </w:rPr>
      </w:pPr>
      <w:r>
        <w:rPr>
          <w:lang w:val="en-US"/>
        </w:rPr>
        <w:t xml:space="preserve">OR – odds ratio, 95%LL </w:t>
      </w:r>
      <w:r w:rsidR="006636D2">
        <w:rPr>
          <w:lang w:val="en-US"/>
        </w:rPr>
        <w:t>–</w:t>
      </w:r>
      <w:r>
        <w:rPr>
          <w:lang w:val="en-US"/>
        </w:rPr>
        <w:t xml:space="preserve"> 95% lower limit, 95% UL – 95% upper limit</w:t>
      </w:r>
      <w:r w:rsidR="00641D04">
        <w:rPr>
          <w:lang w:val="en-US"/>
        </w:rPr>
        <w:t xml:space="preserve">; bold font indicate influential </w:t>
      </w:r>
      <w:r w:rsidR="005109CB">
        <w:rPr>
          <w:lang w:val="en-US"/>
        </w:rPr>
        <w:t>SNP towards attenuation of association results.</w:t>
      </w:r>
    </w:p>
    <w:p w14:paraId="75DE4CE8" w14:textId="77777777" w:rsidR="00A70B5B" w:rsidRDefault="00A70B5B" w:rsidP="00A70B5B">
      <w:pPr>
        <w:spacing w:line="240" w:lineRule="auto"/>
        <w:rPr>
          <w:lang w:val="en-US"/>
        </w:rPr>
        <w:sectPr w:rsidR="00A70B5B" w:rsidSect="001753C4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54BEA741" w14:textId="18D9C81A" w:rsidR="00A70B5B" w:rsidRDefault="00A70B5B" w:rsidP="00A70B5B">
      <w:pPr>
        <w:spacing w:line="240" w:lineRule="auto"/>
        <w:rPr>
          <w:lang w:val="en-US"/>
        </w:rPr>
      </w:pPr>
    </w:p>
    <w:p w14:paraId="4A5EF460" w14:textId="6B2E7B01" w:rsidR="00A70B5B" w:rsidRDefault="00A70B5B" w:rsidP="00A70B5B">
      <w:pPr>
        <w:spacing w:line="240" w:lineRule="auto"/>
        <w:rPr>
          <w:lang w:val="en-US"/>
        </w:rPr>
      </w:pPr>
      <w:r>
        <w:rPr>
          <w:lang w:val="en-US"/>
        </w:rPr>
        <w:t xml:space="preserve">Suppl. Table 11 – Results for the leave one out analysis for the association between sedentary behavior and </w:t>
      </w:r>
      <w:r w:rsidR="006E008B">
        <w:rPr>
          <w:lang w:val="en-US"/>
        </w:rPr>
        <w:t>coronary artery disease, myocardial infarction and ischemic stroke</w:t>
      </w:r>
    </w:p>
    <w:tbl>
      <w:tblPr>
        <w:tblW w:w="6000" w:type="dxa"/>
        <w:tblLook w:val="04A0" w:firstRow="1" w:lastRow="0" w:firstColumn="1" w:lastColumn="0" w:noHBand="0" w:noVBand="1"/>
      </w:tblPr>
      <w:tblGrid>
        <w:gridCol w:w="1379"/>
        <w:gridCol w:w="1152"/>
        <w:gridCol w:w="1153"/>
        <w:gridCol w:w="1153"/>
        <w:gridCol w:w="1163"/>
      </w:tblGrid>
      <w:tr w:rsidR="00867815" w:rsidRPr="00867815" w14:paraId="30869CE4" w14:textId="77777777" w:rsidTr="00867815">
        <w:trPr>
          <w:trHeight w:val="20"/>
        </w:trPr>
        <w:tc>
          <w:tcPr>
            <w:tcW w:w="1379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6D44C684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SNP</w:t>
            </w:r>
          </w:p>
        </w:tc>
        <w:tc>
          <w:tcPr>
            <w:tcW w:w="1152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0280A527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OR</w:t>
            </w:r>
          </w:p>
        </w:tc>
        <w:tc>
          <w:tcPr>
            <w:tcW w:w="1153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1C4C6B90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95% LL</w:t>
            </w:r>
          </w:p>
        </w:tc>
        <w:tc>
          <w:tcPr>
            <w:tcW w:w="1153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3AC7351A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95% UL</w:t>
            </w:r>
          </w:p>
        </w:tc>
        <w:tc>
          <w:tcPr>
            <w:tcW w:w="1163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000000" w:fill="FFFFFF"/>
            <w:vAlign w:val="center"/>
            <w:hideMark/>
          </w:tcPr>
          <w:p w14:paraId="074D035C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P-value</w:t>
            </w:r>
          </w:p>
        </w:tc>
      </w:tr>
      <w:tr w:rsidR="00867815" w:rsidRPr="00CC2F1E" w14:paraId="115A6C65" w14:textId="77777777" w:rsidTr="00867815">
        <w:trPr>
          <w:cantSplit/>
          <w:trHeight w:val="20"/>
        </w:trPr>
        <w:tc>
          <w:tcPr>
            <w:tcW w:w="4837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ED98BBF" w14:textId="600433E4" w:rsidR="00867815" w:rsidRPr="00867815" w:rsidRDefault="00867815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Coronary artery disease </w:t>
            </w: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(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 Nikpay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8" w:space="0" w:color="auto"/>
              <w:right w:val="dashed" w:sz="8" w:space="0" w:color="808080"/>
            </w:tcBorders>
            <w:shd w:val="clear" w:color="000000" w:fill="FFFFFF"/>
            <w:vAlign w:val="center"/>
            <w:hideMark/>
          </w:tcPr>
          <w:p w14:paraId="7AD325B4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867815" w:rsidRPr="00867815" w14:paraId="279337B4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FD17DC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rs1858242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894378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8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EDFF54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4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68FDDA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53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DF60D9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576</w:t>
            </w:r>
          </w:p>
        </w:tc>
      </w:tr>
      <w:tr w:rsidR="00867815" w:rsidRPr="00867815" w14:paraId="14F218AE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CCCA2F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rs2598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754617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8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0EB21B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4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D36FCE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5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74FBF1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634</w:t>
            </w:r>
          </w:p>
        </w:tc>
      </w:tr>
      <w:tr w:rsidR="00867815" w:rsidRPr="00867815" w14:paraId="1CC8ABBF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6A993AB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rs26579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92D366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9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C4C672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5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FDEDD0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73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0991BB4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847</w:t>
            </w:r>
          </w:p>
        </w:tc>
      </w:tr>
      <w:tr w:rsidR="00867815" w:rsidRPr="00867815" w14:paraId="49738D84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97192AE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rs34858520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515044F" w14:textId="4FB4BBAA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1</w:t>
            </w:r>
            <w:r>
              <w:rPr>
                <w:rFonts w:eastAsia="Arial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534881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7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1155CE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6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158A9E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655</w:t>
            </w:r>
          </w:p>
        </w:tc>
      </w:tr>
      <w:tr w:rsidR="00867815" w:rsidRPr="00867815" w14:paraId="67E62025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08CAAE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rs61776614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546B38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8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A246D8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5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849DEB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23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CAB04DC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321</w:t>
            </w:r>
          </w:p>
        </w:tc>
      </w:tr>
      <w:tr w:rsidR="00867815" w:rsidRPr="00867815" w14:paraId="624955D0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6C1C70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rs6870096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8BA4DF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9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40AA9F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5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DE7BA7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7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3AA7F0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836</w:t>
            </w:r>
          </w:p>
        </w:tc>
      </w:tr>
      <w:tr w:rsidR="00867815" w:rsidRPr="00867815" w14:paraId="4A120628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26DEC2C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All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E0A2522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91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63F5854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56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2C5339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49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A81A134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709</w:t>
            </w:r>
          </w:p>
        </w:tc>
      </w:tr>
      <w:tr w:rsidR="00867815" w:rsidRPr="00CC2F1E" w14:paraId="3F530AD1" w14:textId="77777777" w:rsidTr="00867815">
        <w:trPr>
          <w:cantSplit/>
          <w:trHeight w:val="20"/>
        </w:trPr>
        <w:tc>
          <w:tcPr>
            <w:tcW w:w="4837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A5E7D92" w14:textId="59DAABFF" w:rsidR="00867815" w:rsidRPr="00867815" w:rsidRDefault="00867815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Myocardial infarction </w:t>
            </w: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(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 Nikpay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3</w:t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Pr="00DE5D27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8" w:space="0" w:color="auto"/>
              <w:right w:val="dashed" w:sz="8" w:space="0" w:color="808080"/>
            </w:tcBorders>
            <w:shd w:val="clear" w:color="000000" w:fill="FFFFFF"/>
            <w:vAlign w:val="center"/>
            <w:hideMark/>
          </w:tcPr>
          <w:p w14:paraId="1604558F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867815" w:rsidRPr="00867815" w14:paraId="47E83664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D2D2C8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rs1858242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ED4137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8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EB8683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4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943DE2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54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16EF53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623</w:t>
            </w:r>
          </w:p>
        </w:tc>
      </w:tr>
      <w:tr w:rsidR="00867815" w:rsidRPr="00867815" w14:paraId="3D7CB17D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7B821B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rs2598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3B0F3D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9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C4714D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5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3B5E27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7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697ED6F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831</w:t>
            </w:r>
          </w:p>
        </w:tc>
      </w:tr>
      <w:tr w:rsidR="00867815" w:rsidRPr="00867815" w14:paraId="620BB6A3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B1CD1E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rs26579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716E765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9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B7CBF6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5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184DAB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7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6886E4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935</w:t>
            </w:r>
          </w:p>
        </w:tc>
      </w:tr>
      <w:tr w:rsidR="00867815" w:rsidRPr="00867815" w14:paraId="47243D94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66A74F0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rs34858520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150057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1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9BAEBD6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8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2F64FAC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6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5B7F01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348</w:t>
            </w:r>
          </w:p>
        </w:tc>
      </w:tr>
      <w:tr w:rsidR="00867815" w:rsidRPr="00867815" w14:paraId="39E7319A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5B261D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rs61776614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D20E16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8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0733CE1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5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F36A3E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3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3F9294" w14:textId="1219791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56</w:t>
            </w:r>
            <w:r>
              <w:rPr>
                <w:rFonts w:eastAsia="Arial" w:cs="Arial"/>
                <w:color w:val="111111"/>
                <w:szCs w:val="22"/>
                <w:lang w:eastAsia="en-US"/>
              </w:rPr>
              <w:t>0</w:t>
            </w:r>
          </w:p>
        </w:tc>
      </w:tr>
      <w:tr w:rsidR="00867815" w:rsidRPr="00867815" w14:paraId="0C80C299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566A1E8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rs6870096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5E2DA0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9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094624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5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D4A605" w14:textId="2FED5E0A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7</w:t>
            </w:r>
            <w:r>
              <w:rPr>
                <w:rFonts w:eastAsia="Arial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F210F1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838</w:t>
            </w:r>
          </w:p>
        </w:tc>
      </w:tr>
      <w:tr w:rsidR="00867815" w:rsidRPr="00867815" w14:paraId="082BB748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2B62147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All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0277563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96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4CF3393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59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BFA7BB8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56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3694292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855</w:t>
            </w:r>
          </w:p>
        </w:tc>
      </w:tr>
      <w:tr w:rsidR="00867815" w:rsidRPr="00CC2F1E" w14:paraId="228B872A" w14:textId="77777777" w:rsidTr="00867815">
        <w:trPr>
          <w:cantSplit/>
          <w:trHeight w:val="20"/>
        </w:trPr>
        <w:tc>
          <w:tcPr>
            <w:tcW w:w="3684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F54927C" w14:textId="4D3BCF04" w:rsidR="00867815" w:rsidRPr="00867815" w:rsidRDefault="00867815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 xml:space="preserve">Ischemic stroke </w:t>
            </w:r>
            <w:r w:rsidRPr="00724BCF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(</w:t>
            </w:r>
            <w:r w:rsidRPr="00385EBA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GWAS by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Malik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      </w:fldCha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7F6D1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7F6D14" w:rsidRPr="007F6D14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4</w:t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)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A846D32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8" w:space="0" w:color="auto"/>
              <w:right w:val="dashed" w:sz="8" w:space="0" w:color="808080"/>
            </w:tcBorders>
            <w:shd w:val="clear" w:color="000000" w:fill="FFFFFF"/>
            <w:vAlign w:val="center"/>
            <w:hideMark/>
          </w:tcPr>
          <w:p w14:paraId="255E0250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i/>
                <w:iCs/>
                <w:color w:val="111111"/>
                <w:szCs w:val="22"/>
                <w:lang w:val="en-US" w:eastAsia="en-US"/>
              </w:rPr>
              <w:t> </w:t>
            </w:r>
          </w:p>
        </w:tc>
      </w:tr>
      <w:tr w:rsidR="00867815" w:rsidRPr="00867815" w14:paraId="4CA94AB9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CD1067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rs1858242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FB1776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0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BFCDC1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6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6452E51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55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70EC506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896</w:t>
            </w:r>
          </w:p>
        </w:tc>
      </w:tr>
      <w:tr w:rsidR="00867815" w:rsidRPr="00867815" w14:paraId="6AF9F4C2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A4895B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rs2598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4361BFB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0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DC67AB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6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81CBC9" w14:textId="403D7E0C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6</w:t>
            </w:r>
            <w:r>
              <w:rPr>
                <w:rFonts w:eastAsia="Arial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73AE7E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803</w:t>
            </w:r>
          </w:p>
        </w:tc>
      </w:tr>
      <w:tr w:rsidR="00867815" w:rsidRPr="00867815" w14:paraId="0683B712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2FA047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rs26579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24898D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1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CBDC42F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7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1C105F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67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ACE96C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598</w:t>
            </w:r>
          </w:p>
        </w:tc>
      </w:tr>
      <w:tr w:rsidR="00867815" w:rsidRPr="00867815" w14:paraId="11B78AA4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12D10F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rs34858520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EAE3AD" w14:textId="63903FD3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2</w:t>
            </w:r>
            <w:r>
              <w:rPr>
                <w:rFonts w:eastAsia="Arial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2D124E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8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C24057E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6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F36D5E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286</w:t>
            </w:r>
          </w:p>
        </w:tc>
      </w:tr>
      <w:tr w:rsidR="00867815" w:rsidRPr="00867815" w14:paraId="61467C59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4E60BD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rs61776614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E1FE1D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0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DE7501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6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3B725E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52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9F532C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912</w:t>
            </w:r>
          </w:p>
        </w:tc>
      </w:tr>
      <w:tr w:rsidR="00867815" w:rsidRPr="00867815" w14:paraId="5EB52A28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81D5977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rs6870096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FE2317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9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9502AB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6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9447BD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32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9113E6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725</w:t>
            </w:r>
          </w:p>
        </w:tc>
      </w:tr>
      <w:tr w:rsidR="00867815" w:rsidRPr="00867815" w14:paraId="1869FCC4" w14:textId="77777777" w:rsidTr="00867815">
        <w:trPr>
          <w:trHeight w:val="20"/>
        </w:trPr>
        <w:tc>
          <w:tcPr>
            <w:tcW w:w="137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1F24EF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Times New Roman" w:cs="Arial"/>
                <w:color w:val="111111"/>
                <w:szCs w:val="22"/>
                <w:lang w:eastAsia="en-US"/>
              </w:rPr>
              <w:t>All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0D8CDF3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06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861B70D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75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7B8240C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1.48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E4BAE49" w14:textId="77777777" w:rsidR="00867815" w:rsidRPr="00867815" w:rsidRDefault="00867815" w:rsidP="00867815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867815">
              <w:rPr>
                <w:rFonts w:eastAsia="Arial" w:cs="Arial"/>
                <w:color w:val="111111"/>
                <w:szCs w:val="22"/>
                <w:lang w:eastAsia="en-US"/>
              </w:rPr>
              <w:t>0.748</w:t>
            </w:r>
          </w:p>
        </w:tc>
      </w:tr>
    </w:tbl>
    <w:p w14:paraId="38F10CEA" w14:textId="6242BF16" w:rsidR="00A70B5B" w:rsidRDefault="002D651E" w:rsidP="00A70B5B">
      <w:pPr>
        <w:spacing w:line="240" w:lineRule="auto"/>
        <w:rPr>
          <w:lang w:val="en-US"/>
        </w:rPr>
      </w:pPr>
      <w:r>
        <w:rPr>
          <w:lang w:val="en-US"/>
        </w:rPr>
        <w:t xml:space="preserve">OR – odds ratio, 95%LL </w:t>
      </w:r>
      <w:r w:rsidR="006636D2">
        <w:rPr>
          <w:lang w:val="en-US"/>
        </w:rPr>
        <w:t>–</w:t>
      </w:r>
      <w:r>
        <w:rPr>
          <w:lang w:val="en-US"/>
        </w:rPr>
        <w:t xml:space="preserve"> 95% lower limit, 95% UL – 95% upper limit</w:t>
      </w:r>
    </w:p>
    <w:p w14:paraId="5584D7EB" w14:textId="77777777" w:rsidR="002D651E" w:rsidRDefault="002D651E" w:rsidP="00A70B5B">
      <w:pPr>
        <w:spacing w:line="240" w:lineRule="auto"/>
        <w:rPr>
          <w:lang w:val="en-US"/>
        </w:rPr>
      </w:pPr>
    </w:p>
    <w:p w14:paraId="645C2A7C" w14:textId="77777777" w:rsidR="002D651E" w:rsidRDefault="002D651E" w:rsidP="00A70B5B">
      <w:pPr>
        <w:spacing w:line="240" w:lineRule="auto"/>
        <w:rPr>
          <w:lang w:val="en-US"/>
        </w:rPr>
        <w:sectPr w:rsidR="002D651E" w:rsidSect="001753C4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64E86B96" w14:textId="26D85D6D" w:rsidR="00A70B5B" w:rsidRDefault="00A70B5B" w:rsidP="00A70B5B">
      <w:pPr>
        <w:spacing w:line="240" w:lineRule="auto"/>
        <w:rPr>
          <w:lang w:val="en-US"/>
        </w:rPr>
      </w:pPr>
    </w:p>
    <w:p w14:paraId="0838C582" w14:textId="77E0B529" w:rsidR="004A450B" w:rsidRDefault="004A450B" w:rsidP="00A70B5B">
      <w:pPr>
        <w:spacing w:line="240" w:lineRule="auto"/>
        <w:rPr>
          <w:lang w:val="en-US"/>
        </w:rPr>
      </w:pPr>
      <w:r>
        <w:rPr>
          <w:lang w:val="en-US"/>
        </w:rPr>
        <w:t xml:space="preserve">Suppl. Table </w:t>
      </w:r>
      <w:r w:rsidR="00A70B5B">
        <w:rPr>
          <w:lang w:val="en-US"/>
        </w:rPr>
        <w:t>12</w:t>
      </w:r>
      <w:r>
        <w:rPr>
          <w:lang w:val="en-US"/>
        </w:rPr>
        <w:t xml:space="preserve"> – </w:t>
      </w:r>
      <w:r w:rsidRPr="009E59C9">
        <w:rPr>
          <w:lang w:val="en-US"/>
        </w:rPr>
        <w:t>MR-Egger</w:t>
      </w:r>
      <w:r>
        <w:rPr>
          <w:lang w:val="en-US"/>
        </w:rPr>
        <w:t xml:space="preserve"> test on intercept t</w:t>
      </w:r>
      <w:r w:rsidRPr="009E59C9">
        <w:rPr>
          <w:lang w:val="en-US"/>
        </w:rPr>
        <w:t>able</w:t>
      </w:r>
      <w:r>
        <w:rPr>
          <w:lang w:val="en-US"/>
        </w:rPr>
        <w:t xml:space="preserve"> for the association between </w:t>
      </w:r>
      <w:r w:rsidR="00985322">
        <w:rPr>
          <w:lang w:val="en-US"/>
        </w:rPr>
        <w:t>self-reported moderate to vigorous physical activity, average accelerations, fraction accelerations &gt; 425 milli-gravities and sedentary behavior with</w:t>
      </w:r>
      <w:r>
        <w:rPr>
          <w:lang w:val="en-US"/>
        </w:rPr>
        <w:t xml:space="preserve"> </w:t>
      </w:r>
      <w:r w:rsidR="006E008B">
        <w:rPr>
          <w:lang w:val="en-US"/>
        </w:rPr>
        <w:t xml:space="preserve">coronary artery disease, myocardial infarction and </w:t>
      </w:r>
      <w:r>
        <w:rPr>
          <w:lang w:val="en-US"/>
        </w:rPr>
        <w:t>ischemic stroke</w:t>
      </w:r>
    </w:p>
    <w:tbl>
      <w:tblPr>
        <w:tblW w:w="8080" w:type="dxa"/>
        <w:tblLook w:val="04A0" w:firstRow="1" w:lastRow="0" w:firstColumn="1" w:lastColumn="0" w:noHBand="0" w:noVBand="1"/>
      </w:tblPr>
      <w:tblGrid>
        <w:gridCol w:w="2694"/>
        <w:gridCol w:w="1118"/>
        <w:gridCol w:w="2000"/>
        <w:gridCol w:w="2268"/>
      </w:tblGrid>
      <w:tr w:rsidR="00671430" w:rsidRPr="00671430" w14:paraId="17A2AE33" w14:textId="77777777" w:rsidTr="006C6AA4">
        <w:trPr>
          <w:trHeight w:val="20"/>
        </w:trPr>
        <w:tc>
          <w:tcPr>
            <w:tcW w:w="26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0E0092B8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Outcome</w:t>
            </w:r>
          </w:p>
        </w:tc>
        <w:tc>
          <w:tcPr>
            <w:tcW w:w="11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47094AC6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Intercept</w:t>
            </w:r>
          </w:p>
        </w:tc>
        <w:tc>
          <w:tcPr>
            <w:tcW w:w="20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4A867508" w14:textId="77777777" w:rsidR="00671430" w:rsidRPr="00671430" w:rsidRDefault="00671430" w:rsidP="006C6AA4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SE</w:t>
            </w:r>
          </w:p>
        </w:tc>
        <w:tc>
          <w:tcPr>
            <w:tcW w:w="226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23448B5A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P-value</w:t>
            </w:r>
          </w:p>
        </w:tc>
      </w:tr>
      <w:tr w:rsidR="00671430" w:rsidRPr="00671430" w14:paraId="4655EAD3" w14:textId="77777777" w:rsidTr="006C6AA4">
        <w:trPr>
          <w:trHeight w:val="20"/>
        </w:trPr>
        <w:tc>
          <w:tcPr>
            <w:tcW w:w="8080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5F515E6" w14:textId="6B29C3ED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val="en-US" w:eastAsia="en-US"/>
              </w:rPr>
              <w:t>Sel</w:t>
            </w: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f-reported moderate-to-vigorous PA</w:t>
            </w:r>
            <w:r w:rsidR="00B057C6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(</w:t>
            </w:r>
            <w:r w:rsidR="00B057C6">
              <w:rPr>
                <w:rFonts w:cs="Arial"/>
                <w:lang w:val="en-US"/>
              </w:rPr>
              <w:t xml:space="preserve">by </w:t>
            </w:r>
            <w:r w:rsidR="00B057C6" w:rsidRPr="00031059">
              <w:rPr>
                <w:rFonts w:cs="Arial"/>
                <w:i/>
                <w:lang w:val="en-US"/>
              </w:rPr>
              <w:t>Klimentidis et al.</w:t>
            </w:r>
            <w:r w:rsidR="00B057C6">
              <w:rPr>
                <w:rFonts w:cs="Arial"/>
                <w:lang w:val="en-US"/>
              </w:rPr>
              <w:fldChar w:fldCharType="begin">
      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      </w:fldChar>
            </w:r>
            <w:r w:rsidR="00B057C6">
              <w:rPr>
                <w:rFonts w:cs="Arial"/>
                <w:lang w:val="en-US"/>
              </w:rPr>
              <w:instrText xml:space="preserve"> ADDIN EN.CITE </w:instrText>
            </w:r>
            <w:r w:rsidR="00B057C6">
              <w:rPr>
                <w:rFonts w:cs="Arial"/>
                <w:lang w:val="en-US"/>
              </w:rPr>
              <w:fldChar w:fldCharType="begin">
      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      </w:fldChar>
            </w:r>
            <w:r w:rsidR="00B057C6">
              <w:rPr>
                <w:rFonts w:cs="Arial"/>
                <w:lang w:val="en-US"/>
              </w:rPr>
              <w:instrText xml:space="preserve"> ADDIN EN.CITE.DATA </w:instrText>
            </w:r>
            <w:r w:rsidR="00B057C6">
              <w:rPr>
                <w:rFonts w:cs="Arial"/>
                <w:lang w:val="en-US"/>
              </w:rPr>
            </w:r>
            <w:r w:rsidR="00B057C6">
              <w:rPr>
                <w:rFonts w:cs="Arial"/>
                <w:lang w:val="en-US"/>
              </w:rPr>
              <w:fldChar w:fldCharType="end"/>
            </w:r>
            <w:r w:rsidR="00B057C6">
              <w:rPr>
                <w:rFonts w:cs="Arial"/>
                <w:lang w:val="en-US"/>
              </w:rPr>
            </w:r>
            <w:r w:rsidR="00B057C6">
              <w:rPr>
                <w:rFonts w:cs="Arial"/>
                <w:lang w:val="en-US"/>
              </w:rPr>
              <w:fldChar w:fldCharType="separate"/>
            </w:r>
            <w:r w:rsidR="00B057C6" w:rsidRPr="00266368">
              <w:rPr>
                <w:rFonts w:cs="Arial"/>
                <w:noProof/>
                <w:vertAlign w:val="superscript"/>
                <w:lang w:val="en-US"/>
              </w:rPr>
              <w:t>1</w:t>
            </w:r>
            <w:r w:rsidR="00B057C6">
              <w:rPr>
                <w:rFonts w:cs="Arial"/>
                <w:lang w:val="en-US"/>
              </w:rPr>
              <w:fldChar w:fldCharType="end"/>
            </w:r>
            <w:r w:rsidR="00B057C6">
              <w:rPr>
                <w:rFonts w:eastAsia="Times New Roman" w:cs="Arial"/>
                <w:i/>
                <w:color w:val="000000"/>
                <w:szCs w:val="22"/>
                <w:lang w:val="en-US" w:eastAsia="en-US"/>
              </w:rPr>
              <w:t>)</w:t>
            </w:r>
          </w:p>
        </w:tc>
      </w:tr>
      <w:tr w:rsidR="00671430" w:rsidRPr="00671430" w14:paraId="6E3D22F5" w14:textId="77777777" w:rsidTr="006C6AA4">
        <w:trPr>
          <w:trHeight w:val="2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1E8B6C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CAD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D7A837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-0.009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5D3B19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01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AB0DDE2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524</w:t>
            </w:r>
          </w:p>
        </w:tc>
      </w:tr>
      <w:tr w:rsidR="00671430" w:rsidRPr="00671430" w14:paraId="7C9C9F36" w14:textId="77777777" w:rsidTr="006C6AA4">
        <w:trPr>
          <w:trHeight w:val="2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A72F496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Myocardial infarction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1DE167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-0.005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05D0E21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01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F3B613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772</w:t>
            </w:r>
          </w:p>
        </w:tc>
      </w:tr>
      <w:tr w:rsidR="00671430" w:rsidRPr="00671430" w14:paraId="3CCB19CD" w14:textId="77777777" w:rsidTr="006C6AA4">
        <w:trPr>
          <w:trHeight w:val="20"/>
        </w:trPr>
        <w:tc>
          <w:tcPr>
            <w:tcW w:w="26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F94DE8F" w14:textId="3FC71845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Is</w:t>
            </w:r>
            <w:r w:rsidR="001E3FC2">
              <w:rPr>
                <w:rFonts w:eastAsia="Times New Roman" w:cs="Arial"/>
                <w:color w:val="111111"/>
                <w:szCs w:val="22"/>
                <w:lang w:eastAsia="en-US"/>
              </w:rPr>
              <w:t>c</w:t>
            </w: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hemic stroke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D2AD98F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-0.00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FE912F9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01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B89B400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765</w:t>
            </w:r>
          </w:p>
        </w:tc>
      </w:tr>
      <w:tr w:rsidR="00671430" w:rsidRPr="00671430" w14:paraId="7DEC630C" w14:textId="77777777" w:rsidTr="006C6AA4">
        <w:trPr>
          <w:trHeight w:val="20"/>
        </w:trPr>
        <w:tc>
          <w:tcPr>
            <w:tcW w:w="8080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24EA3BD" w14:textId="61196EAF" w:rsidR="00671430" w:rsidRPr="00671430" w:rsidRDefault="00985322" w:rsidP="00985322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Average accelerations (</w:t>
            </w:r>
            <w:r w:rsidR="00671430" w:rsidRPr="00671430">
              <w:rPr>
                <w:rFonts w:eastAsia="Times New Roman" w:cs="Arial"/>
                <w:color w:val="111111"/>
                <w:szCs w:val="22"/>
                <w:lang w:val="en-US" w:eastAsia="en-US"/>
              </w:rPr>
              <w:t>in mg</w:t>
            </w:r>
            <w:r w:rsidR="00B057C6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</w:t>
            </w:r>
            <w:r w:rsidR="00B057C6" w:rsidRPr="00031059">
              <w:rPr>
                <w:rFonts w:cs="Arial"/>
                <w:i/>
                <w:lang w:val="en-US"/>
              </w:rPr>
              <w:t xml:space="preserve">by </w:t>
            </w:r>
            <w:r w:rsidR="00031059" w:rsidRPr="00031059">
              <w:rPr>
                <w:rFonts w:cs="Arial"/>
                <w:i/>
                <w:lang w:val="en-US"/>
              </w:rPr>
              <w:t>Klimentidis et al.</w:t>
            </w:r>
            <w:r w:rsidR="00031059">
              <w:rPr>
                <w:rFonts w:cs="Arial"/>
                <w:lang w:val="en-US"/>
              </w:rPr>
              <w:fldChar w:fldCharType="begin">
      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      </w:fldChar>
            </w:r>
            <w:r w:rsidR="00031059">
              <w:rPr>
                <w:rFonts w:cs="Arial"/>
                <w:lang w:val="en-US"/>
              </w:rPr>
              <w:instrText xml:space="preserve"> ADDIN EN.CITE </w:instrText>
            </w:r>
            <w:r w:rsidR="00031059">
              <w:rPr>
                <w:rFonts w:cs="Arial"/>
                <w:lang w:val="en-US"/>
              </w:rPr>
              <w:fldChar w:fldCharType="begin">
      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      </w:fldChar>
            </w:r>
            <w:r w:rsidR="00031059">
              <w:rPr>
                <w:rFonts w:cs="Arial"/>
                <w:lang w:val="en-US"/>
              </w:rPr>
              <w:instrText xml:space="preserve"> ADDIN EN.CITE.DATA </w:instrText>
            </w:r>
            <w:r w:rsidR="00031059">
              <w:rPr>
                <w:rFonts w:cs="Arial"/>
                <w:lang w:val="en-US"/>
              </w:rPr>
            </w:r>
            <w:r w:rsidR="00031059">
              <w:rPr>
                <w:rFonts w:cs="Arial"/>
                <w:lang w:val="en-US"/>
              </w:rPr>
              <w:fldChar w:fldCharType="end"/>
            </w:r>
            <w:r w:rsidR="00031059">
              <w:rPr>
                <w:rFonts w:cs="Arial"/>
                <w:lang w:val="en-US"/>
              </w:rPr>
            </w:r>
            <w:r w:rsidR="00031059">
              <w:rPr>
                <w:rFonts w:cs="Arial"/>
                <w:lang w:val="en-US"/>
              </w:rPr>
              <w:fldChar w:fldCharType="separate"/>
            </w:r>
            <w:r w:rsidR="00031059" w:rsidRPr="00266368">
              <w:rPr>
                <w:rFonts w:cs="Arial"/>
                <w:noProof/>
                <w:vertAlign w:val="superscript"/>
                <w:lang w:val="en-US"/>
              </w:rPr>
              <w:t>1</w:t>
            </w:r>
            <w:r w:rsidR="00031059">
              <w:rPr>
                <w:rFonts w:cs="Arial"/>
                <w:lang w:val="en-US"/>
              </w:rPr>
              <w:fldChar w:fldCharType="end"/>
            </w:r>
            <w:r w:rsidR="00671430" w:rsidRPr="00671430">
              <w:rPr>
                <w:rFonts w:eastAsia="Times New Roman" w:cs="Arial"/>
                <w:color w:val="111111"/>
                <w:szCs w:val="22"/>
                <w:lang w:val="en-US" w:eastAsia="en-US"/>
              </w:rPr>
              <w:t>)</w:t>
            </w:r>
          </w:p>
        </w:tc>
      </w:tr>
      <w:tr w:rsidR="00671430" w:rsidRPr="00671430" w14:paraId="6726EAF4" w14:textId="77777777" w:rsidTr="006C6AA4">
        <w:trPr>
          <w:trHeight w:val="2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A0B7F2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CAD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0BDB107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-0.032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83D4BF5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02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97DDDC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205</w:t>
            </w:r>
          </w:p>
        </w:tc>
      </w:tr>
      <w:tr w:rsidR="00671430" w:rsidRPr="00671430" w14:paraId="58E63139" w14:textId="77777777" w:rsidTr="006C6AA4">
        <w:trPr>
          <w:trHeight w:val="2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108F05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Myocardial infarction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54BA0BD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-0.021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62380B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02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0CDF7B" w14:textId="5223AD49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42</w:t>
            </w:r>
            <w:r w:rsidR="00B057C6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</w:tr>
      <w:tr w:rsidR="00671430" w:rsidRPr="00671430" w14:paraId="60E76BD8" w14:textId="77777777" w:rsidTr="006C6AA4">
        <w:trPr>
          <w:trHeight w:val="20"/>
        </w:trPr>
        <w:tc>
          <w:tcPr>
            <w:tcW w:w="26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1FB32BF" w14:textId="53FAEF59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Is</w:t>
            </w:r>
            <w:r w:rsidR="001E3FC2">
              <w:rPr>
                <w:rFonts w:eastAsia="Times New Roman" w:cs="Arial"/>
                <w:color w:val="111111"/>
                <w:szCs w:val="22"/>
                <w:lang w:eastAsia="en-US"/>
              </w:rPr>
              <w:t>c</w:t>
            </w: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hemic stroke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CD69776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-0.03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F7D6E0B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03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9F396A8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367</w:t>
            </w:r>
          </w:p>
        </w:tc>
      </w:tr>
      <w:tr w:rsidR="00671430" w:rsidRPr="00671430" w14:paraId="12723072" w14:textId="77777777" w:rsidTr="006C6AA4">
        <w:trPr>
          <w:cantSplit/>
          <w:trHeight w:val="20"/>
        </w:trPr>
        <w:tc>
          <w:tcPr>
            <w:tcW w:w="8080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15484AA" w14:textId="68BCB8ED" w:rsidR="00671430" w:rsidRPr="00671430" w:rsidRDefault="00985322" w:rsidP="00671430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Fraction accelerations</w:t>
            </w:r>
            <w:r w:rsidR="00671430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&gt; 425mg</w:t>
            </w:r>
            <w:r w:rsidR="00B057C6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(</w:t>
            </w:r>
            <w:r w:rsidR="00B057C6" w:rsidRPr="00031059">
              <w:rPr>
                <w:rFonts w:cs="Arial"/>
                <w:i/>
                <w:lang w:val="en-US"/>
              </w:rPr>
              <w:t>by Klimentidis et al.</w:t>
            </w:r>
            <w:r w:rsidR="00B057C6">
              <w:rPr>
                <w:rFonts w:cs="Arial"/>
                <w:lang w:val="en-US"/>
              </w:rPr>
              <w:fldChar w:fldCharType="begin">
      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      </w:fldChar>
            </w:r>
            <w:r w:rsidR="00B057C6">
              <w:rPr>
                <w:rFonts w:cs="Arial"/>
                <w:lang w:val="en-US"/>
              </w:rPr>
              <w:instrText xml:space="preserve"> ADDIN EN.CITE </w:instrText>
            </w:r>
            <w:r w:rsidR="00B057C6">
              <w:rPr>
                <w:rFonts w:cs="Arial"/>
                <w:lang w:val="en-US"/>
              </w:rPr>
              <w:fldChar w:fldCharType="begin">
      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      </w:fldChar>
            </w:r>
            <w:r w:rsidR="00B057C6">
              <w:rPr>
                <w:rFonts w:cs="Arial"/>
                <w:lang w:val="en-US"/>
              </w:rPr>
              <w:instrText xml:space="preserve"> ADDIN EN.CITE.DATA </w:instrText>
            </w:r>
            <w:r w:rsidR="00B057C6">
              <w:rPr>
                <w:rFonts w:cs="Arial"/>
                <w:lang w:val="en-US"/>
              </w:rPr>
            </w:r>
            <w:r w:rsidR="00B057C6">
              <w:rPr>
                <w:rFonts w:cs="Arial"/>
                <w:lang w:val="en-US"/>
              </w:rPr>
              <w:fldChar w:fldCharType="end"/>
            </w:r>
            <w:r w:rsidR="00B057C6">
              <w:rPr>
                <w:rFonts w:cs="Arial"/>
                <w:lang w:val="en-US"/>
              </w:rPr>
            </w:r>
            <w:r w:rsidR="00B057C6">
              <w:rPr>
                <w:rFonts w:cs="Arial"/>
                <w:lang w:val="en-US"/>
              </w:rPr>
              <w:fldChar w:fldCharType="separate"/>
            </w:r>
            <w:r w:rsidR="00B057C6" w:rsidRPr="00266368">
              <w:rPr>
                <w:rFonts w:cs="Arial"/>
                <w:noProof/>
                <w:vertAlign w:val="superscript"/>
                <w:lang w:val="en-US"/>
              </w:rPr>
              <w:t>1</w:t>
            </w:r>
            <w:r w:rsidR="00B057C6">
              <w:rPr>
                <w:rFonts w:cs="Arial"/>
                <w:lang w:val="en-US"/>
              </w:rPr>
              <w:fldChar w:fldCharType="end"/>
            </w:r>
            <w:r w:rsidR="00B057C6">
              <w:rPr>
                <w:rFonts w:eastAsia="Times New Roman" w:cs="Arial"/>
                <w:color w:val="111111"/>
                <w:szCs w:val="22"/>
                <w:lang w:val="en-US" w:eastAsia="en-US"/>
              </w:rPr>
              <w:t>)</w:t>
            </w:r>
          </w:p>
        </w:tc>
      </w:tr>
      <w:tr w:rsidR="00671430" w:rsidRPr="00671430" w14:paraId="7D4EB76D" w14:textId="77777777" w:rsidTr="006C6AA4">
        <w:trPr>
          <w:trHeight w:val="2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B95237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CAD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93E8C9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-0.085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565AEF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10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EB5CAA" w14:textId="3DBBB471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43</w:t>
            </w:r>
            <w:r w:rsidR="00B057C6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</w:tr>
      <w:tr w:rsidR="00671430" w:rsidRPr="00671430" w14:paraId="76B7851F" w14:textId="77777777" w:rsidTr="006C6AA4">
        <w:trPr>
          <w:trHeight w:val="2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DFD05A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Myocardial infarction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48DAFF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-0.084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063B5B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09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0200047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386</w:t>
            </w:r>
          </w:p>
        </w:tc>
      </w:tr>
      <w:tr w:rsidR="00671430" w:rsidRPr="00671430" w14:paraId="486E48DE" w14:textId="77777777" w:rsidTr="006C6AA4">
        <w:trPr>
          <w:trHeight w:val="20"/>
        </w:trPr>
        <w:tc>
          <w:tcPr>
            <w:tcW w:w="26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97AF496" w14:textId="5CBD12D4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Is</w:t>
            </w:r>
            <w:r w:rsidR="001E3FC2">
              <w:rPr>
                <w:rFonts w:eastAsia="Times New Roman" w:cs="Arial"/>
                <w:color w:val="111111"/>
                <w:szCs w:val="22"/>
                <w:lang w:eastAsia="en-US"/>
              </w:rPr>
              <w:t>c</w:t>
            </w: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hemic stroke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D062848" w14:textId="04C9F0B3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02</w:t>
            </w:r>
            <w:r w:rsidR="00B057C6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04453DB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09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851E296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826</w:t>
            </w:r>
          </w:p>
        </w:tc>
      </w:tr>
      <w:tr w:rsidR="00671430" w:rsidRPr="00671430" w14:paraId="2FA9D87A" w14:textId="77777777" w:rsidTr="006C6AA4">
        <w:trPr>
          <w:cantSplit/>
          <w:trHeight w:val="20"/>
        </w:trPr>
        <w:tc>
          <w:tcPr>
            <w:tcW w:w="8080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BDBF099" w14:textId="587BA3DF" w:rsidR="00671430" w:rsidRPr="00671430" w:rsidRDefault="00671430" w:rsidP="007F6D1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B057C6">
              <w:rPr>
                <w:rFonts w:eastAsia="Times New Roman" w:cs="Arial"/>
                <w:color w:val="111111"/>
                <w:szCs w:val="22"/>
                <w:lang w:val="en-US" w:eastAsia="en-US"/>
              </w:rPr>
              <w:t>Sedentary behavior</w:t>
            </w:r>
            <w:r w:rsidR="00B057C6" w:rsidRPr="00B057C6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 (</w:t>
            </w:r>
            <w:r w:rsidR="00B057C6">
              <w:rPr>
                <w:rFonts w:cs="Arial"/>
                <w:i/>
                <w:lang w:val="en-US"/>
              </w:rPr>
              <w:t>by Doherty et al.</w:t>
            </w:r>
            <w:r w:rsidR="00B057C6">
              <w:rPr>
                <w:rFonts w:cs="Arial"/>
                <w:i/>
                <w:lang w:val="en-US"/>
              </w:rPr>
              <w:fldChar w:fldCharType="begin">
                <w:fldData xml:space="preserve">PEVuZE5vdGU+PENpdGU+PEF1dGhvcj5Eb2hlcnR5PC9BdXRob3I+PFllYXI+MjAxODwvWWVhcj48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</w:fldData>
              </w:fldChar>
            </w:r>
            <w:r w:rsidR="007F6D14">
              <w:rPr>
                <w:rFonts w:cs="Arial"/>
                <w:i/>
                <w:lang w:val="en-US"/>
              </w:rPr>
              <w:instrText xml:space="preserve"> ADDIN EN.CITE </w:instrText>
            </w:r>
            <w:r w:rsidR="007F6D14">
              <w:rPr>
                <w:rFonts w:cs="Arial"/>
                <w:i/>
                <w:lang w:val="en-US"/>
              </w:rPr>
              <w:fldChar w:fldCharType="begin">
                <w:fldData xml:space="preserve">PEVuZE5vdGU+PENpdGU+PEF1dGhvcj5Eb2hlcnR5PC9BdXRob3I+PFllYXI+MjAxODwvWWVhcj48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</w:fldData>
              </w:fldChar>
            </w:r>
            <w:r w:rsidR="007F6D14">
              <w:rPr>
                <w:rFonts w:cs="Arial"/>
                <w:i/>
                <w:lang w:val="en-US"/>
              </w:rPr>
              <w:instrText xml:space="preserve"> ADDIN EN.CITE.DATA </w:instrText>
            </w:r>
            <w:r w:rsidR="007F6D14">
              <w:rPr>
                <w:rFonts w:cs="Arial"/>
                <w:i/>
                <w:lang w:val="en-US"/>
              </w:rPr>
            </w:r>
            <w:r w:rsidR="007F6D14">
              <w:rPr>
                <w:rFonts w:cs="Arial"/>
                <w:i/>
                <w:lang w:val="en-US"/>
              </w:rPr>
              <w:fldChar w:fldCharType="end"/>
            </w:r>
            <w:r w:rsidR="00B057C6">
              <w:rPr>
                <w:rFonts w:cs="Arial"/>
                <w:i/>
                <w:lang w:val="en-US"/>
              </w:rPr>
            </w:r>
            <w:r w:rsidR="00B057C6">
              <w:rPr>
                <w:rFonts w:cs="Arial"/>
                <w:i/>
                <w:lang w:val="en-US"/>
              </w:rPr>
              <w:fldChar w:fldCharType="separate"/>
            </w:r>
            <w:r w:rsidR="007F6D14" w:rsidRPr="007F6D14">
              <w:rPr>
                <w:rFonts w:cs="Arial"/>
                <w:i/>
                <w:noProof/>
                <w:vertAlign w:val="superscript"/>
                <w:lang w:val="en-US"/>
              </w:rPr>
              <w:t>2</w:t>
            </w:r>
            <w:r w:rsidR="00B057C6">
              <w:rPr>
                <w:rFonts w:cs="Arial"/>
                <w:i/>
                <w:lang w:val="en-US"/>
              </w:rPr>
              <w:fldChar w:fldCharType="end"/>
            </w:r>
            <w:r w:rsidR="00B057C6">
              <w:rPr>
                <w:rFonts w:cs="Arial"/>
                <w:i/>
                <w:lang w:val="en-US"/>
              </w:rPr>
              <w:t>)</w:t>
            </w:r>
          </w:p>
        </w:tc>
      </w:tr>
      <w:tr w:rsidR="00671430" w:rsidRPr="00671430" w14:paraId="134886BC" w14:textId="77777777" w:rsidTr="006C6AA4">
        <w:trPr>
          <w:trHeight w:val="2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E29CD2" w14:textId="77777777" w:rsidR="00671430" w:rsidRPr="006E008B" w:rsidRDefault="00671430" w:rsidP="00671430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CAD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DA6F3FB" w14:textId="77777777" w:rsidR="00671430" w:rsidRPr="006E008B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-0.104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EA8B2F" w14:textId="77777777" w:rsidR="00671430" w:rsidRPr="006E008B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0.03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EA659A" w14:textId="77777777" w:rsidR="00671430" w:rsidRPr="006E008B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0.008</w:t>
            </w:r>
          </w:p>
        </w:tc>
      </w:tr>
      <w:tr w:rsidR="00671430" w:rsidRPr="00671430" w14:paraId="3996AC1F" w14:textId="77777777" w:rsidTr="006C6AA4">
        <w:trPr>
          <w:trHeight w:val="2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065A034" w14:textId="77777777" w:rsidR="00671430" w:rsidRPr="006E008B" w:rsidRDefault="00671430" w:rsidP="00671430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eastAsia="en-US"/>
              </w:rPr>
              <w:t>Myocardial infarction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BFD6CA" w14:textId="77777777" w:rsidR="00671430" w:rsidRPr="006E008B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  <w:t>-0.093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B9FCC71" w14:textId="77777777" w:rsidR="00671430" w:rsidRPr="006E008B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  <w:t>0.04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C72C259" w14:textId="6506349B" w:rsidR="00671430" w:rsidRPr="006E008B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</w:pPr>
            <w:r w:rsidRPr="006E008B"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  <w:t>0.04</w:t>
            </w:r>
            <w:r w:rsidR="00B057C6" w:rsidRPr="006E008B">
              <w:rPr>
                <w:rFonts w:eastAsia="Times New Roman" w:cs="Arial"/>
                <w:bCs/>
                <w:color w:val="111111"/>
                <w:szCs w:val="22"/>
                <w:lang w:val="en-US" w:eastAsia="en-US"/>
              </w:rPr>
              <w:t>0</w:t>
            </w:r>
          </w:p>
        </w:tc>
      </w:tr>
      <w:tr w:rsidR="00671430" w:rsidRPr="00671430" w14:paraId="031A9B4F" w14:textId="77777777" w:rsidTr="006C6AA4">
        <w:trPr>
          <w:trHeight w:val="20"/>
        </w:trPr>
        <w:tc>
          <w:tcPr>
            <w:tcW w:w="269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6455E84B" w14:textId="232770BB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Is</w:t>
            </w:r>
            <w:r w:rsidR="00B057C6">
              <w:rPr>
                <w:rFonts w:eastAsia="Times New Roman" w:cs="Arial"/>
                <w:color w:val="111111"/>
                <w:szCs w:val="22"/>
                <w:lang w:eastAsia="en-US"/>
              </w:rPr>
              <w:t>c</w:t>
            </w: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hemic Stroke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4EBD6694" w14:textId="19E1C186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-0.02</w:t>
            </w:r>
            <w:r w:rsidR="00B057C6">
              <w:rPr>
                <w:rFonts w:eastAsia="Times New Roman" w:cs="Arial"/>
                <w:color w:val="111111"/>
                <w:szCs w:val="22"/>
                <w:lang w:eastAsia="en-US"/>
              </w:rPr>
              <w:t>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531513BB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03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vAlign w:val="center"/>
            <w:hideMark/>
          </w:tcPr>
          <w:p w14:paraId="6AA2D036" w14:textId="77777777" w:rsidR="00671430" w:rsidRPr="00671430" w:rsidRDefault="00671430" w:rsidP="00671430">
            <w:pPr>
              <w:tabs>
                <w:tab w:val="clear" w:pos="567"/>
              </w:tabs>
              <w:spacing w:before="0" w:after="0" w:line="240" w:lineRule="auto"/>
              <w:jc w:val="righ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671430">
              <w:rPr>
                <w:rFonts w:eastAsia="Times New Roman" w:cs="Arial"/>
                <w:color w:val="111111"/>
                <w:szCs w:val="22"/>
                <w:lang w:eastAsia="en-US"/>
              </w:rPr>
              <w:t>0.568</w:t>
            </w:r>
          </w:p>
        </w:tc>
      </w:tr>
    </w:tbl>
    <w:p w14:paraId="5783F769" w14:textId="77777777" w:rsidR="00671430" w:rsidRDefault="00671430" w:rsidP="00671430">
      <w:pPr>
        <w:spacing w:line="240" w:lineRule="auto"/>
        <w:contextualSpacing/>
        <w:rPr>
          <w:lang w:val="en-US"/>
        </w:rPr>
      </w:pPr>
    </w:p>
    <w:p w14:paraId="248164EE" w14:textId="7EEE83CC" w:rsidR="00E33320" w:rsidRDefault="00A70B5B" w:rsidP="00671430">
      <w:pPr>
        <w:spacing w:line="240" w:lineRule="auto"/>
        <w:contextualSpacing/>
        <w:rPr>
          <w:lang w:val="en-US"/>
        </w:rPr>
      </w:pPr>
      <w:r>
        <w:rPr>
          <w:lang w:val="en-US"/>
        </w:rPr>
        <w:t>SE – standard error, CAD – coronary artery disease, PA – physical activity, mg –</w:t>
      </w:r>
      <w:r w:rsidR="00E33320">
        <w:rPr>
          <w:lang w:val="en-US"/>
        </w:rPr>
        <w:t xml:space="preserve"> milli-gravities</w:t>
      </w:r>
      <w:r w:rsidR="00641D04">
        <w:rPr>
          <w:lang w:val="en-US"/>
        </w:rPr>
        <w:t>; bold font indicate nominal significance of the MR-Egger directional pleiotropy test</w:t>
      </w:r>
    </w:p>
    <w:p w14:paraId="24FF5D34" w14:textId="77777777" w:rsidR="00E33320" w:rsidRDefault="00E33320">
      <w:pPr>
        <w:rPr>
          <w:lang w:val="en-US"/>
        </w:rPr>
      </w:pPr>
    </w:p>
    <w:p w14:paraId="73A76D47" w14:textId="77777777" w:rsidR="00E33320" w:rsidRDefault="00E33320">
      <w:pPr>
        <w:rPr>
          <w:lang w:val="en-US"/>
        </w:rPr>
        <w:sectPr w:rsidR="00E33320" w:rsidSect="001753C4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360764C8" w14:textId="77777777" w:rsidR="003B5382" w:rsidRDefault="003B5382" w:rsidP="003456A0">
      <w:pPr>
        <w:spacing w:line="240" w:lineRule="auto"/>
        <w:rPr>
          <w:rFonts w:cs="Arial"/>
          <w:lang w:val="en-US"/>
        </w:rPr>
      </w:pPr>
    </w:p>
    <w:p w14:paraId="268F1C4E" w14:textId="194F8CAF" w:rsidR="003B5382" w:rsidRDefault="003B5382" w:rsidP="003B5382">
      <w:pPr>
        <w:tabs>
          <w:tab w:val="clear" w:pos="567"/>
        </w:tabs>
        <w:spacing w:before="0" w:after="0" w:line="240" w:lineRule="auto"/>
        <w:rPr>
          <w:rFonts w:cs="Arial"/>
          <w:lang w:val="en-US"/>
        </w:rPr>
      </w:pPr>
      <w:r>
        <w:rPr>
          <w:lang w:val="en-US"/>
        </w:rPr>
        <w:t>Suppl. Table 13 –</w:t>
      </w:r>
      <w:r w:rsidR="00766AA7">
        <w:rPr>
          <w:lang w:val="en-US"/>
        </w:rPr>
        <w:t xml:space="preserve"> </w:t>
      </w:r>
      <w:r w:rsidR="003002FC">
        <w:rPr>
          <w:rFonts w:cs="Arial"/>
          <w:lang w:val="en-US"/>
        </w:rPr>
        <w:t xml:space="preserve">Body mass index and education adjusted </w:t>
      </w:r>
      <w:r>
        <w:rPr>
          <w:rFonts w:cs="Arial"/>
          <w:lang w:val="en-US"/>
        </w:rPr>
        <w:t>Mendelian randomization estimates between</w:t>
      </w:r>
      <w:r w:rsidRPr="00C65A52">
        <w:rPr>
          <w:rFonts w:cs="Arial"/>
          <w:lang w:val="en-US"/>
        </w:rPr>
        <w:t xml:space="preserve"> </w:t>
      </w:r>
      <w:r w:rsidRPr="000928FD">
        <w:rPr>
          <w:rFonts w:cs="Arial"/>
          <w:lang w:val="en-US"/>
        </w:rPr>
        <w:t xml:space="preserve">self-reported moderate-to-vigorous physical activity </w:t>
      </w:r>
      <w:r>
        <w:rPr>
          <w:rFonts w:cs="Arial"/>
          <w:lang w:val="en-US"/>
        </w:rPr>
        <w:t>identified by Klimentidis et al.</w:t>
      </w:r>
      <w:r>
        <w:rPr>
          <w:rFonts w:cs="Arial"/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cs="Arial"/>
          <w:lang w:val="en-US"/>
        </w:rPr>
        <w:instrText xml:space="preserve"> ADDIN EN.CITE </w:instrText>
      </w:r>
      <w:r>
        <w:rPr>
          <w:rFonts w:cs="Arial"/>
          <w:lang w:val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cs="Arial"/>
          <w:lang w:val="en-US"/>
        </w:rPr>
        <w:instrText xml:space="preserve"> ADDIN EN.CITE.DATA </w:instrText>
      </w:r>
      <w:r>
        <w:rPr>
          <w:rFonts w:cs="Arial"/>
          <w:lang w:val="en-US"/>
        </w:rPr>
      </w:r>
      <w:r>
        <w:rPr>
          <w:rFonts w:cs="Arial"/>
          <w:lang w:val="en-US"/>
        </w:rPr>
        <w:fldChar w:fldCharType="end"/>
      </w:r>
      <w:r>
        <w:rPr>
          <w:rFonts w:cs="Arial"/>
          <w:lang w:val="en-US"/>
        </w:rPr>
      </w:r>
      <w:r>
        <w:rPr>
          <w:rFonts w:cs="Arial"/>
          <w:lang w:val="en-US"/>
        </w:rPr>
        <w:fldChar w:fldCharType="separate"/>
      </w:r>
      <w:r w:rsidRPr="003B5382">
        <w:rPr>
          <w:rFonts w:cs="Arial"/>
          <w:noProof/>
          <w:vertAlign w:val="superscript"/>
          <w:lang w:val="en-US"/>
        </w:rPr>
        <w:t>1</w:t>
      </w:r>
      <w:r>
        <w:rPr>
          <w:rFonts w:cs="Arial"/>
          <w:lang w:val="en-US"/>
        </w:rPr>
        <w:fldChar w:fldCharType="end"/>
      </w:r>
      <w:r>
        <w:rPr>
          <w:rFonts w:cs="Arial"/>
          <w:lang w:val="en-US"/>
        </w:rPr>
        <w:t xml:space="preserve"> </w:t>
      </w:r>
      <w:r w:rsidRPr="000928FD">
        <w:rPr>
          <w:rFonts w:cs="Arial"/>
          <w:lang w:val="en-US"/>
        </w:rPr>
        <w:t>a</w:t>
      </w:r>
      <w:r>
        <w:rPr>
          <w:rFonts w:cs="Arial"/>
          <w:lang w:val="en-US"/>
        </w:rPr>
        <w:t>nd coronary artery disease, myocardial infarction, and ischemic stroke</w:t>
      </w:r>
      <w:r w:rsidR="009C7BAE">
        <w:rPr>
          <w:rFonts w:cs="Arial"/>
          <w:lang w:val="en-US"/>
        </w:rPr>
        <w:t xml:space="preserve"> using multivariable MR analysis</w:t>
      </w:r>
    </w:p>
    <w:p w14:paraId="53577138" w14:textId="1462C266" w:rsidR="003B5382" w:rsidRDefault="003B5382" w:rsidP="003456A0">
      <w:pPr>
        <w:spacing w:line="240" w:lineRule="auto"/>
        <w:rPr>
          <w:lang w:val="en-US"/>
        </w:rPr>
      </w:pPr>
    </w:p>
    <w:tbl>
      <w:tblPr>
        <w:tblW w:w="7753" w:type="dxa"/>
        <w:tblLook w:val="04A0" w:firstRow="1" w:lastRow="0" w:firstColumn="1" w:lastColumn="0" w:noHBand="0" w:noVBand="1"/>
      </w:tblPr>
      <w:tblGrid>
        <w:gridCol w:w="2410"/>
        <w:gridCol w:w="1099"/>
        <w:gridCol w:w="1058"/>
        <w:gridCol w:w="2096"/>
        <w:gridCol w:w="1090"/>
      </w:tblGrid>
      <w:tr w:rsidR="003002FC" w:rsidRPr="00253510" w14:paraId="5F9EF780" w14:textId="77777777" w:rsidTr="00253510">
        <w:trPr>
          <w:trHeight w:val="20"/>
        </w:trPr>
        <w:tc>
          <w:tcPr>
            <w:tcW w:w="24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13EA4D8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Method</w:t>
            </w:r>
          </w:p>
        </w:tc>
        <w:tc>
          <w:tcPr>
            <w:tcW w:w="109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B46E1D1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N SNPs</w:t>
            </w:r>
          </w:p>
        </w:tc>
        <w:tc>
          <w:tcPr>
            <w:tcW w:w="105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951BF68" w14:textId="77777777" w:rsidR="003002FC" w:rsidRPr="0043745A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43745A">
              <w:rPr>
                <w:rFonts w:eastAsia="Times New Roman" w:cs="Arial"/>
                <w:color w:val="000000"/>
                <w:szCs w:val="22"/>
                <w:lang w:val="en-GB" w:eastAsia="en-US"/>
              </w:rPr>
              <w:t>OR</w:t>
            </w:r>
            <w:r w:rsidRPr="0043745A">
              <w:rPr>
                <w:rFonts w:eastAsia="Times New Roman" w:cs="Arial"/>
                <w:color w:val="000000"/>
                <w:szCs w:val="22"/>
                <w:vertAlign w:val="superscript"/>
                <w:lang w:val="en-GB" w:eastAsia="en-US"/>
              </w:rPr>
              <w:t xml:space="preserve"> a</w:t>
            </w:r>
          </w:p>
        </w:tc>
        <w:tc>
          <w:tcPr>
            <w:tcW w:w="209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028C044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95% CI</w:t>
            </w:r>
          </w:p>
        </w:tc>
        <w:tc>
          <w:tcPr>
            <w:tcW w:w="10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664AF1F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P value</w:t>
            </w:r>
          </w:p>
        </w:tc>
      </w:tr>
      <w:tr w:rsidR="003002FC" w:rsidRPr="00253510" w14:paraId="71D81E1A" w14:textId="77777777" w:rsidTr="00253510">
        <w:trPr>
          <w:trHeight w:val="20"/>
        </w:trPr>
        <w:tc>
          <w:tcPr>
            <w:tcW w:w="775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89CF06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Coronary artery disease</w:t>
            </w:r>
          </w:p>
        </w:tc>
      </w:tr>
      <w:tr w:rsidR="003002FC" w:rsidRPr="00253510" w14:paraId="07FFC9BB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07AE47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Inverse variance weighted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B5A3BF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1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57BAF2" w14:textId="45E4D6C2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11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AB8040" w14:textId="26E42B4B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82 – 1.51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63E2C6" w14:textId="129EBB09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500</w:t>
            </w:r>
          </w:p>
        </w:tc>
      </w:tr>
      <w:tr w:rsidR="003002FC" w:rsidRPr="00253510" w14:paraId="2F55EC4B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EAD1E3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Weighted median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82F232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1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921E0A" w14:textId="6E7A13B8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10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97301C" w14:textId="5B75F47D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77 – 1.56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1D9124" w14:textId="573157D2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609</w:t>
            </w:r>
          </w:p>
        </w:tc>
      </w:tr>
      <w:tr w:rsidR="003002FC" w:rsidRPr="00253510" w14:paraId="5764C30A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56C766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MR Egger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2C58D7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1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590034" w14:textId="1B02E929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10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69AB65" w14:textId="20E9820C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81 – 1.50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E14019" w14:textId="392EBD48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551</w:t>
            </w:r>
          </w:p>
        </w:tc>
      </w:tr>
      <w:tr w:rsidR="003002FC" w:rsidRPr="00253510" w14:paraId="32E08416" w14:textId="77777777" w:rsidTr="00253510">
        <w:trPr>
          <w:trHeight w:val="20"/>
        </w:trPr>
        <w:tc>
          <w:tcPr>
            <w:tcW w:w="775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8BF91C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Myocardial infarction</w:t>
            </w:r>
          </w:p>
        </w:tc>
      </w:tr>
      <w:tr w:rsidR="003002FC" w:rsidRPr="00253510" w14:paraId="2F2BA416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37FC75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Inverse variance weighted 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DD04C0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1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0BF0F9" w14:textId="68D4A619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0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285546" w14:textId="4B685D6B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72 – 1.38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5C5B69" w14:textId="7DD4A962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976</w:t>
            </w:r>
          </w:p>
        </w:tc>
      </w:tr>
      <w:tr w:rsidR="003002FC" w:rsidRPr="00253510" w14:paraId="7F18C2DE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42AAC5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Weighted median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9E2C0B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1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0C9216" w14:textId="62731ACC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96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4D4C02" w14:textId="7A541387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65 – 1.41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699F80" w14:textId="067E1FC7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823</w:t>
            </w:r>
          </w:p>
        </w:tc>
      </w:tr>
      <w:tr w:rsidR="003002FC" w:rsidRPr="00253510" w14:paraId="686CE9DC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8C8E3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MR Egger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3FB19D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1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8DA555" w14:textId="2F95C0FA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0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0C8ACB" w14:textId="7BD2511C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72 – 1.38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354A38" w14:textId="4E7EA392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992</w:t>
            </w:r>
          </w:p>
        </w:tc>
      </w:tr>
      <w:tr w:rsidR="003002FC" w:rsidRPr="00253510" w14:paraId="1013DE8F" w14:textId="77777777" w:rsidTr="00253510">
        <w:trPr>
          <w:trHeight w:val="20"/>
        </w:trPr>
        <w:tc>
          <w:tcPr>
            <w:tcW w:w="775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ED9903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Ischemic stroke</w:t>
            </w:r>
          </w:p>
        </w:tc>
      </w:tr>
      <w:tr w:rsidR="003002FC" w:rsidRPr="00253510" w14:paraId="399EFB4D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4DDEF3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Inverse variance weighted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F09A8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1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D27C1F" w14:textId="5AF398FF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2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F0A87A" w14:textId="5AB47736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74 – 1.41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7C0380" w14:textId="584E4748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891</w:t>
            </w:r>
          </w:p>
        </w:tc>
      </w:tr>
      <w:tr w:rsidR="003002FC" w:rsidRPr="00253510" w14:paraId="5E530748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31B7C7C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Weighted median</w:t>
            </w:r>
          </w:p>
        </w:tc>
        <w:tc>
          <w:tcPr>
            <w:tcW w:w="109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0836DC5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17</w:t>
            </w:r>
          </w:p>
        </w:tc>
        <w:tc>
          <w:tcPr>
            <w:tcW w:w="105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D171EC4" w14:textId="4E1167E0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24</w:t>
            </w:r>
          </w:p>
        </w:tc>
        <w:tc>
          <w:tcPr>
            <w:tcW w:w="209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B043D4F" w14:textId="29D67401" w:rsidR="003002FC" w:rsidRPr="00253510" w:rsidRDefault="005B2022" w:rsidP="005B2022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85 – 1.81)</w:t>
            </w:r>
          </w:p>
        </w:tc>
        <w:tc>
          <w:tcPr>
            <w:tcW w:w="109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CB1067E" w14:textId="232D0E07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274</w:t>
            </w:r>
          </w:p>
        </w:tc>
      </w:tr>
      <w:tr w:rsidR="003002FC" w:rsidRPr="00253510" w14:paraId="66CBE8B9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24B4A92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MR Egger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788EB8" w14:textId="77777777" w:rsidR="003002FC" w:rsidRPr="00253510" w:rsidRDefault="003002FC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507EDDA" w14:textId="127FD6D9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20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C3CA932" w14:textId="37ABA39B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73 – 1.40)</w:t>
            </w:r>
          </w:p>
        </w:tc>
        <w:tc>
          <w:tcPr>
            <w:tcW w:w="10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33DDAC" w14:textId="4EB0406F" w:rsidR="003002FC" w:rsidRPr="00253510" w:rsidRDefault="005B2022" w:rsidP="003002FC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943</w:t>
            </w:r>
          </w:p>
        </w:tc>
      </w:tr>
    </w:tbl>
    <w:p w14:paraId="6EA3BA69" w14:textId="77777777" w:rsidR="002D676A" w:rsidRPr="00FC0A14" w:rsidRDefault="002D676A" w:rsidP="002D676A">
      <w:pPr>
        <w:tabs>
          <w:tab w:val="clear" w:pos="567"/>
        </w:tabs>
        <w:spacing w:before="0" w:after="0" w:line="240" w:lineRule="auto"/>
        <w:jc w:val="left"/>
        <w:rPr>
          <w:rFonts w:cs="Arial"/>
          <w:szCs w:val="22"/>
          <w:lang w:val="en-US"/>
        </w:rPr>
      </w:pPr>
      <w:r w:rsidRPr="00FC0A14">
        <w:rPr>
          <w:rFonts w:cs="Arial"/>
          <w:szCs w:val="22"/>
          <w:lang w:val="en-US"/>
        </w:rPr>
        <w:t>OR (odds ratio) per increase in MET/h per week for</w:t>
      </w:r>
      <w:r>
        <w:rPr>
          <w:rFonts w:cs="Arial"/>
          <w:szCs w:val="22"/>
          <w:lang w:val="en-US"/>
        </w:rPr>
        <w:t xml:space="preserve"> self-reported physical activit</w:t>
      </w:r>
      <w:r w:rsidRPr="00FC0A14">
        <w:rPr>
          <w:rFonts w:cs="Arial"/>
          <w:szCs w:val="22"/>
          <w:lang w:val="en-US"/>
        </w:rPr>
        <w:t>y. CI, confidence interval. MET, metabolic equivalent tasks</w:t>
      </w:r>
    </w:p>
    <w:p w14:paraId="5F8A55C6" w14:textId="77777777" w:rsidR="00651117" w:rsidRDefault="00651117" w:rsidP="003456A0">
      <w:pPr>
        <w:spacing w:line="240" w:lineRule="auto"/>
        <w:rPr>
          <w:lang w:val="en-US"/>
        </w:rPr>
        <w:sectPr w:rsidR="00651117" w:rsidSect="003456A0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0119AB55" w14:textId="17402E56" w:rsidR="00651117" w:rsidRDefault="00651117" w:rsidP="00651117">
      <w:pPr>
        <w:tabs>
          <w:tab w:val="clear" w:pos="567"/>
        </w:tabs>
        <w:spacing w:before="0" w:after="0" w:line="240" w:lineRule="auto"/>
        <w:rPr>
          <w:rFonts w:cs="Arial"/>
          <w:lang w:val="en-US"/>
        </w:rPr>
      </w:pPr>
      <w:r>
        <w:rPr>
          <w:lang w:val="en-US"/>
        </w:rPr>
        <w:t>Suppl. Table 14</w:t>
      </w:r>
      <w:r w:rsidR="00766AA7">
        <w:rPr>
          <w:lang w:val="en-US"/>
        </w:rPr>
        <w:t xml:space="preserve"> – </w:t>
      </w:r>
      <w:r w:rsidR="00766AA7">
        <w:rPr>
          <w:rFonts w:cs="Arial"/>
          <w:lang w:val="en-US"/>
        </w:rPr>
        <w:t>Body mass index and education adjusted Mendelian randomization estimates between</w:t>
      </w:r>
      <w:r>
        <w:rPr>
          <w:rFonts w:cs="Arial"/>
          <w:lang w:val="en-US"/>
        </w:rPr>
        <w:t xml:space="preserve"> accelerometer-derived average accelerations identified by </w:t>
      </w:r>
      <w:r w:rsidRPr="00783A7A">
        <w:rPr>
          <w:rFonts w:cs="Arial"/>
          <w:lang w:val="en-US"/>
        </w:rPr>
        <w:t>Klimentidis et al</w:t>
      </w:r>
      <w:r>
        <w:rPr>
          <w:rFonts w:cs="Arial"/>
          <w:lang w:val="en-US"/>
        </w:rPr>
        <w:t>.</w:t>
      </w:r>
      <w:r w:rsidRPr="008E6C4F"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t xml:space="preserve"> </w: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instrText xml:space="preserve"> ADDIN EN.CITE </w:instrTex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instrText xml:space="preserve"> ADDIN EN.CITE.DATA </w:instrTex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end"/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separate"/>
      </w:r>
      <w:r w:rsidRPr="00651117">
        <w:rPr>
          <w:rFonts w:eastAsia="Times New Roman" w:cs="Arial"/>
          <w:i/>
          <w:iCs/>
          <w:noProof/>
          <w:color w:val="000000"/>
          <w:sz w:val="20"/>
          <w:szCs w:val="20"/>
          <w:vertAlign w:val="superscript"/>
          <w:lang w:val="en-GB" w:eastAsia="en-US"/>
        </w:rPr>
        <w:t>1</w: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end"/>
      </w:r>
      <w:r>
        <w:rPr>
          <w:rFonts w:cs="Arial"/>
          <w:lang w:val="en-US"/>
        </w:rPr>
        <w:t xml:space="preserve"> in relation to coronary artery disease, myocardial infarction, and ischemic stroke</w:t>
      </w:r>
      <w:r w:rsidR="009C7BAE">
        <w:rPr>
          <w:rFonts w:cs="Arial"/>
          <w:lang w:val="en-US"/>
        </w:rPr>
        <w:t xml:space="preserve"> using multivariable MR analysis</w:t>
      </w:r>
    </w:p>
    <w:tbl>
      <w:tblPr>
        <w:tblW w:w="7894" w:type="dxa"/>
        <w:tblLook w:val="04A0" w:firstRow="1" w:lastRow="0" w:firstColumn="1" w:lastColumn="0" w:noHBand="0" w:noVBand="1"/>
      </w:tblPr>
      <w:tblGrid>
        <w:gridCol w:w="2410"/>
        <w:gridCol w:w="1099"/>
        <w:gridCol w:w="1058"/>
        <w:gridCol w:w="2237"/>
        <w:gridCol w:w="1090"/>
      </w:tblGrid>
      <w:tr w:rsidR="00651117" w:rsidRPr="00253510" w14:paraId="7758C162" w14:textId="77777777" w:rsidTr="00253510">
        <w:trPr>
          <w:trHeight w:val="20"/>
        </w:trPr>
        <w:tc>
          <w:tcPr>
            <w:tcW w:w="24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C648B6C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Method</w:t>
            </w:r>
          </w:p>
        </w:tc>
        <w:tc>
          <w:tcPr>
            <w:tcW w:w="109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8457676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N SNPs</w:t>
            </w:r>
          </w:p>
        </w:tc>
        <w:tc>
          <w:tcPr>
            <w:tcW w:w="105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BDE90F8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OR</w:t>
            </w:r>
            <w:r w:rsidRPr="00253510">
              <w:rPr>
                <w:rFonts w:eastAsia="Times New Roman" w:cs="Arial"/>
                <w:color w:val="000000"/>
                <w:szCs w:val="22"/>
                <w:vertAlign w:val="superscript"/>
                <w:lang w:val="en-GB" w:eastAsia="en-US"/>
              </w:rPr>
              <w:t xml:space="preserve"> a</w:t>
            </w:r>
          </w:p>
        </w:tc>
        <w:tc>
          <w:tcPr>
            <w:tcW w:w="223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46C3690" w14:textId="77777777" w:rsidR="00651117" w:rsidRPr="0043745A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43745A">
              <w:rPr>
                <w:rFonts w:eastAsia="Times New Roman" w:cs="Arial"/>
                <w:color w:val="000000"/>
                <w:szCs w:val="22"/>
                <w:lang w:val="en-GB" w:eastAsia="en-US"/>
              </w:rPr>
              <w:t>95% CI</w:t>
            </w:r>
          </w:p>
        </w:tc>
        <w:tc>
          <w:tcPr>
            <w:tcW w:w="10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675FC32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P value</w:t>
            </w:r>
          </w:p>
        </w:tc>
      </w:tr>
      <w:tr w:rsidR="00651117" w:rsidRPr="00253510" w14:paraId="49A0352C" w14:textId="77777777" w:rsidTr="00253510">
        <w:trPr>
          <w:trHeight w:val="20"/>
        </w:trPr>
        <w:tc>
          <w:tcPr>
            <w:tcW w:w="789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FFC7C9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Coronary artery disease</w:t>
            </w:r>
          </w:p>
        </w:tc>
      </w:tr>
      <w:tr w:rsidR="00651117" w:rsidRPr="00253510" w14:paraId="69054A74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24B9F2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Inverse variance weighted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FE2E09" w14:textId="0F8681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390728" w14:textId="2BC237EA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2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D454FC" w14:textId="5C587A80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9 – 1.03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CD1E04" w14:textId="49606F9E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313</w:t>
            </w:r>
          </w:p>
        </w:tc>
      </w:tr>
      <w:tr w:rsidR="00651117" w:rsidRPr="00253510" w14:paraId="3BD011FD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063D87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Weighted median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73216A" w14:textId="36216C2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D589EB" w14:textId="13A6E88D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2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18CEDE" w14:textId="6DDAB69B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9 – 1.03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C4F3F7" w14:textId="7A9C45B3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519</w:t>
            </w:r>
          </w:p>
        </w:tc>
      </w:tr>
      <w:tr w:rsidR="00651117" w:rsidRPr="00253510" w14:paraId="3C9D1433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4EE6C9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MR Egger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F8789F" w14:textId="3B3ED74E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38502A" w14:textId="01A1F040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2</w:t>
            </w:r>
          </w:p>
        </w:tc>
        <w:tc>
          <w:tcPr>
            <w:tcW w:w="2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684462" w14:textId="681159DA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9 – 1.06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14375F" w14:textId="7CB0DDA1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145</w:t>
            </w:r>
          </w:p>
        </w:tc>
      </w:tr>
      <w:tr w:rsidR="00651117" w:rsidRPr="00253510" w14:paraId="75905661" w14:textId="77777777" w:rsidTr="00253510">
        <w:trPr>
          <w:trHeight w:val="20"/>
        </w:trPr>
        <w:tc>
          <w:tcPr>
            <w:tcW w:w="789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1CB673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Myocardial infarction</w:t>
            </w:r>
          </w:p>
        </w:tc>
      </w:tr>
      <w:tr w:rsidR="00651117" w:rsidRPr="00253510" w14:paraId="6E91D49E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4ECA23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Inverse variance weighted 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AD8725" w14:textId="74D69B95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265588" w14:textId="283356BC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2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AC1A00" w14:textId="1E12594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9 – 1.03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6E3271" w14:textId="40F7C944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409</w:t>
            </w:r>
          </w:p>
        </w:tc>
      </w:tr>
      <w:tr w:rsidR="00651117" w:rsidRPr="00253510" w14:paraId="41AFC10D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969ABF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Weighted median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BB7A37" w14:textId="681B9192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4C47F4" w14:textId="7CF112B0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2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71296B" w14:textId="4C3266D5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8 – 1.03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4EB62E" w14:textId="449FE341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647</w:t>
            </w:r>
          </w:p>
        </w:tc>
      </w:tr>
      <w:tr w:rsidR="00651117" w:rsidRPr="00253510" w14:paraId="65FA1338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8DEE5C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MR Egger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FE02B4" w14:textId="04AC845B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BAB7F1" w14:textId="44DE015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2</w:t>
            </w:r>
          </w:p>
        </w:tc>
        <w:tc>
          <w:tcPr>
            <w:tcW w:w="2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2F5878" w14:textId="7A7CE0C5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8 – 1.05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61A4BF" w14:textId="23C7CED8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340</w:t>
            </w:r>
          </w:p>
        </w:tc>
      </w:tr>
      <w:tr w:rsidR="00651117" w:rsidRPr="00253510" w14:paraId="7933D8AA" w14:textId="77777777" w:rsidTr="00253510">
        <w:trPr>
          <w:trHeight w:val="20"/>
        </w:trPr>
        <w:tc>
          <w:tcPr>
            <w:tcW w:w="789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C03165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Ischemic stroke</w:t>
            </w:r>
          </w:p>
        </w:tc>
      </w:tr>
      <w:tr w:rsidR="00651117" w:rsidRPr="00253510" w14:paraId="47A7D5BA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0BDDF4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Inverse variance weighted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4EBE92" w14:textId="695E4344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F1B437" w14:textId="4356EFE3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98</w:t>
            </w:r>
          </w:p>
        </w:tc>
        <w:tc>
          <w:tcPr>
            <w:tcW w:w="2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9B7F44" w14:textId="0840862C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6 – 1.00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6E3303" w14:textId="2E67EF45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022</w:t>
            </w:r>
          </w:p>
        </w:tc>
      </w:tr>
      <w:tr w:rsidR="00651117" w:rsidRPr="00253510" w14:paraId="5402FE11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CBF2008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Weighted median</w:t>
            </w:r>
          </w:p>
        </w:tc>
        <w:tc>
          <w:tcPr>
            <w:tcW w:w="109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B3C961F" w14:textId="604767FC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E57D41D" w14:textId="64530720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96</w:t>
            </w:r>
          </w:p>
        </w:tc>
        <w:tc>
          <w:tcPr>
            <w:tcW w:w="223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A7146DD" w14:textId="6DF22FC3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4 – 0.99)</w:t>
            </w:r>
          </w:p>
        </w:tc>
        <w:tc>
          <w:tcPr>
            <w:tcW w:w="109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6B8362C" w14:textId="6A962321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001</w:t>
            </w:r>
          </w:p>
        </w:tc>
      </w:tr>
      <w:tr w:rsidR="00651117" w:rsidRPr="00253510" w14:paraId="47641F52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1D9A1FA" w14:textId="7777777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MR Egger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527B874" w14:textId="2E6D180C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FDC22AA" w14:textId="1CCE92B7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95</w:t>
            </w:r>
          </w:p>
        </w:tc>
        <w:tc>
          <w:tcPr>
            <w:tcW w:w="22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B2ABC81" w14:textId="65662B6F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2 – 0.98)</w:t>
            </w:r>
          </w:p>
        </w:tc>
        <w:tc>
          <w:tcPr>
            <w:tcW w:w="10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18E9E85" w14:textId="1B9D2FB2" w:rsidR="00651117" w:rsidRPr="00253510" w:rsidRDefault="0065111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001</w:t>
            </w:r>
          </w:p>
        </w:tc>
      </w:tr>
    </w:tbl>
    <w:p w14:paraId="2BC86F1D" w14:textId="00FAACC2" w:rsidR="003002FC" w:rsidRDefault="00651117" w:rsidP="003456A0">
      <w:pPr>
        <w:spacing w:line="240" w:lineRule="auto"/>
        <w:rPr>
          <w:lang w:val="en-US"/>
        </w:rPr>
      </w:pPr>
      <w:r w:rsidRPr="00982FCF">
        <w:rPr>
          <w:rFonts w:cs="Arial"/>
          <w:szCs w:val="22"/>
          <w:lang w:val="en-US"/>
        </w:rPr>
        <w:t>OR (odds ratio) per increase in milligravities for accelerometer derived physi</w:t>
      </w:r>
      <w:r>
        <w:rPr>
          <w:rFonts w:cs="Arial"/>
          <w:szCs w:val="22"/>
          <w:lang w:val="en-US"/>
        </w:rPr>
        <w:t>cal activity</w:t>
      </w:r>
      <w:r w:rsidRPr="00982FCF">
        <w:rPr>
          <w:rFonts w:cs="Arial"/>
          <w:szCs w:val="22"/>
          <w:lang w:val="en-US"/>
        </w:rPr>
        <w:t>. CI, confidence interval</w:t>
      </w:r>
    </w:p>
    <w:p w14:paraId="03E9C0D2" w14:textId="77777777" w:rsidR="00654EE0" w:rsidRDefault="00654EE0" w:rsidP="003456A0">
      <w:pPr>
        <w:spacing w:line="240" w:lineRule="auto"/>
        <w:rPr>
          <w:lang w:val="en-US"/>
        </w:rPr>
        <w:sectPr w:rsidR="00654EE0" w:rsidSect="003456A0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435B7DE2" w14:textId="143E4E85" w:rsidR="003002FC" w:rsidRDefault="00654EE0" w:rsidP="003456A0">
      <w:pPr>
        <w:spacing w:line="240" w:lineRule="auto"/>
        <w:rPr>
          <w:rFonts w:cs="Arial"/>
          <w:lang w:val="en-US"/>
        </w:rPr>
      </w:pPr>
      <w:r>
        <w:rPr>
          <w:lang w:val="en-US"/>
        </w:rPr>
        <w:t>Suppl. Table 15</w:t>
      </w:r>
      <w:r>
        <w:rPr>
          <w:rFonts w:cs="Arial"/>
          <w:lang w:val="en-US"/>
        </w:rPr>
        <w:t xml:space="preserve"> </w:t>
      </w:r>
      <w:r w:rsidR="00766AA7">
        <w:rPr>
          <w:rFonts w:cs="Arial"/>
          <w:lang w:val="en-US"/>
        </w:rPr>
        <w:t>– Body mass index and education adjusted Mendelian randomization estimates between</w:t>
      </w:r>
      <w:r>
        <w:rPr>
          <w:rFonts w:cs="Arial"/>
          <w:lang w:val="en-US"/>
        </w:rPr>
        <w:t xml:space="preserve"> fraction acceleration &gt; 425 milli-gravities identified by Klimentidis et al.</w:t>
      </w:r>
      <w:r w:rsidRPr="008E6C4F"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t xml:space="preserve"> </w: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instrText xml:space="preserve"> ADDIN EN.CITE </w:instrTex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begin">
          <w:fldData xml:space="preserve">PEVuZE5vdGU+PENpdGU+PEF1dGhvcj5LbGltZW50aWRpczwvQXV0aG9yPjxZZWFyPjIwMTg8L1ll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</w:fldData>
        </w:fldCha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instrText xml:space="preserve"> ADDIN EN.CITE.DATA </w:instrTex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end"/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separate"/>
      </w:r>
      <w:r w:rsidRPr="00654EE0">
        <w:rPr>
          <w:rFonts w:eastAsia="Times New Roman" w:cs="Arial"/>
          <w:i/>
          <w:iCs/>
          <w:noProof/>
          <w:color w:val="000000"/>
          <w:sz w:val="20"/>
          <w:szCs w:val="20"/>
          <w:vertAlign w:val="superscript"/>
          <w:lang w:val="en-GB" w:eastAsia="en-US"/>
        </w:rPr>
        <w:t>1</w:t>
      </w:r>
      <w:r>
        <w:rPr>
          <w:rFonts w:eastAsia="Times New Roman" w:cs="Arial"/>
          <w:i/>
          <w:iCs/>
          <w:color w:val="000000"/>
          <w:sz w:val="20"/>
          <w:szCs w:val="20"/>
          <w:lang w:val="en-GB" w:eastAsia="en-US"/>
        </w:rPr>
        <w:fldChar w:fldCharType="end"/>
      </w:r>
      <w:r>
        <w:rPr>
          <w:rFonts w:cs="Arial"/>
          <w:lang w:val="en-US"/>
        </w:rPr>
        <w:t xml:space="preserve"> in relation to coronary artery disease, myocardial infarction, and ischemic stroke</w:t>
      </w:r>
      <w:r w:rsidR="009C7BAE">
        <w:rPr>
          <w:rFonts w:cs="Arial"/>
          <w:lang w:val="en-US"/>
        </w:rPr>
        <w:t xml:space="preserve"> using multivariable MR analysis</w:t>
      </w:r>
    </w:p>
    <w:tbl>
      <w:tblPr>
        <w:tblW w:w="7611" w:type="dxa"/>
        <w:tblLook w:val="04A0" w:firstRow="1" w:lastRow="0" w:firstColumn="1" w:lastColumn="0" w:noHBand="0" w:noVBand="1"/>
      </w:tblPr>
      <w:tblGrid>
        <w:gridCol w:w="2410"/>
        <w:gridCol w:w="1099"/>
        <w:gridCol w:w="1058"/>
        <w:gridCol w:w="1954"/>
        <w:gridCol w:w="1090"/>
      </w:tblGrid>
      <w:tr w:rsidR="00654EE0" w:rsidRPr="00253510" w14:paraId="1A60EB0E" w14:textId="77777777" w:rsidTr="00253510">
        <w:trPr>
          <w:trHeight w:val="20"/>
        </w:trPr>
        <w:tc>
          <w:tcPr>
            <w:tcW w:w="24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2BFFDE9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Method</w:t>
            </w:r>
          </w:p>
        </w:tc>
        <w:tc>
          <w:tcPr>
            <w:tcW w:w="109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A7CCB60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N SNPs</w:t>
            </w:r>
          </w:p>
        </w:tc>
        <w:tc>
          <w:tcPr>
            <w:tcW w:w="105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0932C1F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OR</w:t>
            </w:r>
            <w:r w:rsidRPr="00253510">
              <w:rPr>
                <w:rFonts w:eastAsia="Times New Roman" w:cs="Arial"/>
                <w:color w:val="000000"/>
                <w:szCs w:val="22"/>
                <w:vertAlign w:val="superscript"/>
                <w:lang w:val="en-GB" w:eastAsia="en-US"/>
              </w:rPr>
              <w:t xml:space="preserve"> a</w:t>
            </w:r>
          </w:p>
        </w:tc>
        <w:tc>
          <w:tcPr>
            <w:tcW w:w="195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91059AF" w14:textId="77777777" w:rsidR="00654EE0" w:rsidRPr="0043745A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43745A">
              <w:rPr>
                <w:rFonts w:eastAsia="Times New Roman" w:cs="Arial"/>
                <w:color w:val="000000"/>
                <w:szCs w:val="22"/>
                <w:lang w:val="en-GB" w:eastAsia="en-US"/>
              </w:rPr>
              <w:t>95% CI</w:t>
            </w:r>
          </w:p>
        </w:tc>
        <w:tc>
          <w:tcPr>
            <w:tcW w:w="10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34D5FCD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P value</w:t>
            </w:r>
          </w:p>
        </w:tc>
      </w:tr>
      <w:tr w:rsidR="00654EE0" w:rsidRPr="00253510" w14:paraId="3C590E5A" w14:textId="77777777" w:rsidTr="00253510">
        <w:trPr>
          <w:trHeight w:val="20"/>
        </w:trPr>
        <w:tc>
          <w:tcPr>
            <w:tcW w:w="761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2638AD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Coronary artery disease</w:t>
            </w:r>
          </w:p>
        </w:tc>
      </w:tr>
      <w:tr w:rsidR="00654EE0" w:rsidRPr="00253510" w14:paraId="37C7398B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8873CD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Inverse variance weighted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CF68E5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F808D5" w14:textId="41B028AE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77C618" w14:textId="4D5B893A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</w:t>
            </w:r>
            <w:r w:rsidR="00766AA7"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83 – 1.22</w:t>
            </w: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F76415" w14:textId="4BAC48B7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926</w:t>
            </w:r>
          </w:p>
        </w:tc>
      </w:tr>
      <w:tr w:rsidR="00654EE0" w:rsidRPr="00253510" w14:paraId="38B449BA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F76102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Weighted median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518FEC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0B36DD" w14:textId="2B6E7BBC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97</w:t>
            </w: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4485DD" w14:textId="18DBF70C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79 – 1.20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D0575D" w14:textId="49A133CB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803</w:t>
            </w:r>
          </w:p>
        </w:tc>
      </w:tr>
      <w:tr w:rsidR="00654EE0" w:rsidRPr="00253510" w14:paraId="7AD204D3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7D2E39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MR Egger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632FC1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2BBA15" w14:textId="484CC192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0</w:t>
            </w: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8E8F99" w14:textId="4690A331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82 – 1.21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279D80" w14:textId="35D16C50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970</w:t>
            </w:r>
          </w:p>
        </w:tc>
      </w:tr>
      <w:tr w:rsidR="00654EE0" w:rsidRPr="00253510" w14:paraId="0E8B5185" w14:textId="77777777" w:rsidTr="00253510">
        <w:trPr>
          <w:trHeight w:val="20"/>
        </w:trPr>
        <w:tc>
          <w:tcPr>
            <w:tcW w:w="761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0FFDDF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Myocardial infarction</w:t>
            </w:r>
          </w:p>
        </w:tc>
      </w:tr>
      <w:tr w:rsidR="00654EE0" w:rsidRPr="00253510" w14:paraId="1185CBEE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C31850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Inverse variance weighted 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8862FF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4A915F" w14:textId="3E3506EA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4</w:t>
            </w: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B7E750" w14:textId="2E7847D5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85 – 1.28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31E75E" w14:textId="57687817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685</w:t>
            </w:r>
          </w:p>
        </w:tc>
      </w:tr>
      <w:tr w:rsidR="00654EE0" w:rsidRPr="00253510" w14:paraId="61F91BE8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ED2793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Weighted median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14227F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7C31CA" w14:textId="5DD3EFA8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4</w:t>
            </w: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8EC915" w14:textId="6734EBFA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82 – 1.32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C4F509" w14:textId="744DC8C2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734</w:t>
            </w:r>
          </w:p>
        </w:tc>
      </w:tr>
      <w:tr w:rsidR="00654EE0" w:rsidRPr="00253510" w14:paraId="4EDD6D17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B0719E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MR Egger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03882E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8BEEA8" w14:textId="671BACBD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4</w:t>
            </w: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4F615F" w14:textId="04834C24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85 – 1.28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575825" w14:textId="3C0CB262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688</w:t>
            </w:r>
          </w:p>
        </w:tc>
      </w:tr>
      <w:tr w:rsidR="00654EE0" w:rsidRPr="00253510" w14:paraId="14423957" w14:textId="77777777" w:rsidTr="00253510">
        <w:trPr>
          <w:trHeight w:val="20"/>
        </w:trPr>
        <w:tc>
          <w:tcPr>
            <w:tcW w:w="761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AEE98B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Ischemic stroke</w:t>
            </w:r>
          </w:p>
        </w:tc>
      </w:tr>
      <w:tr w:rsidR="00654EE0" w:rsidRPr="00253510" w14:paraId="0890960D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B9E68CA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Inverse variance weighted</w:t>
            </w:r>
          </w:p>
        </w:tc>
        <w:tc>
          <w:tcPr>
            <w:tcW w:w="109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726F157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C0555EB" w14:textId="4E242102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86</w:t>
            </w:r>
          </w:p>
        </w:tc>
        <w:tc>
          <w:tcPr>
            <w:tcW w:w="195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3BE04DF" w14:textId="603045A2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71 – 1.05)</w:t>
            </w:r>
          </w:p>
        </w:tc>
        <w:tc>
          <w:tcPr>
            <w:tcW w:w="109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BCD9317" w14:textId="36EC3849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149</w:t>
            </w:r>
          </w:p>
        </w:tc>
      </w:tr>
      <w:tr w:rsidR="00766AA7" w:rsidRPr="00253510" w14:paraId="6C459615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D92925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Weighted median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0C41A9" w14:textId="77777777" w:rsidR="00654EE0" w:rsidRPr="00253510" w:rsidRDefault="00654EE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3FECB4" w14:textId="1F381998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79</w:t>
            </w: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68760D" w14:textId="1D5AC046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63 – 0.99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85C790" w14:textId="3D8F10E6" w:rsidR="00654EE0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039</w:t>
            </w:r>
          </w:p>
        </w:tc>
      </w:tr>
      <w:tr w:rsidR="00766AA7" w:rsidRPr="00253510" w14:paraId="326E2F4D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2762E8F" w14:textId="16881340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MR Egger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AE51A1D" w14:textId="7D573E16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2278F40" w14:textId="16F5C8E8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86</w:t>
            </w:r>
          </w:p>
        </w:tc>
        <w:tc>
          <w:tcPr>
            <w:tcW w:w="1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2AF2D04" w14:textId="58A9023F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70 – 1.05)</w:t>
            </w:r>
          </w:p>
        </w:tc>
        <w:tc>
          <w:tcPr>
            <w:tcW w:w="10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55ED715" w14:textId="66C800FA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132</w:t>
            </w:r>
          </w:p>
        </w:tc>
      </w:tr>
    </w:tbl>
    <w:p w14:paraId="2BA0B418" w14:textId="0355ECA9" w:rsidR="00654EE0" w:rsidRPr="00EA31CA" w:rsidRDefault="00654EE0" w:rsidP="00654EE0">
      <w:pPr>
        <w:tabs>
          <w:tab w:val="clear" w:pos="567"/>
        </w:tabs>
        <w:spacing w:before="0" w:after="0" w:line="240" w:lineRule="auto"/>
        <w:rPr>
          <w:rFonts w:cs="Arial"/>
          <w:szCs w:val="22"/>
          <w:lang w:val="en-US"/>
        </w:rPr>
      </w:pPr>
      <w:r w:rsidRPr="00982FCF">
        <w:rPr>
          <w:rFonts w:cs="Arial"/>
          <w:szCs w:val="22"/>
          <w:lang w:val="en-US"/>
        </w:rPr>
        <w:t>OR (odds ratio)</w:t>
      </w:r>
      <w:r>
        <w:rPr>
          <w:rFonts w:cs="Arial"/>
          <w:szCs w:val="22"/>
          <w:lang w:val="en-US"/>
        </w:rPr>
        <w:t xml:space="preserve"> for engaging</w:t>
      </w:r>
      <w:r w:rsidRPr="00982FCF">
        <w:rPr>
          <w:rFonts w:cs="Arial"/>
          <w:szCs w:val="22"/>
          <w:lang w:val="en-US"/>
        </w:rPr>
        <w:t xml:space="preserve"> </w:t>
      </w:r>
      <w:r>
        <w:rPr>
          <w:rFonts w:cs="Arial"/>
          <w:szCs w:val="22"/>
          <w:lang w:val="en-US"/>
        </w:rPr>
        <w:t xml:space="preserve">in vigorous physical activity (≥ </w:t>
      </w:r>
      <w:r w:rsidRPr="00982FCF">
        <w:rPr>
          <w:rFonts w:cs="Arial"/>
          <w:szCs w:val="22"/>
          <w:lang w:val="en-US"/>
        </w:rPr>
        <w:t>425 milli</w:t>
      </w:r>
      <w:r>
        <w:rPr>
          <w:rFonts w:cs="Arial"/>
          <w:szCs w:val="22"/>
          <w:lang w:val="en-US"/>
        </w:rPr>
        <w:t>-</w:t>
      </w:r>
      <w:r w:rsidRPr="00982FCF">
        <w:rPr>
          <w:rFonts w:cs="Arial"/>
          <w:szCs w:val="22"/>
          <w:lang w:val="en-US"/>
        </w:rPr>
        <w:t>gravities</w:t>
      </w:r>
      <w:r>
        <w:rPr>
          <w:rFonts w:cs="Arial"/>
          <w:szCs w:val="22"/>
          <w:lang w:val="en-US"/>
        </w:rPr>
        <w:t>)</w:t>
      </w:r>
      <w:r w:rsidRPr="00982FCF">
        <w:rPr>
          <w:rFonts w:cs="Arial"/>
          <w:szCs w:val="22"/>
          <w:lang w:val="en-US"/>
        </w:rPr>
        <w:t>. CI, confidence interval.</w:t>
      </w:r>
    </w:p>
    <w:p w14:paraId="4077A0F5" w14:textId="77777777" w:rsidR="00766AA7" w:rsidRDefault="00766AA7" w:rsidP="003456A0">
      <w:pPr>
        <w:spacing w:line="240" w:lineRule="auto"/>
        <w:rPr>
          <w:lang w:val="en-US"/>
        </w:rPr>
        <w:sectPr w:rsidR="00766AA7" w:rsidSect="003456A0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54869B7A" w14:textId="3556FD6A" w:rsidR="00766AA7" w:rsidRDefault="00766AA7" w:rsidP="00766AA7">
      <w:pPr>
        <w:tabs>
          <w:tab w:val="clear" w:pos="567"/>
        </w:tabs>
        <w:spacing w:before="0" w:after="0" w:line="240" w:lineRule="auto"/>
        <w:rPr>
          <w:rFonts w:cs="Arial"/>
          <w:lang w:val="en-US"/>
        </w:rPr>
      </w:pPr>
      <w:r>
        <w:rPr>
          <w:lang w:val="en-US"/>
        </w:rPr>
        <w:t>Suppl. Table 16</w:t>
      </w:r>
      <w:r>
        <w:rPr>
          <w:rFonts w:cs="Arial"/>
          <w:lang w:val="en-US"/>
        </w:rPr>
        <w:t xml:space="preserve"> – Body mass index and education adjusted Mendelian randomization estimates between sedentary behavior identified by Doherty et al.</w:t>
      </w:r>
      <w:r>
        <w:rPr>
          <w:rFonts w:cs="Arial"/>
          <w:lang w:val="en-US"/>
        </w:rPr>
        <w:fldChar w:fldCharType="begin">
          <w:fldData xml:space="preserve">PEVuZE5vdGU+PENpdGU+PEF1dGhvcj5Eb2hlcnR5PC9BdXRob3I+PFllYXI+MjAxODwvWWVhcj48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</w:fldData>
        </w:fldChar>
      </w:r>
      <w:r>
        <w:rPr>
          <w:rFonts w:cs="Arial"/>
          <w:lang w:val="en-US"/>
        </w:rPr>
        <w:instrText xml:space="preserve"> ADDIN EN.CITE </w:instrText>
      </w:r>
      <w:r>
        <w:rPr>
          <w:rFonts w:cs="Arial"/>
          <w:lang w:val="en-US"/>
        </w:rPr>
        <w:fldChar w:fldCharType="begin">
          <w:fldData xml:space="preserve">PEVuZE5vdGU+PENpdGU+PEF1dGhvcj5Eb2hlcnR5PC9BdXRob3I+PFllYXI+MjAxODwvWWVhcj48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</w:fldData>
        </w:fldChar>
      </w:r>
      <w:r>
        <w:rPr>
          <w:rFonts w:cs="Arial"/>
          <w:lang w:val="en-US"/>
        </w:rPr>
        <w:instrText xml:space="preserve"> ADDIN EN.CITE.DATA </w:instrText>
      </w:r>
      <w:r>
        <w:rPr>
          <w:rFonts w:cs="Arial"/>
          <w:lang w:val="en-US"/>
        </w:rPr>
      </w:r>
      <w:r>
        <w:rPr>
          <w:rFonts w:cs="Arial"/>
          <w:lang w:val="en-US"/>
        </w:rPr>
        <w:fldChar w:fldCharType="end"/>
      </w:r>
      <w:r>
        <w:rPr>
          <w:rFonts w:cs="Arial"/>
          <w:lang w:val="en-US"/>
        </w:rPr>
      </w:r>
      <w:r>
        <w:rPr>
          <w:rFonts w:cs="Arial"/>
          <w:lang w:val="en-US"/>
        </w:rPr>
        <w:fldChar w:fldCharType="separate"/>
      </w:r>
      <w:r w:rsidRPr="00766AA7">
        <w:rPr>
          <w:rFonts w:cs="Arial"/>
          <w:noProof/>
          <w:vertAlign w:val="superscript"/>
          <w:lang w:val="en-US"/>
        </w:rPr>
        <w:t>2</w:t>
      </w:r>
      <w:r>
        <w:rPr>
          <w:rFonts w:cs="Arial"/>
          <w:lang w:val="en-US"/>
        </w:rPr>
        <w:fldChar w:fldCharType="end"/>
      </w:r>
      <w:r>
        <w:rPr>
          <w:rFonts w:cs="Arial"/>
          <w:lang w:val="en-US"/>
        </w:rPr>
        <w:t xml:space="preserve"> in relation to coronary artery disease, myocardial infarction, and ischemic stroke</w:t>
      </w:r>
      <w:r w:rsidR="009C7BAE">
        <w:rPr>
          <w:rFonts w:cs="Arial"/>
          <w:lang w:val="en-US"/>
        </w:rPr>
        <w:t xml:space="preserve"> using multivariable MR analysis</w:t>
      </w:r>
    </w:p>
    <w:tbl>
      <w:tblPr>
        <w:tblW w:w="7802" w:type="dxa"/>
        <w:tblLook w:val="04A0" w:firstRow="1" w:lastRow="0" w:firstColumn="1" w:lastColumn="0" w:noHBand="0" w:noVBand="1"/>
      </w:tblPr>
      <w:tblGrid>
        <w:gridCol w:w="2410"/>
        <w:gridCol w:w="1099"/>
        <w:gridCol w:w="1058"/>
        <w:gridCol w:w="1812"/>
        <w:gridCol w:w="1423"/>
      </w:tblGrid>
      <w:tr w:rsidR="00766AA7" w:rsidRPr="00253510" w14:paraId="2D3E4D4B" w14:textId="77777777" w:rsidTr="00253510">
        <w:trPr>
          <w:trHeight w:val="20"/>
        </w:trPr>
        <w:tc>
          <w:tcPr>
            <w:tcW w:w="24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97EC63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Method</w:t>
            </w:r>
          </w:p>
        </w:tc>
        <w:tc>
          <w:tcPr>
            <w:tcW w:w="109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A547F96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N SNPs</w:t>
            </w:r>
          </w:p>
        </w:tc>
        <w:tc>
          <w:tcPr>
            <w:tcW w:w="105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6AF6D5F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OR</w:t>
            </w:r>
            <w:r w:rsidRPr="00253510">
              <w:rPr>
                <w:rFonts w:eastAsia="Times New Roman" w:cs="Arial"/>
                <w:color w:val="000000"/>
                <w:szCs w:val="22"/>
                <w:vertAlign w:val="superscript"/>
                <w:lang w:val="en-GB" w:eastAsia="en-US"/>
              </w:rPr>
              <w:t xml:space="preserve"> a</w:t>
            </w:r>
          </w:p>
        </w:tc>
        <w:tc>
          <w:tcPr>
            <w:tcW w:w="181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3037AC1" w14:textId="77777777" w:rsidR="00766AA7" w:rsidRPr="0043745A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43745A">
              <w:rPr>
                <w:rFonts w:eastAsia="Times New Roman" w:cs="Arial"/>
                <w:color w:val="000000"/>
                <w:szCs w:val="22"/>
                <w:lang w:val="en-GB" w:eastAsia="en-US"/>
              </w:rPr>
              <w:t>95% CI</w:t>
            </w:r>
          </w:p>
        </w:tc>
        <w:tc>
          <w:tcPr>
            <w:tcW w:w="142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788FC28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P value</w:t>
            </w:r>
          </w:p>
        </w:tc>
      </w:tr>
      <w:tr w:rsidR="00766AA7" w:rsidRPr="00253510" w14:paraId="7D151823" w14:textId="77777777" w:rsidTr="00253510">
        <w:trPr>
          <w:trHeight w:val="20"/>
        </w:trPr>
        <w:tc>
          <w:tcPr>
            <w:tcW w:w="780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280A04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Coronary artery disease</w:t>
            </w:r>
          </w:p>
        </w:tc>
      </w:tr>
      <w:tr w:rsidR="00766AA7" w:rsidRPr="00253510" w14:paraId="1D3A9271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4BEB01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Inverse variance weighted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835B9B" w14:textId="31FAB4F8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6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5E25C5" w14:textId="69DEE4F1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DBD5F4" w14:textId="079DE958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9 – 1.03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ABADE1" w14:textId="500D9016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313</w:t>
            </w:r>
          </w:p>
        </w:tc>
      </w:tr>
      <w:tr w:rsidR="00766AA7" w:rsidRPr="00253510" w14:paraId="04B5BCF8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10BCA2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Weighted median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218CE8" w14:textId="79FD5905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6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279C70" w14:textId="335D81E5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A94DC7" w14:textId="41808B22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9 – 1.03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19A402" w14:textId="7B6672FC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516</w:t>
            </w:r>
          </w:p>
        </w:tc>
      </w:tr>
      <w:tr w:rsidR="00766AA7" w:rsidRPr="00253510" w14:paraId="28878DA6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1F1A35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MR Egger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3D523A" w14:textId="074D073C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6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882EEB" w14:textId="2456335F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7CE1E4" w14:textId="66749879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9 – 1.03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F29D40" w14:textId="220A5165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364</w:t>
            </w:r>
          </w:p>
        </w:tc>
      </w:tr>
      <w:tr w:rsidR="00766AA7" w:rsidRPr="00253510" w14:paraId="25495966" w14:textId="77777777" w:rsidTr="00253510">
        <w:trPr>
          <w:trHeight w:val="20"/>
        </w:trPr>
        <w:tc>
          <w:tcPr>
            <w:tcW w:w="780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51D445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Myocardial infarction</w:t>
            </w:r>
          </w:p>
        </w:tc>
      </w:tr>
      <w:tr w:rsidR="00766AA7" w:rsidRPr="00253510" w14:paraId="4B0A2DD3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F75B20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 xml:space="preserve">Inverse variance weighted 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6F8F86" w14:textId="311B4A5C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6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E1EAA9" w14:textId="00E157B4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F42D48" w14:textId="12FD9D74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9 – 1.03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7A25D5" w14:textId="268E20CB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409</w:t>
            </w:r>
          </w:p>
        </w:tc>
      </w:tr>
      <w:tr w:rsidR="00766AA7" w:rsidRPr="00253510" w14:paraId="3DE3C26A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8CE280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Weighted median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DA2317" w14:textId="7F0082C9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6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80F3FC" w14:textId="358CC152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1CE117" w14:textId="184A940C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8 – 1.03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F40154" w14:textId="001E5958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651</w:t>
            </w:r>
          </w:p>
        </w:tc>
      </w:tr>
      <w:tr w:rsidR="00766AA7" w:rsidRPr="00253510" w14:paraId="505D6F95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A6409C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MR Egger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09944A" w14:textId="51A65147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6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8A98C6" w14:textId="2756354D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13BF1E" w14:textId="01931B69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9 – 1.03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97BDE9" w14:textId="038F2BBE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417</w:t>
            </w:r>
          </w:p>
        </w:tc>
      </w:tr>
      <w:tr w:rsidR="00766AA7" w:rsidRPr="00253510" w14:paraId="143BA42D" w14:textId="77777777" w:rsidTr="00253510">
        <w:trPr>
          <w:trHeight w:val="20"/>
        </w:trPr>
        <w:tc>
          <w:tcPr>
            <w:tcW w:w="780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8E7C19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Ischemic stroke</w:t>
            </w:r>
          </w:p>
        </w:tc>
      </w:tr>
      <w:tr w:rsidR="00766AA7" w:rsidRPr="00253510" w14:paraId="0B7261C0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F1604B3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Inverse variance weighted</w:t>
            </w:r>
          </w:p>
        </w:tc>
        <w:tc>
          <w:tcPr>
            <w:tcW w:w="109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ABF2344" w14:textId="7488FF29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6</w:t>
            </w:r>
          </w:p>
        </w:tc>
        <w:tc>
          <w:tcPr>
            <w:tcW w:w="105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1B8B22F" w14:textId="268DCC07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98</w:t>
            </w:r>
          </w:p>
        </w:tc>
        <w:tc>
          <w:tcPr>
            <w:tcW w:w="181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5987DAF" w14:textId="0C47F575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6 – 1.00)</w:t>
            </w:r>
          </w:p>
        </w:tc>
        <w:tc>
          <w:tcPr>
            <w:tcW w:w="142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61A566D" w14:textId="3FA04A78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022</w:t>
            </w:r>
          </w:p>
        </w:tc>
      </w:tr>
      <w:tr w:rsidR="00766AA7" w:rsidRPr="00253510" w14:paraId="5D75A016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1CC789" w14:textId="77777777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Weighted median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1FA2DD" w14:textId="46B1B717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6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B7FF27" w14:textId="0355A395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96</w:t>
            </w: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C47992" w14:textId="5103088F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4 – 0.99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78C04A" w14:textId="7C6C3927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002</w:t>
            </w:r>
          </w:p>
        </w:tc>
      </w:tr>
      <w:tr w:rsidR="00766AA7" w:rsidRPr="00253510" w14:paraId="62C5B842" w14:textId="77777777" w:rsidTr="00253510">
        <w:trPr>
          <w:trHeight w:val="2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BC716AF" w14:textId="0418BE8C" w:rsidR="00766AA7" w:rsidRPr="00253510" w:rsidRDefault="00766AA7" w:rsidP="00766AA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MR Egger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FBE3081" w14:textId="2AC9B61D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6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57CB83" w14:textId="5ED979E3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98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92723CD" w14:textId="24EC7DA6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(0.96 – 1.00)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D9546B0" w14:textId="1F9D2146" w:rsidR="00766AA7" w:rsidRPr="00253510" w:rsidRDefault="00523610" w:rsidP="00766AA7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0.020</w:t>
            </w:r>
          </w:p>
        </w:tc>
      </w:tr>
    </w:tbl>
    <w:p w14:paraId="55881AB6" w14:textId="09881619" w:rsidR="00654EE0" w:rsidRDefault="00766AA7" w:rsidP="003456A0">
      <w:pPr>
        <w:spacing w:line="240" w:lineRule="auto"/>
        <w:rPr>
          <w:rFonts w:cs="Arial"/>
          <w:szCs w:val="22"/>
          <w:lang w:val="en-US"/>
        </w:rPr>
      </w:pPr>
      <w:r w:rsidRPr="00A80B6B">
        <w:rPr>
          <w:rFonts w:cs="Arial"/>
          <w:szCs w:val="22"/>
          <w:lang w:val="en-US"/>
        </w:rPr>
        <w:t xml:space="preserve">OR (odds ratio) </w:t>
      </w:r>
      <w:r>
        <w:rPr>
          <w:rFonts w:cs="Arial"/>
          <w:szCs w:val="22"/>
          <w:lang w:val="en-US"/>
        </w:rPr>
        <w:t xml:space="preserve">for displaying sedentary behavior (energy expenditure ≤ </w:t>
      </w:r>
      <w:r w:rsidRPr="00A80B6B">
        <w:rPr>
          <w:rFonts w:cs="Arial"/>
          <w:szCs w:val="22"/>
          <w:lang w:val="en-US"/>
        </w:rPr>
        <w:t>1.5MET/h</w:t>
      </w:r>
      <w:r>
        <w:rPr>
          <w:rFonts w:cs="Arial"/>
          <w:szCs w:val="22"/>
          <w:lang w:val="en-US"/>
        </w:rPr>
        <w:t>)</w:t>
      </w:r>
    </w:p>
    <w:p w14:paraId="2957516C" w14:textId="77777777" w:rsidR="001B571B" w:rsidRDefault="001B571B" w:rsidP="003456A0">
      <w:pPr>
        <w:spacing w:line="240" w:lineRule="auto"/>
        <w:rPr>
          <w:lang w:val="en-US"/>
        </w:rPr>
        <w:sectPr w:rsidR="001B571B" w:rsidSect="003456A0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728E21EC" w14:textId="4A24DEBF" w:rsidR="001B571B" w:rsidRDefault="0043745A" w:rsidP="003456A0">
      <w:pPr>
        <w:spacing w:line="240" w:lineRule="auto"/>
        <w:rPr>
          <w:rFonts w:cs="Arial"/>
          <w:lang w:val="en-US"/>
        </w:rPr>
      </w:pPr>
      <w:r>
        <w:rPr>
          <w:lang w:val="en-US"/>
        </w:rPr>
        <w:t>Suppl. Table 17</w:t>
      </w:r>
      <w:r w:rsidR="001B571B">
        <w:rPr>
          <w:rFonts w:cs="Arial"/>
          <w:lang w:val="en-US"/>
        </w:rPr>
        <w:t xml:space="preserve"> – False discovery rate adjusted</w:t>
      </w:r>
      <w:r>
        <w:rPr>
          <w:rFonts w:cs="Arial"/>
          <w:lang w:val="en-US"/>
        </w:rPr>
        <w:fldChar w:fldCharType="begin"/>
      </w:r>
      <w:r>
        <w:rPr>
          <w:rFonts w:cs="Arial"/>
          <w:lang w:val="en-US"/>
        </w:rPr>
        <w:instrText xml:space="preserve"> ADDIN EN.CITE &lt;EndNote&gt;&lt;Cite&gt;&lt;Author&gt;Benjamini&lt;/Author&gt;&lt;Year&gt;1995&lt;/Year&gt;&lt;RecNum&gt;48&lt;/RecNum&gt;&lt;DisplayText&gt;&lt;style face="superscript"&gt;11&lt;/style&gt;&lt;/DisplayText&gt;&lt;record&gt;&lt;rec-number&gt;48&lt;/rec-number&gt;&lt;foreign-keys&gt;&lt;key app="EN" db-id="f0xvxzva1xzsz1eatx55v5fcdx9r5f2z9edt" timestamp="0"&gt;48&lt;/key&gt;&lt;/foreign-keys&gt;&lt;ref-type name="Journal Article"&gt;17&lt;/ref-type&gt;&lt;contributors&gt;&lt;authors&gt;&lt;author&gt;Benjamini, Yoav&lt;/author&gt;&lt;author&gt;Hochberg, Yosef&lt;/author&gt;&lt;/authors&gt;&lt;/contributors&gt;&lt;titles&gt;&lt;title&gt;Controlling the False Discovery Rate: A Practical and Powerful Approach to Multiple Testing&lt;/title&gt;&lt;secondary-title&gt;Journal of the Royal Statistical Society. Series B (Methodological)&lt;/secondary-title&gt;&lt;/titles&gt;&lt;periodical&gt;&lt;full-title&gt;Journal of the Royal Statistical Society. Series B (Methodological)&lt;/full-title&gt;&lt;/periodical&gt;&lt;pages&gt;289-300&lt;/pages&gt;&lt;volume&gt;57&lt;/volume&gt;&lt;number&gt;1&lt;/number&gt;&lt;dates&gt;&lt;year&gt;1995&lt;/year&gt;&lt;/dates&gt;&lt;publisher&gt;Blackwell Publishing for the Royal Statistical Society&lt;/publisher&gt;&lt;urls&gt;&lt;related-urls&gt;&lt;url&gt;http://www.jstor.org/stable/2346101 &lt;/url&gt;&lt;/related-urls&gt;&lt;/urls&gt;&lt;/record&gt;&lt;/Cite&gt;&lt;/EndNote&gt;</w:instrText>
      </w:r>
      <w:r>
        <w:rPr>
          <w:rFonts w:cs="Arial"/>
          <w:lang w:val="en-US"/>
        </w:rPr>
        <w:fldChar w:fldCharType="separate"/>
      </w:r>
      <w:r w:rsidRPr="0043745A">
        <w:rPr>
          <w:rFonts w:cs="Arial"/>
          <w:noProof/>
          <w:vertAlign w:val="superscript"/>
          <w:lang w:val="en-US"/>
        </w:rPr>
        <w:t>11</w:t>
      </w:r>
      <w:r>
        <w:rPr>
          <w:rFonts w:cs="Arial"/>
          <w:lang w:val="en-US"/>
        </w:rPr>
        <w:fldChar w:fldCharType="end"/>
      </w:r>
      <w:r w:rsidR="001B571B">
        <w:rPr>
          <w:rFonts w:cs="Arial"/>
          <w:lang w:val="en-US"/>
        </w:rPr>
        <w:t xml:space="preserve"> p-values for the main (inverse variance weighted) analysis of the univariate and multivariate 2-sample MR analysis between self-reported moderate-to-vigorous physical activity, accelerometer-derived average accelerations, vigorous physical activity and sedentary behavior with coronary artery disease, myocardial infarction and ischemic stroke</w:t>
      </w:r>
    </w:p>
    <w:tbl>
      <w:tblPr>
        <w:tblW w:w="10509" w:type="dxa"/>
        <w:tblLook w:val="04A0" w:firstRow="1" w:lastRow="0" w:firstColumn="1" w:lastColumn="0" w:noHBand="0" w:noVBand="1"/>
      </w:tblPr>
      <w:tblGrid>
        <w:gridCol w:w="4253"/>
        <w:gridCol w:w="1058"/>
        <w:gridCol w:w="1919"/>
        <w:gridCol w:w="1090"/>
        <w:gridCol w:w="1090"/>
        <w:gridCol w:w="9"/>
        <w:gridCol w:w="1090"/>
      </w:tblGrid>
      <w:tr w:rsidR="00185CA2" w:rsidRPr="00253510" w14:paraId="52597599" w14:textId="3C5753C7" w:rsidTr="00253510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12C5119" w14:textId="47A35B97" w:rsidR="00185CA2" w:rsidRPr="00253510" w:rsidRDefault="00185CA2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Exposure</w:t>
            </w:r>
          </w:p>
        </w:tc>
        <w:tc>
          <w:tcPr>
            <w:tcW w:w="105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8B66809" w14:textId="77777777" w:rsidR="00185CA2" w:rsidRPr="00253510" w:rsidRDefault="00185CA2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OR</w:t>
            </w:r>
            <w:r w:rsidRPr="00253510">
              <w:rPr>
                <w:rFonts w:eastAsia="Times New Roman" w:cs="Arial"/>
                <w:color w:val="000000"/>
                <w:szCs w:val="22"/>
                <w:vertAlign w:val="superscript"/>
                <w:lang w:val="en-GB" w:eastAsia="en-US"/>
              </w:rPr>
              <w:t xml:space="preserve"> a</w:t>
            </w:r>
          </w:p>
        </w:tc>
        <w:tc>
          <w:tcPr>
            <w:tcW w:w="191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8C207A0" w14:textId="77777777" w:rsidR="00185CA2" w:rsidRPr="00C56FD3" w:rsidRDefault="00185CA2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C56FD3">
              <w:rPr>
                <w:rFonts w:eastAsia="Times New Roman" w:cs="Arial"/>
                <w:color w:val="000000"/>
                <w:szCs w:val="22"/>
                <w:lang w:val="en-GB" w:eastAsia="en-US"/>
              </w:rPr>
              <w:t>95% CI</w:t>
            </w:r>
          </w:p>
        </w:tc>
        <w:tc>
          <w:tcPr>
            <w:tcW w:w="10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6AB3D3F" w14:textId="77777777" w:rsidR="00185CA2" w:rsidRPr="0043745A" w:rsidRDefault="00185CA2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43745A">
              <w:rPr>
                <w:rFonts w:eastAsia="Times New Roman" w:cs="Arial"/>
                <w:color w:val="000000"/>
                <w:szCs w:val="22"/>
                <w:lang w:val="en-GB" w:eastAsia="en-US"/>
              </w:rPr>
              <w:t>P value</w:t>
            </w:r>
          </w:p>
        </w:tc>
        <w:tc>
          <w:tcPr>
            <w:tcW w:w="10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7D35CAE3" w14:textId="41A165BD" w:rsidR="00185CA2" w:rsidRPr="00253510" w:rsidRDefault="00185CA2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GB" w:eastAsia="en-US"/>
              </w:rPr>
            </w:pPr>
            <w:r w:rsidRPr="00253510">
              <w:rPr>
                <w:rFonts w:eastAsia="Times New Roman" w:cs="Arial"/>
                <w:color w:val="000000"/>
                <w:szCs w:val="22"/>
                <w:lang w:val="en-GB" w:eastAsia="en-US"/>
              </w:rPr>
              <w:t>q-value</w:t>
            </w:r>
          </w:p>
        </w:tc>
      </w:tr>
      <w:tr w:rsidR="00185CA2" w:rsidRPr="00CC2F1E" w14:paraId="4727132E" w14:textId="13B56DA3" w:rsidTr="00253510">
        <w:trPr>
          <w:trHeight w:val="20"/>
        </w:trPr>
        <w:tc>
          <w:tcPr>
            <w:tcW w:w="941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328813" w14:textId="525380F3" w:rsidR="00185CA2" w:rsidRPr="00253510" w:rsidRDefault="00185CA2" w:rsidP="001B571B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 xml:space="preserve">Univariate </w:t>
            </w:r>
            <w:r w:rsidR="009C7BAE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 xml:space="preserve">MR </w:t>
            </w: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analysis</w:t>
            </w:r>
          </w:p>
          <w:p w14:paraId="4D015502" w14:textId="77777777" w:rsidR="00185CA2" w:rsidRPr="00253510" w:rsidRDefault="00185CA2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Coronary artery disease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323BD3C4" w14:textId="77777777" w:rsidR="00185CA2" w:rsidRPr="00253510" w:rsidRDefault="00185CA2" w:rsidP="001B571B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</w:pPr>
          </w:p>
        </w:tc>
      </w:tr>
      <w:tr w:rsidR="00185CA2" w:rsidRPr="00253510" w14:paraId="54ADED58" w14:textId="3C37DFF8" w:rsidTr="00253510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17A34D" w14:textId="45203944" w:rsidR="00185CA2" w:rsidRPr="00253510" w:rsidRDefault="00185CA2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Self-reported moderate-to-vigorous PA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9138DC" w14:textId="1FEF494D" w:rsidR="00185CA2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1.03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3F3945" w14:textId="280D9D31" w:rsidR="00185CA2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71 – 1.49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84F4BE" w14:textId="2D542D14" w:rsidR="00185CA2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875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4697F7CC" w14:textId="11522EA9" w:rsidR="00185CA2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56</w:t>
            </w:r>
          </w:p>
        </w:tc>
      </w:tr>
      <w:tr w:rsidR="00185CA2" w:rsidRPr="00253510" w14:paraId="16E9604A" w14:textId="4F0A2A9F" w:rsidTr="00253510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773E62" w14:textId="3E93FC8E" w:rsidR="00185CA2" w:rsidRPr="00253510" w:rsidRDefault="00185CA2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Accelerometer derived PA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BAEC2B" w14:textId="79A506F1" w:rsidR="00185CA2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02EC42" w14:textId="2D62B546" w:rsidR="00185CA2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96 – 1.06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2E9A7D" w14:textId="3ED0FB32" w:rsidR="00185CA2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802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5411E39C" w14:textId="724192EA" w:rsidR="00185CA2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56</w:t>
            </w:r>
          </w:p>
        </w:tc>
      </w:tr>
      <w:tr w:rsidR="00185CA2" w:rsidRPr="00253510" w14:paraId="3B29EFBC" w14:textId="4D55CD4F" w:rsidTr="00253510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1FB72D" w14:textId="302BFDA8" w:rsidR="00185CA2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Fraction accelerations &gt; 425mg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4B259E" w14:textId="3B447540" w:rsidR="00185CA2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77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EED29F" w14:textId="55E288FC" w:rsidR="00185CA2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48 – 1.25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130EC2" w14:textId="6EAE15F1" w:rsidR="00185CA2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293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6FB23047" w14:textId="278CBC0F" w:rsidR="00185CA2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795</w:t>
            </w:r>
          </w:p>
        </w:tc>
      </w:tr>
      <w:tr w:rsidR="00253510" w:rsidRPr="00253510" w14:paraId="7D669DD1" w14:textId="77777777" w:rsidTr="00253510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9E15CE" w14:textId="65AFD6BD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Sedentary behavior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B75807" w14:textId="6ECEAC45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1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B8D65E" w14:textId="67792875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56 – 1-49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04951C" w14:textId="2E12016C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709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64D93F84" w14:textId="03CD5BD0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56</w:t>
            </w:r>
          </w:p>
        </w:tc>
      </w:tr>
      <w:tr w:rsidR="00185CA2" w:rsidRPr="00253510" w14:paraId="48BE9696" w14:textId="21F3192B" w:rsidTr="00253510">
        <w:trPr>
          <w:trHeight w:val="20"/>
        </w:trPr>
        <w:tc>
          <w:tcPr>
            <w:tcW w:w="941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DECF2B" w14:textId="77777777" w:rsidR="00185CA2" w:rsidRPr="00253510" w:rsidRDefault="00185CA2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Myocardial infarction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06194664" w14:textId="77777777" w:rsidR="00185CA2" w:rsidRPr="00253510" w:rsidRDefault="00185CA2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</w:pPr>
          </w:p>
        </w:tc>
      </w:tr>
      <w:tr w:rsidR="00253510" w:rsidRPr="00253510" w14:paraId="7524A727" w14:textId="12AE0D8C" w:rsidTr="00253510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A3DCE5" w14:textId="6344F0CC" w:rsidR="00253510" w:rsidRPr="00253510" w:rsidRDefault="00253510" w:rsidP="00253510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Self-reported moderate-to-vigorous PA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F0C531" w14:textId="18D4CD6F" w:rsidR="00253510" w:rsidRPr="00253510" w:rsidRDefault="00253510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C9EC01" w14:textId="13DC55C8" w:rsidR="00253510" w:rsidRPr="00253510" w:rsidRDefault="00253510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96 – 1.06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6F97F1" w14:textId="06D38C29" w:rsidR="00253510" w:rsidRPr="00253510" w:rsidRDefault="00253510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802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3A4A7592" w14:textId="7CB4C4B4" w:rsidR="00253510" w:rsidRPr="00253510" w:rsidRDefault="00253510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56</w:t>
            </w:r>
          </w:p>
        </w:tc>
      </w:tr>
      <w:tr w:rsidR="00253510" w:rsidRPr="00253510" w14:paraId="222C9269" w14:textId="558D4757" w:rsidTr="00253510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2D82A0" w14:textId="4DEC1CF5" w:rsidR="00253510" w:rsidRPr="00253510" w:rsidRDefault="00253510" w:rsidP="00253510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Accelerometer derived PA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B1926E" w14:textId="58AE0E79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9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4B4C51" w14:textId="3E49FE10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95 – 1.04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BBAEC6" w14:textId="37A484AE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748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27F6C4A0" w14:textId="3D82E206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56</w:t>
            </w:r>
          </w:p>
        </w:tc>
      </w:tr>
      <w:tr w:rsidR="00253510" w:rsidRPr="00253510" w14:paraId="7F5C1938" w14:textId="40E1F6CE" w:rsidTr="00253510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F98DA1" w14:textId="2B83B50D" w:rsidR="00253510" w:rsidRPr="00253510" w:rsidRDefault="00253510" w:rsidP="00253510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A44EBA">
              <w:rPr>
                <w:rFonts w:eastAsia="Times New Roman" w:cs="Arial"/>
                <w:color w:val="111111"/>
                <w:szCs w:val="22"/>
                <w:lang w:val="en-US" w:eastAsia="en-US"/>
              </w:rPr>
              <w:t>Fraction accelerations &gt; 425mg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90DE85" w14:textId="5D174884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75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B579D9" w14:textId="434EB684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48 – 1.14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103207" w14:textId="3DBCB108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188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37C61E05" w14:textId="0AE059E6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683</w:t>
            </w:r>
          </w:p>
        </w:tc>
      </w:tr>
      <w:tr w:rsidR="00253510" w:rsidRPr="00253510" w14:paraId="0B65E070" w14:textId="77777777" w:rsidTr="00253510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FF0528" w14:textId="5B8A9419" w:rsidR="00253510" w:rsidRPr="00253510" w:rsidRDefault="00253510" w:rsidP="00253510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eastAsia="en-US"/>
              </w:rPr>
            </w:pPr>
            <w:r w:rsidRPr="00A44EBA">
              <w:rPr>
                <w:rFonts w:eastAsia="Times New Roman" w:cs="Arial"/>
                <w:color w:val="111111"/>
                <w:szCs w:val="22"/>
                <w:lang w:val="en-US" w:eastAsia="en-US"/>
              </w:rPr>
              <w:t>Sedentary behavior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75CE2A" w14:textId="7847EA4A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6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72D3B0" w14:textId="78B22FB3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59 – 1.56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2FC3C8" w14:textId="66DCDB70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855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27769604" w14:textId="41DB49CE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56</w:t>
            </w:r>
          </w:p>
        </w:tc>
      </w:tr>
      <w:tr w:rsidR="00253510" w:rsidRPr="00253510" w14:paraId="44C892EB" w14:textId="467A6FD8" w:rsidTr="00253510">
        <w:trPr>
          <w:trHeight w:val="20"/>
        </w:trPr>
        <w:tc>
          <w:tcPr>
            <w:tcW w:w="941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408204" w14:textId="77777777" w:rsidR="00253510" w:rsidRPr="00253510" w:rsidRDefault="00253510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Ischemic stroke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62219CFD" w14:textId="77777777" w:rsidR="00253510" w:rsidRPr="00253510" w:rsidRDefault="00253510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</w:pPr>
          </w:p>
        </w:tc>
      </w:tr>
      <w:tr w:rsidR="00253510" w:rsidRPr="00253510" w14:paraId="7FA7AE33" w14:textId="3E9088DA" w:rsidTr="00253510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DB91570" w14:textId="41994B20" w:rsidR="00253510" w:rsidRPr="00253510" w:rsidRDefault="00253510" w:rsidP="00253510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A44EBA">
              <w:rPr>
                <w:rFonts w:eastAsia="Times New Roman" w:cs="Arial"/>
                <w:color w:val="111111"/>
                <w:szCs w:val="22"/>
                <w:lang w:val="en-US" w:eastAsia="en-US"/>
              </w:rPr>
              <w:t>Self-reported moderate-to-vigorous PA</w:t>
            </w:r>
          </w:p>
        </w:tc>
        <w:tc>
          <w:tcPr>
            <w:tcW w:w="105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55DEEB1" w14:textId="33C28D5A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1.16</w:t>
            </w:r>
          </w:p>
        </w:tc>
        <w:tc>
          <w:tcPr>
            <w:tcW w:w="191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F9AD40B" w14:textId="6ABC4251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80 – 1.67)</w:t>
            </w:r>
          </w:p>
        </w:tc>
        <w:tc>
          <w:tcPr>
            <w:tcW w:w="109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1C5785F" w14:textId="53490AAC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436</w:t>
            </w:r>
          </w:p>
        </w:tc>
        <w:tc>
          <w:tcPr>
            <w:tcW w:w="1090" w:type="dxa"/>
            <w:tcBorders>
              <w:top w:val="nil"/>
              <w:left w:val="nil"/>
              <w:right w:val="nil"/>
            </w:tcBorders>
          </w:tcPr>
          <w:p w14:paraId="49DEDF19" w14:textId="342B3BE1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821</w:t>
            </w:r>
          </w:p>
        </w:tc>
      </w:tr>
      <w:tr w:rsidR="00253510" w:rsidRPr="00253510" w14:paraId="3774AEBA" w14:textId="06219C00" w:rsidTr="00253510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D2C4A0" w14:textId="68A412B0" w:rsidR="00253510" w:rsidRPr="00253510" w:rsidRDefault="00253510" w:rsidP="00253510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Accelerometer derived PA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3F52F4" w14:textId="6125DFB6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8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5E2D70" w14:textId="0C445487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92 – 1.05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01F082" w14:textId="346B6E79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515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526A5E47" w14:textId="191E5235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830</w:t>
            </w:r>
          </w:p>
        </w:tc>
      </w:tr>
      <w:tr w:rsidR="00253510" w:rsidRPr="00253510" w14:paraId="099E6FC5" w14:textId="55AF9F0F" w:rsidTr="00253510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5FE705" w14:textId="11DAB5C0" w:rsidR="00253510" w:rsidRPr="00253510" w:rsidRDefault="00253510" w:rsidP="00253510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eastAsia="en-US"/>
              </w:rPr>
            </w:pPr>
            <w:r w:rsidRPr="00A44EBA">
              <w:rPr>
                <w:rFonts w:eastAsia="Times New Roman" w:cs="Arial"/>
                <w:color w:val="111111"/>
                <w:szCs w:val="22"/>
                <w:lang w:val="en-US" w:eastAsia="en-US"/>
              </w:rPr>
              <w:t>Fraction accelerations &gt; 425mg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70B791" w14:textId="4095D4A4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77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3ED9F0" w14:textId="1C5B21F0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52 – 1.14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3BC918" w14:textId="6F31C52F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192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4D75F769" w14:textId="63668379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683</w:t>
            </w:r>
          </w:p>
        </w:tc>
      </w:tr>
      <w:tr w:rsidR="00253510" w:rsidRPr="00253510" w14:paraId="1720889B" w14:textId="77777777" w:rsidTr="00253510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8EA5E5" w14:textId="6E606430" w:rsidR="00253510" w:rsidRPr="00253510" w:rsidRDefault="00253510" w:rsidP="00253510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eastAsia="en-US"/>
              </w:rPr>
            </w:pPr>
            <w:r w:rsidRPr="00A44EBA">
              <w:rPr>
                <w:rFonts w:eastAsia="Times New Roman" w:cs="Arial"/>
                <w:color w:val="111111"/>
                <w:szCs w:val="22"/>
                <w:lang w:val="en-US" w:eastAsia="en-US"/>
              </w:rPr>
              <w:t>Sedentary behavior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7F01BA" w14:textId="14AB2FD1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1.06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723DF9" w14:textId="3130A8D3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75 – 1.48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C0479B" w14:textId="32C975A1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748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4187F075" w14:textId="75B26632" w:rsidR="00253510" w:rsidRPr="00253510" w:rsidRDefault="00C56FD3" w:rsidP="00253510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56</w:t>
            </w:r>
          </w:p>
        </w:tc>
      </w:tr>
      <w:tr w:rsidR="00253510" w:rsidRPr="00CC2F1E" w14:paraId="09CF8031" w14:textId="77777777" w:rsidTr="004C6776">
        <w:trPr>
          <w:gridAfter w:val="1"/>
          <w:wAfter w:w="1090" w:type="dxa"/>
          <w:trHeight w:val="20"/>
        </w:trPr>
        <w:tc>
          <w:tcPr>
            <w:tcW w:w="941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14FA5B" w14:textId="77777777" w:rsid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</w:pPr>
          </w:p>
          <w:p w14:paraId="18B5991A" w14:textId="65448EB7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</w:pPr>
            <w:r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Multi</w:t>
            </w: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varia</w:t>
            </w:r>
            <w:r w:rsidR="009C7BAE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ble MR</w:t>
            </w: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 xml:space="preserve"> analysis</w:t>
            </w:r>
          </w:p>
          <w:p w14:paraId="09BF453A" w14:textId="77777777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Coronary artery disease</w:t>
            </w:r>
          </w:p>
        </w:tc>
      </w:tr>
      <w:tr w:rsidR="00253510" w:rsidRPr="00253510" w14:paraId="1B22290E" w14:textId="77777777" w:rsidTr="004C6776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757B2A" w14:textId="77777777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val="en-US" w:eastAsia="en-US"/>
              </w:rPr>
              <w:t>Self-reported moderate-to-vigorous PA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02F045" w14:textId="58077BA8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1.11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C86433" w14:textId="41381144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82 – 1.51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B8F043" w14:textId="1EFB2EA1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501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54E61E38" w14:textId="2538908F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830</w:t>
            </w:r>
          </w:p>
        </w:tc>
      </w:tr>
      <w:tr w:rsidR="00253510" w:rsidRPr="00253510" w14:paraId="103E8AE1" w14:textId="77777777" w:rsidTr="004C6776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8DC858" w14:textId="77777777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Accelerometer derived PA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4B8BAB" w14:textId="0FCD5E4A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3A05B2" w14:textId="7ADF3E24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99 – 1.03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F9710E" w14:textId="60F84ED3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313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7772F56F" w14:textId="30F4D28A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795</w:t>
            </w:r>
          </w:p>
        </w:tc>
      </w:tr>
      <w:tr w:rsidR="00253510" w:rsidRPr="00253510" w14:paraId="13134381" w14:textId="77777777" w:rsidTr="004C6776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628E6A" w14:textId="77777777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A44EBA">
              <w:rPr>
                <w:rFonts w:eastAsia="Times New Roman" w:cs="Arial"/>
                <w:color w:val="111111"/>
                <w:szCs w:val="22"/>
                <w:lang w:val="en-US" w:eastAsia="en-US"/>
              </w:rPr>
              <w:t>Fraction accelerations &gt; 425mg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FE4695" w14:textId="6232EF38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E6A64F" w14:textId="1A52040C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83 – 1.22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86F8EA" w14:textId="5771FC13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26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56082F81" w14:textId="4AE05C30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56</w:t>
            </w:r>
          </w:p>
        </w:tc>
      </w:tr>
      <w:tr w:rsidR="00253510" w:rsidRPr="00253510" w14:paraId="4A8CB688" w14:textId="77777777" w:rsidTr="004C6776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1164F5" w14:textId="77777777" w:rsidR="00253510" w:rsidRPr="00A44EBA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A44EBA">
              <w:rPr>
                <w:rFonts w:eastAsia="Times New Roman" w:cs="Arial"/>
                <w:color w:val="111111"/>
                <w:szCs w:val="22"/>
                <w:lang w:val="en-US" w:eastAsia="en-US"/>
              </w:rPr>
              <w:t>Sedentary behavior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5AF493" w14:textId="702082C1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65A8FC" w14:textId="5E281796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99 – 1.03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108F83" w14:textId="431DC7C2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313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505E3E66" w14:textId="68853763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795</w:t>
            </w:r>
          </w:p>
        </w:tc>
      </w:tr>
      <w:tr w:rsidR="00253510" w:rsidRPr="00253510" w14:paraId="1C52FA13" w14:textId="77777777" w:rsidTr="004C6776">
        <w:trPr>
          <w:gridAfter w:val="1"/>
          <w:wAfter w:w="1090" w:type="dxa"/>
          <w:trHeight w:val="20"/>
        </w:trPr>
        <w:tc>
          <w:tcPr>
            <w:tcW w:w="941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436A55" w14:textId="77777777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Myocardial infarction</w:t>
            </w:r>
          </w:p>
        </w:tc>
      </w:tr>
      <w:tr w:rsidR="00253510" w:rsidRPr="00253510" w14:paraId="4776F30B" w14:textId="77777777" w:rsidTr="004C6776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507169" w14:textId="77777777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A44EBA">
              <w:rPr>
                <w:rFonts w:eastAsia="Times New Roman" w:cs="Arial"/>
                <w:color w:val="111111"/>
                <w:szCs w:val="22"/>
                <w:lang w:val="en-US" w:eastAsia="en-US"/>
              </w:rPr>
              <w:t>Self-reported moderate-to-vigorous PA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1BA010" w14:textId="060E8F07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1.00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D85444" w14:textId="0EE63F1D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72 – 1.38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256EFF" w14:textId="320FE8A5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76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7620129C" w14:textId="275CC2C2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76</w:t>
            </w:r>
          </w:p>
        </w:tc>
      </w:tr>
      <w:tr w:rsidR="00253510" w:rsidRPr="00253510" w14:paraId="337BC908" w14:textId="77777777" w:rsidTr="004C6776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56B6F3" w14:textId="77777777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Accelerometer derived PA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B56CD5" w14:textId="3B3DC276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1CF814" w14:textId="01581AE5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99 – 1.03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65E2CA" w14:textId="2C0C7997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409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32BA632F" w14:textId="75A16ABF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818</w:t>
            </w:r>
          </w:p>
        </w:tc>
      </w:tr>
      <w:tr w:rsidR="00253510" w:rsidRPr="00253510" w14:paraId="65BE7B2C" w14:textId="77777777" w:rsidTr="004C6776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DC1245" w14:textId="77777777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A44EBA">
              <w:rPr>
                <w:rFonts w:eastAsia="Times New Roman" w:cs="Arial"/>
                <w:color w:val="111111"/>
                <w:szCs w:val="22"/>
                <w:lang w:val="en-US" w:eastAsia="en-US"/>
              </w:rPr>
              <w:t>Fraction accelerations &gt; 425mg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B5BD27" w14:textId="1C3D7DDF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1.04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266414" w14:textId="108AEF65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85 – 1.28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D9FDC0" w14:textId="3D0EBBFA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685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1AE88838" w14:textId="794E27D4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56</w:t>
            </w:r>
          </w:p>
        </w:tc>
      </w:tr>
      <w:tr w:rsidR="00253510" w:rsidRPr="00253510" w14:paraId="545B9A2D" w14:textId="77777777" w:rsidTr="004C6776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8834FA" w14:textId="77777777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eastAsia="en-US"/>
              </w:rPr>
            </w:pPr>
            <w:r w:rsidRPr="00A44EBA">
              <w:rPr>
                <w:rFonts w:eastAsia="Times New Roman" w:cs="Arial"/>
                <w:color w:val="111111"/>
                <w:szCs w:val="22"/>
                <w:lang w:val="en-US" w:eastAsia="en-US"/>
              </w:rPr>
              <w:t>Sedentary behavior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654D8A" w14:textId="59AACFF8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1.01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5C5E22" w14:textId="61F0FF4F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99 – 1.03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93FE44" w14:textId="757F62F8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409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1E8E4E39" w14:textId="3304CC2A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818</w:t>
            </w:r>
          </w:p>
        </w:tc>
      </w:tr>
      <w:tr w:rsidR="00253510" w:rsidRPr="00253510" w14:paraId="1E34B008" w14:textId="77777777" w:rsidTr="004C6776">
        <w:trPr>
          <w:gridAfter w:val="1"/>
          <w:wAfter w:w="1090" w:type="dxa"/>
          <w:trHeight w:val="20"/>
        </w:trPr>
        <w:tc>
          <w:tcPr>
            <w:tcW w:w="941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369666" w14:textId="77777777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i/>
                <w:iCs/>
                <w:color w:val="000000"/>
                <w:szCs w:val="22"/>
                <w:lang w:val="en-GB" w:eastAsia="en-US"/>
              </w:rPr>
              <w:t>Ischemic stroke</w:t>
            </w:r>
          </w:p>
        </w:tc>
      </w:tr>
      <w:tr w:rsidR="00253510" w:rsidRPr="00253510" w14:paraId="6F992175" w14:textId="77777777" w:rsidTr="004C6776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651E8BD" w14:textId="5FE845A8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A44EBA">
              <w:rPr>
                <w:rFonts w:eastAsia="Times New Roman" w:cs="Arial"/>
                <w:color w:val="111111"/>
                <w:szCs w:val="22"/>
                <w:lang w:val="en-US" w:eastAsia="en-US"/>
              </w:rPr>
              <w:t>Self-reported moderate-to-vigorous PA</w:t>
            </w:r>
          </w:p>
        </w:tc>
        <w:tc>
          <w:tcPr>
            <w:tcW w:w="105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F5A7F96" w14:textId="2CA84486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1.02</w:t>
            </w:r>
          </w:p>
        </w:tc>
        <w:tc>
          <w:tcPr>
            <w:tcW w:w="191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DDD9107" w14:textId="704C4B2F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74 – 1.41)</w:t>
            </w:r>
          </w:p>
        </w:tc>
        <w:tc>
          <w:tcPr>
            <w:tcW w:w="109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811BD58" w14:textId="39ED507F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891</w:t>
            </w:r>
          </w:p>
        </w:tc>
        <w:tc>
          <w:tcPr>
            <w:tcW w:w="1090" w:type="dxa"/>
            <w:tcBorders>
              <w:top w:val="nil"/>
              <w:left w:val="nil"/>
              <w:right w:val="nil"/>
            </w:tcBorders>
          </w:tcPr>
          <w:p w14:paraId="1B999FEE" w14:textId="6035ECE1" w:rsidR="00253510" w:rsidRPr="00253510" w:rsidRDefault="00C56FD3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56</w:t>
            </w:r>
          </w:p>
        </w:tc>
      </w:tr>
      <w:tr w:rsidR="00253510" w:rsidRPr="00253510" w14:paraId="3D6C5822" w14:textId="77777777" w:rsidTr="004C6776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A587F4" w14:textId="77777777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 w:rsidRPr="00253510">
              <w:rPr>
                <w:rFonts w:eastAsia="Times New Roman" w:cs="Arial"/>
                <w:color w:val="111111"/>
                <w:szCs w:val="22"/>
                <w:lang w:eastAsia="en-US"/>
              </w:rPr>
              <w:t>Accelerometer derived PA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5D7E9F" w14:textId="4C89255F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8</w:t>
            </w:r>
          </w:p>
        </w:tc>
        <w:tc>
          <w:tcPr>
            <w:tcW w:w="1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CF7194" w14:textId="32067323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96 – 1.00)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45101D" w14:textId="3C7BD4B1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022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</w:tcPr>
          <w:p w14:paraId="7387D7BD" w14:textId="759B4F02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176</w:t>
            </w:r>
          </w:p>
        </w:tc>
      </w:tr>
      <w:tr w:rsidR="00253510" w:rsidRPr="00253510" w14:paraId="140505FF" w14:textId="77777777" w:rsidTr="0043745A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07DEE8A" w14:textId="77777777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eastAsia="en-US"/>
              </w:rPr>
            </w:pPr>
            <w:r w:rsidRPr="00A44EBA">
              <w:rPr>
                <w:rFonts w:eastAsia="Times New Roman" w:cs="Arial"/>
                <w:color w:val="111111"/>
                <w:szCs w:val="22"/>
                <w:lang w:val="en-US" w:eastAsia="en-US"/>
              </w:rPr>
              <w:t>Fraction accelerations &gt; 425mg</w:t>
            </w:r>
          </w:p>
        </w:tc>
        <w:tc>
          <w:tcPr>
            <w:tcW w:w="105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A34E3F8" w14:textId="465AF131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86</w:t>
            </w:r>
          </w:p>
        </w:tc>
        <w:tc>
          <w:tcPr>
            <w:tcW w:w="191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A1A9801" w14:textId="7336DEA1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71 – 1.05)</w:t>
            </w:r>
          </w:p>
        </w:tc>
        <w:tc>
          <w:tcPr>
            <w:tcW w:w="109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9464DEE" w14:textId="1B07BFBA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149</w:t>
            </w:r>
          </w:p>
        </w:tc>
        <w:tc>
          <w:tcPr>
            <w:tcW w:w="1090" w:type="dxa"/>
            <w:tcBorders>
              <w:top w:val="nil"/>
              <w:left w:val="nil"/>
              <w:right w:val="nil"/>
            </w:tcBorders>
          </w:tcPr>
          <w:p w14:paraId="29288F0F" w14:textId="1352F227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681</w:t>
            </w:r>
          </w:p>
        </w:tc>
      </w:tr>
      <w:tr w:rsidR="00253510" w:rsidRPr="00253510" w14:paraId="31F04EA6" w14:textId="77777777" w:rsidTr="0043745A">
        <w:trPr>
          <w:gridAfter w:val="2"/>
          <w:wAfter w:w="1099" w:type="dxa"/>
          <w:trHeight w:val="20"/>
        </w:trPr>
        <w:tc>
          <w:tcPr>
            <w:tcW w:w="42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FC3CF6C" w14:textId="77777777" w:rsidR="00253510" w:rsidRPr="00253510" w:rsidRDefault="00253510" w:rsidP="004C6776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111111"/>
                <w:szCs w:val="22"/>
                <w:lang w:eastAsia="en-US"/>
              </w:rPr>
            </w:pPr>
            <w:r w:rsidRPr="00A44EBA">
              <w:rPr>
                <w:rFonts w:eastAsia="Times New Roman" w:cs="Arial"/>
                <w:color w:val="111111"/>
                <w:szCs w:val="22"/>
                <w:lang w:val="en-US" w:eastAsia="en-US"/>
              </w:rPr>
              <w:t>Sedentary behavior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5F91629" w14:textId="5A193BB3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98</w:t>
            </w:r>
          </w:p>
        </w:tc>
        <w:tc>
          <w:tcPr>
            <w:tcW w:w="19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FD3F804" w14:textId="0DC6C3E4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(0.96 – 1.00)</w:t>
            </w:r>
          </w:p>
        </w:tc>
        <w:tc>
          <w:tcPr>
            <w:tcW w:w="10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1DE721D" w14:textId="1D55A892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022</w:t>
            </w:r>
          </w:p>
        </w:tc>
        <w:tc>
          <w:tcPr>
            <w:tcW w:w="10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DCCB95E" w14:textId="7A30AFFE" w:rsidR="00253510" w:rsidRPr="00253510" w:rsidRDefault="0043745A" w:rsidP="004C677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111111"/>
                <w:szCs w:val="22"/>
                <w:lang w:val="en-US" w:eastAsia="en-US"/>
              </w:rPr>
            </w:pPr>
            <w:r>
              <w:rPr>
                <w:rFonts w:eastAsia="Times New Roman" w:cs="Arial"/>
                <w:color w:val="111111"/>
                <w:szCs w:val="22"/>
                <w:lang w:val="en-US" w:eastAsia="en-US"/>
              </w:rPr>
              <w:t>0.176</w:t>
            </w:r>
          </w:p>
        </w:tc>
      </w:tr>
    </w:tbl>
    <w:p w14:paraId="048602E4" w14:textId="6A64FA2B" w:rsidR="001B571B" w:rsidRPr="00253510" w:rsidRDefault="0043745A" w:rsidP="003456A0">
      <w:pPr>
        <w:spacing w:line="240" w:lineRule="auto"/>
        <w:rPr>
          <w:rFonts w:cs="Arial"/>
          <w:szCs w:val="22"/>
          <w:lang w:val="en-US"/>
        </w:rPr>
      </w:pPr>
      <w:r>
        <w:rPr>
          <w:rFonts w:cs="Arial"/>
          <w:szCs w:val="22"/>
          <w:lang w:val="en-US"/>
        </w:rPr>
        <w:t>OR – odds ratio, CI – confidence interval</w:t>
      </w:r>
    </w:p>
    <w:p w14:paraId="27F9127B" w14:textId="77777777" w:rsidR="003002FC" w:rsidRDefault="003002FC" w:rsidP="003456A0">
      <w:pPr>
        <w:spacing w:line="240" w:lineRule="auto"/>
        <w:rPr>
          <w:lang w:val="en-US"/>
        </w:rPr>
      </w:pPr>
    </w:p>
    <w:p w14:paraId="1946C82F" w14:textId="77777777" w:rsidR="003002FC" w:rsidRDefault="003002FC" w:rsidP="003456A0">
      <w:pPr>
        <w:spacing w:line="240" w:lineRule="auto"/>
        <w:rPr>
          <w:rFonts w:cs="Arial"/>
          <w:lang w:val="en-US"/>
        </w:rPr>
        <w:sectPr w:rsidR="003002FC" w:rsidSect="003456A0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3C754562" w14:textId="12240010" w:rsidR="00F933E3" w:rsidRPr="003456A0" w:rsidRDefault="00FB748D" w:rsidP="003456A0">
      <w:pPr>
        <w:spacing w:line="240" w:lineRule="auto"/>
        <w:rPr>
          <w:rFonts w:cs="Arial"/>
          <w:lang w:val="en-US"/>
        </w:rPr>
      </w:pPr>
      <w:r>
        <w:rPr>
          <w:rFonts w:cs="Arial"/>
          <w:lang w:val="en-US"/>
        </w:rPr>
        <w:t>Suppl. Table 1</w:t>
      </w:r>
      <w:r w:rsidR="0043745A">
        <w:rPr>
          <w:rFonts w:cs="Arial"/>
          <w:lang w:val="en-US"/>
        </w:rPr>
        <w:t>8</w:t>
      </w:r>
      <w:r>
        <w:rPr>
          <w:rFonts w:cs="Arial"/>
          <w:lang w:val="en-US"/>
        </w:rPr>
        <w:t xml:space="preserve"> – Studies included from </w:t>
      </w:r>
      <w:r w:rsidR="00F933E3" w:rsidRPr="003456A0">
        <w:rPr>
          <w:rFonts w:cs="Arial"/>
          <w:lang w:val="en-US"/>
        </w:rPr>
        <w:t>Nikpay</w:t>
      </w:r>
      <w:r w:rsidR="003456A0" w:rsidRPr="003456A0">
        <w:rPr>
          <w:rFonts w:cs="Arial"/>
          <w:lang w:val="en-US"/>
        </w:rPr>
        <w:t xml:space="preserve"> et al</w:t>
      </w:r>
      <w:r w:rsidR="0003108A">
        <w:rPr>
          <w:rFonts w:cs="Arial"/>
          <w:lang w:val="en-US"/>
        </w:rPr>
        <w:fldChar w:fldCharType="begin">
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</w:fldChar>
      </w:r>
      <w:r w:rsidR="007F6D14">
        <w:rPr>
          <w:rFonts w:cs="Arial"/>
          <w:lang w:val="en-US"/>
        </w:rPr>
        <w:instrText xml:space="preserve"> ADDIN EN.CITE </w:instrText>
      </w:r>
      <w:r w:rsidR="007F6D14">
        <w:rPr>
          <w:rFonts w:cs="Arial"/>
          <w:lang w:val="en-US"/>
        </w:rPr>
        <w:fldChar w:fldCharType="begin">
          <w:fldData xml:space="preserve">PEVuZE5vdGU+PENpdGU+PEF1dGhvcj5OaWtwYXk8L0F1dGhvcj48WWVhcj4yMDE1PC9ZZWFyPjxS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</w:fldData>
        </w:fldChar>
      </w:r>
      <w:r w:rsidR="007F6D14">
        <w:rPr>
          <w:rFonts w:cs="Arial"/>
          <w:lang w:val="en-US"/>
        </w:rPr>
        <w:instrText xml:space="preserve"> ADDIN EN.CITE.DATA </w:instrText>
      </w:r>
      <w:r w:rsidR="007F6D14">
        <w:rPr>
          <w:rFonts w:cs="Arial"/>
          <w:lang w:val="en-US"/>
        </w:rPr>
      </w:r>
      <w:r w:rsidR="007F6D14">
        <w:rPr>
          <w:rFonts w:cs="Arial"/>
          <w:lang w:val="en-US"/>
        </w:rPr>
        <w:fldChar w:fldCharType="end"/>
      </w:r>
      <w:r w:rsidR="0003108A">
        <w:rPr>
          <w:rFonts w:cs="Arial"/>
          <w:lang w:val="en-US"/>
        </w:rPr>
      </w:r>
      <w:r w:rsidR="0003108A">
        <w:rPr>
          <w:rFonts w:cs="Arial"/>
          <w:lang w:val="en-US"/>
        </w:rPr>
        <w:fldChar w:fldCharType="separate"/>
      </w:r>
      <w:r w:rsidR="007F6D14" w:rsidRPr="007F6D14">
        <w:rPr>
          <w:rFonts w:cs="Arial"/>
          <w:noProof/>
          <w:vertAlign w:val="superscript"/>
          <w:lang w:val="en-US"/>
        </w:rPr>
        <w:t>3</w:t>
      </w:r>
      <w:r w:rsidR="0003108A">
        <w:rPr>
          <w:rFonts w:cs="Arial"/>
          <w:lang w:val="en-US"/>
        </w:rPr>
        <w:fldChar w:fldCharType="end"/>
      </w:r>
    </w:p>
    <w:tbl>
      <w:tblPr>
        <w:tblW w:w="8703" w:type="dxa"/>
        <w:jc w:val="center"/>
        <w:tblLook w:val="04A0" w:firstRow="1" w:lastRow="0" w:firstColumn="1" w:lastColumn="0" w:noHBand="0" w:noVBand="1"/>
      </w:tblPr>
      <w:tblGrid>
        <w:gridCol w:w="2552"/>
        <w:gridCol w:w="1843"/>
        <w:gridCol w:w="1700"/>
        <w:gridCol w:w="1560"/>
        <w:gridCol w:w="1048"/>
      </w:tblGrid>
      <w:tr w:rsidR="0003108A" w:rsidRPr="003456A0" w14:paraId="0F0ECC3E" w14:textId="77777777" w:rsidTr="0003108A">
        <w:trPr>
          <w:trHeight w:val="570"/>
          <w:jc w:val="center"/>
        </w:trPr>
        <w:tc>
          <w:tcPr>
            <w:tcW w:w="255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860487" w14:textId="77777777" w:rsidR="0003108A" w:rsidRPr="001E3FC2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bCs/>
                <w:color w:val="000000"/>
                <w:szCs w:val="22"/>
                <w:lang w:val="en-US" w:eastAsia="en-US"/>
              </w:rPr>
            </w:pPr>
            <w:r w:rsidRPr="001E3FC2">
              <w:rPr>
                <w:rFonts w:eastAsia="Times New Roman" w:cs="Arial"/>
                <w:bCs/>
                <w:color w:val="000000"/>
                <w:szCs w:val="22"/>
                <w:lang w:eastAsia="en-US"/>
              </w:rPr>
              <w:t>Study</w:t>
            </w:r>
          </w:p>
        </w:tc>
        <w:tc>
          <w:tcPr>
            <w:tcW w:w="184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0A687C4C" w14:textId="3EE41D3C" w:rsidR="0003108A" w:rsidRPr="001E3FC2" w:rsidRDefault="00C32915" w:rsidP="002D651E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bCs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bCs/>
                <w:color w:val="000000"/>
                <w:szCs w:val="22"/>
                <w:lang w:val="en-US" w:eastAsia="en-US"/>
              </w:rPr>
              <w:t>Coronary artery disease c</w:t>
            </w:r>
            <w:r w:rsidR="0003108A" w:rsidRPr="001E3FC2">
              <w:rPr>
                <w:rFonts w:eastAsia="Times New Roman" w:cs="Arial"/>
                <w:bCs/>
                <w:color w:val="000000"/>
                <w:szCs w:val="22"/>
                <w:lang w:val="en-US" w:eastAsia="en-US"/>
              </w:rPr>
              <w:t>ases (N)</w:t>
            </w:r>
          </w:p>
        </w:tc>
        <w:tc>
          <w:tcPr>
            <w:tcW w:w="17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5752D80" w14:textId="7B2FC97F" w:rsidR="0003108A" w:rsidRPr="001E3FC2" w:rsidRDefault="00C32915" w:rsidP="00F933E3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bCs/>
                <w:color w:val="000000"/>
                <w:szCs w:val="22"/>
                <w:lang w:val="en-US" w:eastAsia="en-US"/>
              </w:rPr>
            </w:pPr>
            <w:r>
              <w:rPr>
                <w:rFonts w:eastAsia="Times New Roman" w:cs="Arial"/>
                <w:bCs/>
                <w:color w:val="000000"/>
                <w:szCs w:val="22"/>
                <w:lang w:val="en-US" w:eastAsia="en-US"/>
              </w:rPr>
              <w:t>Myocardial infarction c</w:t>
            </w:r>
            <w:r w:rsidR="0003108A" w:rsidRPr="001E3FC2">
              <w:rPr>
                <w:rFonts w:eastAsia="Times New Roman" w:cs="Arial"/>
                <w:bCs/>
                <w:color w:val="000000"/>
                <w:szCs w:val="22"/>
                <w:lang w:val="en-US" w:eastAsia="en-US"/>
              </w:rPr>
              <w:t>ases (N)</w:t>
            </w:r>
          </w:p>
        </w:tc>
        <w:tc>
          <w:tcPr>
            <w:tcW w:w="15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B5F62B0" w14:textId="77777777" w:rsidR="0003108A" w:rsidRPr="001E3FC2" w:rsidRDefault="0003108A" w:rsidP="00F933E3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bCs/>
                <w:color w:val="000000"/>
                <w:szCs w:val="22"/>
                <w:lang w:val="en-US" w:eastAsia="en-US"/>
              </w:rPr>
            </w:pPr>
            <w:r w:rsidRPr="001E3FC2">
              <w:rPr>
                <w:rFonts w:eastAsia="Times New Roman" w:cs="Arial"/>
                <w:bCs/>
                <w:color w:val="000000"/>
                <w:szCs w:val="22"/>
                <w:lang w:val="en-US" w:eastAsia="en-US"/>
              </w:rPr>
              <w:t>Controls (N)</w:t>
            </w:r>
          </w:p>
        </w:tc>
        <w:tc>
          <w:tcPr>
            <w:tcW w:w="104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71A738" w14:textId="77777777" w:rsidR="0003108A" w:rsidRPr="001E3FC2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bCs/>
                <w:color w:val="000000"/>
                <w:szCs w:val="22"/>
                <w:lang w:val="en-US" w:eastAsia="en-US"/>
              </w:rPr>
            </w:pPr>
            <w:r w:rsidRPr="001E3FC2">
              <w:rPr>
                <w:rFonts w:eastAsia="Times New Roman" w:cs="Arial"/>
                <w:bCs/>
                <w:color w:val="000000"/>
                <w:szCs w:val="22"/>
                <w:lang w:eastAsia="en-US"/>
              </w:rPr>
              <w:t>Ethnicity</w:t>
            </w:r>
          </w:p>
        </w:tc>
      </w:tr>
      <w:tr w:rsidR="0003108A" w:rsidRPr="003456A0" w14:paraId="364506CA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E14C1" w14:textId="55DEE5D1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PROCARDIS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Db3JvbmFyeSBBcnRlcnkgRGlzZWFzZSBHZW5ldGljczwv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Db3JvbmFyeSBBcnRlcnkgRGlzZWFzZSBHZW5ldGljczwv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12,13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2F0CBA" w14:textId="15F4EC7F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5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719</w:t>
            </w:r>
          </w:p>
        </w:tc>
        <w:tc>
          <w:tcPr>
            <w:tcW w:w="17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080287" w14:textId="5C8845A0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4,575</w:t>
            </w:r>
          </w:p>
        </w:tc>
        <w:tc>
          <w:tcPr>
            <w:tcW w:w="15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55CF68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6,545*</w:t>
            </w:r>
          </w:p>
        </w:tc>
        <w:tc>
          <w:tcPr>
            <w:tcW w:w="104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BBB8D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4A79C3DF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24894" w14:textId="74FF0D2D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HSDS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UeXluZWxhPC9BdXRob3I+PFllYXI+MjAwOTwvWWVhcj48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UeXluZWxhPC9BdXRob3I+PFllYXI+MjAwOTwvWWVhcj48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14,15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471D65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0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3F9E69" w14:textId="72E3F991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9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ACD937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59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3849E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0DFC6136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C1329" w14:textId="25CC9E30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ADVANCE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TY2h1bmtlcnQ8L0F1dGhvcj48WWVhcj4yMDExPC9ZZWFy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TY2h1bmtlcnQ8L0F1dGhvcj48WWVhcj4yMDExPC9ZZWFy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16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57DADF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78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7461B8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7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D5BF57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312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B84AD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6F26BCD5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A17FB" w14:textId="35E912E0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CARDIOGENICS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TYW1hbmk8L0F1dGhvcj48WWVhcj4yMDA3PC9ZZWFyPjxS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TYW1hbmk8L0F1dGhvcj48WWVhcj4yMDA3PC9ZZWFyPjxS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17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E6B6F9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39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06508A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4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4C8F0D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410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67B77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02DDAF2A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722C0" w14:textId="71402730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CCGB_2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EYXZpZXM8L0F1dGhvcj48WWVhcj4yMDEyPC9ZZWFyPjxS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EYXZpZXM8L0F1dGhvcj48WWVhcj4yMDEyPC9ZZWFyPjxS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18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6D04D4" w14:textId="70217D9B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628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5F1421" w14:textId="2EEA25D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98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940B08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368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60553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67848675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59243" w14:textId="7DE79AE7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COROGENE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WYWFyYTwvQXV0aG9yPjxZZWFyPjIwMTI8L1llYXI+PFJl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WYWFyYTwvQXV0aG9yPjxZZWFyPjIwMTI8L1llYXI+PFJl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19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18CA11" w14:textId="4FDC895C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08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0CC1B8" w14:textId="67BA6DD0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87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709DFC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,048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1F2BA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4BB52F49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71F54" w14:textId="2E090020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DUKE_2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EYXZpZXM8L0F1dGhvcj48WWVhcj4yMDEyPC9ZZWFyPjxS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EYXZpZXM8L0F1dGhvcj48WWVhcj4yMDEyPC9ZZWFyPjxS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18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E9B7C7" w14:textId="5A8E778C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1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3C141A" w14:textId="7613B40E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58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DBF5DF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653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AFBD5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47E7CE56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3E348" w14:textId="0D24DB6B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EGCUT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MZWl0c2FsdTwvQXV0aG9yPjxZZWFyPjIwMTU8L1llYXI+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MZWl0c2FsdTwvQXV0aG9yPjxZZWFyPjIwMTU8L1llYXI+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20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92F9E1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658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8F379" w14:textId="6CEF61B6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2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F139E2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5,841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B620F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7E88B6A8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38200" w14:textId="5564E4FA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GERMIFS I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TYW1hbmk8L0F1dGhvcj48WWVhcj4yMDA3PC9ZZWFyPjxS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TYW1hbmk8L0F1dGhvcj48WWVhcj4yMDA3PC9ZZWFyPjxS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17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FEFBCA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63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0E3A4B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63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DF14C8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608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0F4C8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3593D90F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452BA" w14:textId="54A1F417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GERMIFS II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FcmRtYW5uPC9BdXRob3I+PFllYXI+MjAwOTwvWWVhcj48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FcmRtYW5uPC9BdXRob3I+PFllYXI+MjAwOTwvWWVhcj48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21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76988A" w14:textId="268D09A2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0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C6C059" w14:textId="6236C765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20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CDE47B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288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2147A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331DA502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AD857" w14:textId="21E0B6E9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GERMIFS III (KORA)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FcmRtYW5uPC9BdXRob3I+PFllYXI+MjAxMTwvWWVhcj48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FcmRtYW5uPC9BdXRob3I+PFllYXI+MjAxMTwvWWVhcj48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22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4A2472" w14:textId="0BB7422E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06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651503" w14:textId="5D7AC35C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06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E3E7A3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467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A53ED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04BF4E19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00E34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GERMIFS_IV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3D9784" w14:textId="1072864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089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EA6664" w14:textId="6105BD9C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08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66D016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147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8D30D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1C583923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3B514" w14:textId="51959D3E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GODARTS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/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&lt;EndNote&gt;&lt;Cite&gt;&lt;Author&gt;Hulten&lt;/Author&gt;&lt;Year&gt;1990&lt;/Year&gt;&lt;RecNum&gt;3617&lt;/RecNum&gt;&lt;DisplayText&gt;&lt;style face="superscript"&gt;23&lt;/style&gt;&lt;/DisplayText&gt;&lt;record&gt;&lt;rec-number&gt;3617&lt;/rec-number&gt;&lt;foreign-keys&gt;&lt;key app="EN" db-id="f0xvxzva1xzsz1eatx55v5fcdx9r5f2z9edt" timestamp="1586446928"&gt;3617&lt;/key&gt;&lt;/foreign-keys&gt;&lt;ref-type name="Journal Article"&gt;17&lt;/ref-type&gt;&lt;contributors&gt;&lt;authors&gt;&lt;author&gt;Hulten, M.&lt;/author&gt;&lt;author&gt;Lawrie, N. M.&lt;/author&gt;&lt;author&gt;Laurie, D. A.&lt;/author&gt;&lt;/authors&gt;&lt;/contributors&gt;&lt;auth-address&gt;Regional Cytogenetics Laboratory, East Birmingham Hospital, United Kingdom.&lt;/auth-address&gt;&lt;titles&gt;&lt;title&gt;Chiasma-based genetic maps of chromosome 21&lt;/title&gt;&lt;secondary-title&gt;Am J Med Genet Suppl&lt;/secondary-title&gt;&lt;/titles&gt;&lt;periodical&gt;&lt;full-title&gt;Am J Med Genet Suppl&lt;/full-title&gt;&lt;/periodical&gt;&lt;pages&gt;148-54&lt;/pages&gt;&lt;volume&gt;7&lt;/volume&gt;&lt;edition&gt;1990/01/01&lt;/edition&gt;&lt;keywords&gt;&lt;keyword&gt;*Chromosome Mapping&lt;/keyword&gt;&lt;keyword&gt;*Chromosomes, Human, Pair 21&lt;/keyword&gt;&lt;keyword&gt;*Crossing Over, Genetic&lt;/keyword&gt;&lt;keyword&gt;Female&lt;/keyword&gt;&lt;keyword&gt;Genetic Linkage&lt;/keyword&gt;&lt;keyword&gt;Humans&lt;/keyword&gt;&lt;keyword&gt;Male&lt;/keyword&gt;&lt;keyword&gt;Meiosis&lt;/keyword&gt;&lt;keyword&gt;Recombination, Genetic&lt;/keyword&gt;&lt;/keywords&gt;&lt;dates&gt;&lt;year&gt;1990&lt;/year&gt;&lt;/dates&gt;&lt;isbn&gt;1040-3787 (Print)&amp;#xD;1040-3787 (Linking)&lt;/isbn&gt;&lt;accession-num&gt;2127363&lt;/accession-num&gt;&lt;urls&gt;&lt;related-urls&gt;&lt;url&gt;https://www.ncbi.nlm.nih.gov/pubmed/2127363&lt;/url&gt;&lt;/related-urls&gt;&lt;/urls&gt;&lt;electronic-resource-num&gt;10.1002/ajmg.1320370730&lt;/electronic-resource-num&gt;&lt;/record&gt;&lt;/Cite&gt;&lt;/EndNote&gt;</w:instrTex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23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E68940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87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C0C94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B69AD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,187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BB1B8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60617968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4A337" w14:textId="3644E1CC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HPS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Db3JvbmFyeSBBcnRlcnkgRGlzZWFzZSBHZW5ldGljczwv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Db3JvbmFyeSBBcnRlcnkgRGlzZWFzZSBHZW5ldGljczwv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12,24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467B55" w14:textId="149601AD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70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F61338" w14:textId="200088A0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75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4C0CAE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,758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12F88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192F10B0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B6F1D" w14:textId="61ED327D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IPM_EA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Hb3R0ZXNtYW48L0F1dGhvcj48WWVhcj4yMDEzPC9ZZWFy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Hb3R0ZXNtYW48L0F1dGhvcj48WWVhcj4yMDEzPC9ZZWFy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25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626755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48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22D969" w14:textId="36848139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4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FB4717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381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B771C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0789D27D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FE01E" w14:textId="4C488A1C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LURIC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/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&lt;EndNote&gt;&lt;Cite&gt;&lt;Author&gt;Winkelmann&lt;/Author&gt;&lt;Year&gt;2001&lt;/Year&gt;&lt;RecNum&gt;3620&lt;/RecNum&gt;&lt;DisplayText&gt;&lt;style face="superscript"&gt;26&lt;/style&gt;&lt;/DisplayText&gt;&lt;record&gt;&lt;rec-number&gt;3620&lt;/rec-number&gt;&lt;foreign-keys&gt;&lt;key app="EN" db-id="f0xvxzva1xzsz1eatx55v5fcdx9r5f2z9edt" timestamp="1586509734"&gt;3620&lt;/key&gt;&lt;/foreign-keys&gt;&lt;ref-type name="Journal Article"&gt;17&lt;/ref-type&gt;&lt;contributors&gt;&lt;authors&gt;&lt;author&gt;Winkelmann, B. R.&lt;/author&gt;&lt;author&gt;Marz, W.&lt;/author&gt;&lt;author&gt;Boehm, B. O.&lt;/author&gt;&lt;author&gt;Zotz, R.&lt;/author&gt;&lt;author&gt;Hager, J.&lt;/author&gt;&lt;author&gt;Hellstern, P.&lt;/author&gt;&lt;author&gt;Senges, J.&lt;/author&gt;&lt;author&gt;Luric Study Group&lt;/author&gt;&lt;/authors&gt;&lt;/contributors&gt;&lt;auth-address&gt;Medical Clinic B, Ludwigshafen Heart Centre, Cardiovascular Molecular Genetics Laboratory, Bremser Str. 79, Ludwigshafen D-67063, Germany. winkbr@gmx.de&lt;/auth-address&gt;&lt;titles&gt;&lt;title&gt;Rationale and design of the LURIC study--a resource for functional genomics, pharmacogenomics and long-term prognosis of cardiovascular disease&lt;/title&gt;&lt;secondary-title&gt;Pharmacogenomics&lt;/secondary-title&gt;&lt;/titles&gt;&lt;periodical&gt;&lt;full-title&gt;Pharmacogenomics&lt;/full-title&gt;&lt;/periodical&gt;&lt;pages&gt;S1-73&lt;/pages&gt;&lt;volume&gt;2&lt;/volume&gt;&lt;number&gt;1 Suppl 1&lt;/number&gt;&lt;edition&gt;2001/03/22&lt;/edition&gt;&lt;keywords&gt;&lt;keyword&gt;Cardiovascular Diseases/classification/drug therapy/etiology/*genetics&lt;/keyword&gt;&lt;keyword&gt;Genome, Human&lt;/keyword&gt;&lt;keyword&gt;Humans&lt;/keyword&gt;&lt;keyword&gt;*Pharmacogenetics&lt;/keyword&gt;&lt;keyword&gt;Prognosis&lt;/keyword&gt;&lt;keyword&gt;Research Design&lt;/keyword&gt;&lt;/keywords&gt;&lt;dates&gt;&lt;year&gt;2001&lt;/year&gt;&lt;pub-dates&gt;&lt;date&gt;Feb&lt;/date&gt;&lt;/pub-dates&gt;&lt;/dates&gt;&lt;isbn&gt;1462-2416 (Print)&amp;#xD;1462-2416 (Linking)&lt;/isbn&gt;&lt;accession-num&gt;11258203&lt;/accession-num&gt;&lt;urls&gt;&lt;related-urls&gt;&lt;url&gt;https://www.ncbi.nlm.nih.gov/pubmed/11258203&lt;/url&gt;&lt;/related-urls&gt;&lt;/urls&gt;&lt;electronic-resource-num&gt;10.1517/14622416.2.1.S1&lt;/electronic-resource-num&gt;&lt;/record&gt;&lt;/Cite&gt;&lt;/EndNote&gt;</w:instrTex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26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65B0DF" w14:textId="59CAFFF2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09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3F29EA" w14:textId="145E3629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31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37B3C0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503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BD641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5BBD7672" w14:textId="77777777" w:rsidTr="009C3326">
        <w:trPr>
          <w:trHeight w:val="31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CBAFC" w14:textId="253554A2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MEDSTAR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SZWlsbHk8L0F1dGhvcj48WWVhcj4yMDExPC9ZZWFyPjxS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SZWlsbHk8L0F1dGhvcj48WWVhcj4yMDExPC9ZZWFyPjxS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27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E2A83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93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1E30A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93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FF5CA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468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C6E4D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65860A1F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5CFCE" w14:textId="40C99717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bCs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bCs/>
                <w:color w:val="000000"/>
                <w:szCs w:val="22"/>
                <w:lang w:val="en-US" w:eastAsia="en-US"/>
              </w:rPr>
              <w:t>MIGen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NeW9jYXJkaWFsIEluZmFyY3Rpb24gR2VuZXRpY3M8L0F1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NeW9jYXJkaWFsIEluZmFyY3Rpb24gR2VuZXRpY3M8L0F1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28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B1C3E3" w14:textId="5BC9C64C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90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B4C231" w14:textId="1368368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90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AACC3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,998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998FF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7B94359F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F376D" w14:textId="0A5C8EC0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OHGS_A2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EYXZpZXM8L0F1dGhvcj48WWVhcj4yMDEyPC9ZZWFyPjxS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EYXZpZXM8L0F1dGhvcj48WWVhcj4yMDEyPC9ZZWFyPjxS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18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E4D94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94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32FFB5" w14:textId="13DF806B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60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888D88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008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29433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0AA9FB93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A0586" w14:textId="0D7F59A6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OHGS_B2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EYXZpZXM8L0F1dGhvcj48WWVhcj4yMDEyPC9ZZWFyPjxS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EYXZpZXM8L0F1dGhvcj48WWVhcj4yMDEyPC9ZZWFyPjxS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18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12F41E" w14:textId="66C9343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9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C0846" w14:textId="004E4498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71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465C6A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529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C1285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17551F8E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4DE7D" w14:textId="54F2306B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OHGS_C2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EYXZpZXM8L0F1dGhvcj48WWVhcj4yMDEyPC9ZZWFyPjxS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EYXZpZXM8L0F1dGhvcj48WWVhcj4yMDEyPC9ZZWFyPjxS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18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784211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84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8B6C28" w14:textId="55AA25C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37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C0F62D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318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FFC87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00D4A108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841A9" w14:textId="2E665931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PENNCATH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SZWlsbHk8L0F1dGhvcj48WWVhcj4yMDExPC9ZZWFyPjxS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SZWlsbHk8L0F1dGhvcj48WWVhcj4yMDExPC9ZZWFyPjxS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27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BB747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93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2F231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93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1FBA5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468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DB554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490DB46A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262C8" w14:textId="371CCE91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PIVUS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MaW5kPC9BdXRob3I+PFllYXI+MjAwNTwvWWVhcj48UmVj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MaW5kPC9BdXRob3I+PFllYXI+MjAwNTwvWWVhcj48UmVj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29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04794F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19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AEAB3D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EBE6F9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830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016C8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7CABE338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F188E" w14:textId="7BF6B121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PREDICTCVD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Cb3JvZHVsaW48L0F1dGhvcj48WWVhcj4yMDE1PC9ZZWFy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Cb3JvZHVsaW48L0F1dGhvcj48WWVhcj4yMDE1PC9ZZWFy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30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EDD573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63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22A320" w14:textId="7B7823B9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5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D8D054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334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77F04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403DEEDD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8DC12" w14:textId="3CFC2899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THISEAS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UaGVvZG9yYWtpPC9BdXRob3I+PFllYXI+MjAxMDwvWWVh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UaGVvZG9yYWtpPC9BdXRob3I+PFllYXI+MjAxMDwvWWVh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31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5F7AC7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42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F5EEC5" w14:textId="4AFF760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5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D5EA89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594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26891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18E2DEB2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17146" w14:textId="45BD8640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TWINGENE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/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&lt;EndNote&gt;&lt;Cite&gt;&lt;Author&gt;Hong&lt;/Author&gt;&lt;Year&gt;1997&lt;/Year&gt;&lt;RecNum&gt;3626&lt;/RecNum&gt;&lt;DisplayText&gt;&lt;style face="superscript"&gt;32&lt;/style&gt;&lt;/DisplayText&gt;&lt;record&gt;&lt;rec-number&gt;3626&lt;/rec-number&gt;&lt;foreign-keys&gt;&lt;key app="EN" db-id="f0xvxzva1xzsz1eatx55v5fcdx9r5f2z9edt" timestamp="1586511067"&gt;3626&lt;/key&gt;&lt;/foreign-keys&gt;&lt;ref-type name="Journal Article"&gt;17&lt;/ref-type&gt;&lt;contributors&gt;&lt;authors&gt;&lt;author&gt;Hong, Y.&lt;/author&gt;&lt;author&gt;Pedersen, N. L.&lt;/author&gt;&lt;author&gt;Brismar, K.&lt;/author&gt;&lt;author&gt;de Faire, U.&lt;/author&gt;&lt;/authors&gt;&lt;/contributors&gt;&lt;auth-address&gt;Division of Cardiovascular Epidemiology, Institute of Environmental Medicine, The Karolinska Institute, Stockholm, Sweden. yuling.hong@imm.ki.se&lt;/auth-address&gt;&lt;titles&gt;&lt;title&gt;Genetic and environmental architecture of the features of the insulin-resistance syndrome&lt;/title&gt;&lt;secondary-title&gt;Am J Hum Genet&lt;/secondary-title&gt;&lt;/titles&gt;&lt;periodical&gt;&lt;full-title&gt;Am J Hum Genet&lt;/full-title&gt;&lt;/periodical&gt;&lt;pages&gt;143-52&lt;/pages&gt;&lt;volume&gt;60&lt;/volume&gt;&lt;number&gt;1&lt;/number&gt;&lt;edition&gt;1997/01/01&lt;/edition&gt;&lt;keywords&gt;&lt;keyword&gt;Aged&lt;/keyword&gt;&lt;keyword&gt;Aged, 80 and over&lt;/keyword&gt;&lt;keyword&gt;Diseases in Twins/*genetics&lt;/keyword&gt;&lt;keyword&gt;Environment&lt;/keyword&gt;&lt;keyword&gt;Female&lt;/keyword&gt;&lt;keyword&gt;Humans&lt;/keyword&gt;&lt;keyword&gt;Insulin Resistance/*genetics&lt;/keyword&gt;&lt;keyword&gt;Male&lt;/keyword&gt;&lt;keyword&gt;Middle Aged&lt;/keyword&gt;&lt;keyword&gt;Models, Genetic&lt;/keyword&gt;&lt;keyword&gt;Multivariate Analysis&lt;/keyword&gt;&lt;keyword&gt;Sweden&lt;/keyword&gt;&lt;/keywords&gt;&lt;dates&gt;&lt;year&gt;1997&lt;/year&gt;&lt;pub-dates&gt;&lt;date&gt;Jan&lt;/date&gt;&lt;/pub-dates&gt;&lt;/dates&gt;&lt;isbn&gt;0002-9297 (Print)&amp;#xD;0002-9297 (Linking)&lt;/isbn&gt;&lt;accession-num&gt;8981957&lt;/accession-num&gt;&lt;urls&gt;&lt;related-urls&gt;&lt;url&gt;https://www.ncbi.nlm.nih.gov/pubmed/8981957&lt;/url&gt;&lt;/related-urls&gt;&lt;/urls&gt;&lt;custom2&gt;PMC1712553&lt;/custom2&gt;&lt;/record&gt;&lt;/Cite&gt;&lt;/EndNote&gt;</w:instrTex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32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634DDE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81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AF0368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228ABD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5,999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562C7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7131F121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60A43" w14:textId="6DB5BEDF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ULSAM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/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&lt;EndNote&gt;&lt;Cite&gt;&lt;Author&gt;Ingelsson&lt;/Author&gt;&lt;Year&gt;2005&lt;/Year&gt;&lt;RecNum&gt;3627&lt;/RecNum&gt;&lt;DisplayText&gt;&lt;style face="superscript"&gt;33&lt;/style&gt;&lt;/DisplayText&gt;&lt;record&gt;&lt;rec-number&gt;3627&lt;/rec-number&gt;&lt;foreign-keys&gt;&lt;key app="EN" db-id="f0xvxzva1xzsz1eatx55v5fcdx9r5f2z9edt" timestamp="1586511140"&gt;3627&lt;/key&gt;&lt;/foreign-keys&gt;&lt;ref-type name="Journal Article"&gt;17&lt;/ref-type&gt;&lt;contributors&gt;&lt;authors&gt;&lt;author&gt;Ingelsson, E.&lt;/author&gt;&lt;author&gt;Sundstrom, J.&lt;/author&gt;&lt;author&gt;Arnlov, J.&lt;/author&gt;&lt;author&gt;Zethelius, B.&lt;/author&gt;&lt;author&gt;Lind, L.&lt;/author&gt;&lt;/authors&gt;&lt;/contributors&gt;&lt;auth-address&gt;Department of Public Health and Caring Sciences, Uppsala University, Uppsala, Sweden. erik.ingelsson@pubcare.uu.se&lt;/auth-address&gt;&lt;titles&gt;&lt;title&gt;Insulin resistance and risk of congestive heart failure&lt;/title&gt;&lt;secondary-title&gt;JAMA&lt;/secondary-title&gt;&lt;/titles&gt;&lt;periodical&gt;&lt;full-title&gt;JAMA&lt;/full-title&gt;&lt;/periodical&gt;&lt;pages&gt;334-41&lt;/pages&gt;&lt;volume&gt;294&lt;/volume&gt;&lt;number&gt;3&lt;/number&gt;&lt;edition&gt;2005/07/21&lt;/edition&gt;&lt;keywords&gt;&lt;keyword&gt;Aged&lt;/keyword&gt;&lt;keyword&gt;Heart Failure/*epidemiology/etiology&lt;/keyword&gt;&lt;keyword&gt;Humans&lt;/keyword&gt;&lt;keyword&gt;*Insulin Resistance&lt;/keyword&gt;&lt;keyword&gt;Male&lt;/keyword&gt;&lt;keyword&gt;Obesity/*physiopathology&lt;/keyword&gt;&lt;keyword&gt;Proportional Hazards Models&lt;/keyword&gt;&lt;keyword&gt;Prospective Studies&lt;/keyword&gt;&lt;keyword&gt;Risk Factors&lt;/keyword&gt;&lt;/keywords&gt;&lt;dates&gt;&lt;year&gt;2005&lt;/year&gt;&lt;pub-dates&gt;&lt;date&gt;Jul 20&lt;/date&gt;&lt;/pub-dates&gt;&lt;/dates&gt;&lt;isbn&gt;1538-3598 (Electronic)&amp;#xD;0098-7484 (Linking)&lt;/isbn&gt;&lt;accession-num&gt;16030278&lt;/accession-num&gt;&lt;urls&gt;&lt;related-urls&gt;&lt;url&gt;https://www.ncbi.nlm.nih.gov/pubmed/16030278&lt;/url&gt;&lt;/related-urls&gt;&lt;/urls&gt;&lt;electronic-resource-num&gt;10.1001/jama.294.3.334&lt;/electronic-resource-num&gt;&lt;/record&gt;&lt;/Cite&gt;&lt;/EndNote&gt;</w:instrTex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33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447DA2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32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4B321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A8B575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857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27431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2DC00786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C6006" w14:textId="3FDCFE91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WTCCC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XZWxsY29tZSBUcnVzdCBDYXNlIENvbnRyb2w8L0F1dGhv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XZWxsY29tZSBUcnVzdCBDYXNlIENvbnRyb2w8L0F1dGhv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17,34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FC8259" w14:textId="4FE4FD51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92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2164B4" w14:textId="455FD444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37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21151A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,938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7CFA8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5670618C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D7852" w14:textId="37898003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LIFE-HEART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/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&lt;EndNote&gt;&lt;Cite&gt;&lt;Author&gt;Beutner&lt;/Author&gt;&lt;Year&gt;2011&lt;/Year&gt;&lt;RecNum&gt;3629&lt;/RecNum&gt;&lt;DisplayText&gt;&lt;style face="superscript"&gt;35&lt;/style&gt;&lt;/DisplayText&gt;&lt;record&gt;&lt;rec-number&gt;3629&lt;/rec-number&gt;&lt;foreign-keys&gt;&lt;key app="EN" db-id="f0xvxzva1xzsz1eatx55v5fcdx9r5f2z9edt" timestamp="1586511336"&gt;3629&lt;/key&gt;&lt;/foreign-keys&gt;&lt;ref-type name="Journal Article"&gt;17&lt;/ref-type&gt;&lt;contributors&gt;&lt;authors&gt;&lt;author&gt;Beutner, F.&lt;/author&gt;&lt;author&gt;Teupser, D.&lt;/author&gt;&lt;author&gt;Gielen, S.&lt;/author&gt;&lt;author&gt;Holdt, L. M.&lt;/author&gt;&lt;author&gt;Scholz, M.&lt;/author&gt;&lt;author&gt;Boudriot, E.&lt;/author&gt;&lt;author&gt;Schuler, G.&lt;/author&gt;&lt;author&gt;Thiery, J.&lt;/author&gt;&lt;/authors&gt;&lt;/contributors&gt;&lt;auth-address&gt;Institute of Laboratory Medicine, Clinical Chemistry and Molecular Diagnostics, University Hospital Leipzig, Leipzig, Germany.&lt;/auth-address&gt;&lt;titles&gt;&lt;title&gt;Rationale and design of the Leipzig (LIFE) Heart Study: phenotyping and cardiovascular characteristics of patients with coronary artery disease&lt;/title&gt;&lt;secondary-title&gt;PLoS One&lt;/secondary-title&gt;&lt;/titles&gt;&lt;periodical&gt;&lt;full-title&gt;PLoS One&lt;/full-title&gt;&lt;/periodical&gt;&lt;pages&gt;e29070&lt;/pages&gt;&lt;volume&gt;6&lt;/volume&gt;&lt;number&gt;12&lt;/number&gt;&lt;edition&gt;2012/01/05&lt;/edition&gt;&lt;keywords&gt;&lt;keyword&gt;Adolescent&lt;/keyword&gt;&lt;keyword&gt;Aged&lt;/keyword&gt;&lt;keyword&gt;Chromosomes, Human, Pair 9&lt;/keyword&gt;&lt;keyword&gt;Cohort Studies&lt;/keyword&gt;&lt;keyword&gt;Coronary Angiography&lt;/keyword&gt;&lt;keyword&gt;Coronary Artery Disease/*pathology/physiopathology&lt;/keyword&gt;&lt;keyword&gt;Genetic Predisposition to Disease&lt;/keyword&gt;&lt;keyword&gt;Humans&lt;/keyword&gt;&lt;keyword&gt;Middle Aged&lt;/keyword&gt;&lt;keyword&gt;Phenotype&lt;/keyword&gt;&lt;keyword&gt;*Research Design&lt;/keyword&gt;&lt;keyword&gt;Risk Factors&lt;/keyword&gt;&lt;/keywords&gt;&lt;dates&gt;&lt;year&gt;2011&lt;/year&gt;&lt;/dates&gt;&lt;isbn&gt;1932-6203 (Electronic)&amp;#xD;1932-6203 (Linking)&lt;/isbn&gt;&lt;accession-num&gt;22216169&lt;/accession-num&gt;&lt;urls&gt;&lt;related-urls&gt;&lt;url&gt;https://www.ncbi.nlm.nih.gov/pubmed/22216169&lt;/url&gt;&lt;/related-urls&gt;&lt;/urls&gt;&lt;custom2&gt;PMC3245257&lt;/custom2&gt;&lt;electronic-resource-num&gt;10.1371/journal.pone.0029070&lt;/electronic-resource-num&gt;&lt;/record&gt;&lt;/Cite&gt;&lt;/EndNote&gt;</w:instrTex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35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2DB70F" w14:textId="1ED6F660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53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D4890C" w14:textId="085F19DC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67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9A7FF4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772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4F2A2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423CA584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B0C4E" w14:textId="5EEF843E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WGHS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SaWRrZXI8L0F1dGhvcj48WWVhcj4yMDA4PC9ZZWFyPjxS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SaWRrZXI8L0F1dGhvcj48WWVhcj4yMDA4PC9ZZWFyPjxS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36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3DB03" w14:textId="37B69492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00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25D14A" w14:textId="436FC8A4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38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DADD7E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2,286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1FA88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3D8BBF55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69CC2" w14:textId="4A4C82F8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ITH_2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ZdXN1ZjwvQXV0aG9yPjxZZWFyPjIwMDQ8L1llYXI+PFJl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ZdXN1ZjwvQXV0aG9yPjxZZWFyPjIwMDQ8L1llYXI+PFJl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37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D89638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40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07B0B8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40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135C89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448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9B180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32E3DAEF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7FD64" w14:textId="3FA723ED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MAYO-VDB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/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&lt;EndNote&gt;&lt;Cite&gt;&lt;Author&gt;Ye&lt;/Author&gt;&lt;Year&gt;2013&lt;/Year&gt;&lt;RecNum&gt;3631&lt;/RecNum&gt;&lt;DisplayText&gt;&lt;style face="superscript"&gt;38&lt;/style&gt;&lt;/DisplayText&gt;&lt;record&gt;&lt;rec-number&gt;3631&lt;/rec-number&gt;&lt;foreign-keys&gt;&lt;key app="EN" db-id="f0xvxzva1xzsz1eatx55v5fcdx9r5f2z9edt" timestamp="1586511574"&gt;3631&lt;/key&gt;&lt;/foreign-keys&gt;&lt;ref-type name="Journal Article"&gt;17&lt;/ref-type&gt;&lt;contributors&gt;&lt;authors&gt;&lt;author&gt;Ye, Z.&lt;/author&gt;&lt;author&gt;Kalloo, F. S.&lt;/author&gt;&lt;author&gt;Dalenberg, A. K.&lt;/author&gt;&lt;author&gt;Kullo, I. J.&lt;/author&gt;&lt;/authors&gt;&lt;/contributors&gt;&lt;auth-address&gt;Division of Cardiovascular Diseases, Mayo Clinic, Rochester, MN, USA.&lt;/auth-address&gt;&lt;titles&gt;&lt;title&gt;An electronic medical record-linked biorepository to identify novel biomarkers for atherosclerotic cardiovascular disease&lt;/title&gt;&lt;secondary-title&gt;Glob Cardiol Sci Pract&lt;/secondary-title&gt;&lt;/titles&gt;&lt;periodical&gt;&lt;full-title&gt;Glob Cardiol Sci Pract&lt;/full-title&gt;&lt;/periodical&gt;&lt;pages&gt;82-90&lt;/pages&gt;&lt;volume&gt;2013&lt;/volume&gt;&lt;number&gt;1&lt;/number&gt;&lt;edition&gt;2013/01/01&lt;/edition&gt;&lt;keywords&gt;&lt;keyword&gt;atherosclerotic vascular disease&lt;/keyword&gt;&lt;keyword&gt;biorepository&lt;/keyword&gt;&lt;keyword&gt;electronic medical records&lt;/keyword&gt;&lt;keyword&gt;electronic phenotyping&lt;/keyword&gt;&lt;/keywords&gt;&lt;dates&gt;&lt;year&gt;2013&lt;/year&gt;&lt;/dates&gt;&lt;isbn&gt;2305-7823 (Print)&amp;#xD;2305-7823 (Linking)&lt;/isbn&gt;&lt;accession-num&gt;24689004&lt;/accession-num&gt;&lt;urls&gt;&lt;related-urls&gt;&lt;url&gt;https://www.ncbi.nlm.nih.gov/pubmed/24689004&lt;/url&gt;&lt;/related-urls&gt;&lt;/urls&gt;&lt;custom2&gt;PMC3963733&lt;/custom2&gt;&lt;electronic-resource-num&gt;10.5339/gcsp.2013.10&lt;/electronic-resource-num&gt;&lt;/record&gt;&lt;/Cite&gt;&lt;/EndNote&gt;</w:instrTex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38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00B32E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74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E6BAFB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A03621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,389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6F2A3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48525733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2E49A" w14:textId="7B1FA28B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AGES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IYXJyaXM8L0F1dGhvcj48WWVhcj4yMDA3PC9ZZWFyPjxS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IYXJyaXM8L0F1dGhvcj48WWVhcj4yMDA3PC9ZZWFyPjxS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39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18E9BA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39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CB28C3" w14:textId="27371CB3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31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E7906A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,474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2CA78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60897690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82210" w14:textId="0B3EC01B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RS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Ib2ZtYW48L0F1dGhvcj48WWVhcj4yMDEzPC9ZZWFyPjxS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Ib2ZtYW48L0F1dGhvcj48WWVhcj4yMDEzPC9ZZWFyPjxS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40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6F6DD1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50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D4D8FF" w14:textId="0854CCA8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41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958207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5,335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D3411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5B4A89EC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66C00" w14:textId="5BAFDE13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FHS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/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&lt;EndNote&gt;&lt;Cite&gt;&lt;Author&gt;Dawber&lt;/Author&gt;&lt;Year&gt;1963&lt;/Year&gt;&lt;RecNum&gt;3634&lt;/RecNum&gt;&lt;DisplayText&gt;&lt;style face="superscript"&gt;41&lt;/style&gt;&lt;/DisplayText&gt;&lt;record&gt;&lt;rec-number&gt;3634&lt;/rec-number&gt;&lt;foreign-keys&gt;&lt;key app="EN" db-id="f0xvxzva1xzsz1eatx55v5fcdx9r5f2z9edt" timestamp="1586511860"&gt;3634&lt;/key&gt;&lt;/foreign-keys&gt;&lt;ref-type name="Journal Article"&gt;17&lt;/ref-type&gt;&lt;contributors&gt;&lt;authors&gt;&lt;author&gt;Dawber, T. R.&lt;/author&gt;&lt;author&gt;Kannel, W. B.&lt;/author&gt;&lt;author&gt;Lyell, L. P.&lt;/author&gt;&lt;/authors&gt;&lt;/contributors&gt;&lt;titles&gt;&lt;title&gt;An approach to longitudinal studies in a community: the Framingham Study&lt;/title&gt;&lt;secondary-title&gt;Ann N Y Acad Sci&lt;/secondary-title&gt;&lt;/titles&gt;&lt;periodical&gt;&lt;full-title&gt;Ann N Y Acad Sci&lt;/full-title&gt;&lt;abbr-1&gt;Annals of the New York Academy of Sciences&lt;/abbr-1&gt;&lt;/periodical&gt;&lt;pages&gt;539-56&lt;/pages&gt;&lt;volume&gt;107&lt;/volume&gt;&lt;edition&gt;1963/05/22&lt;/edition&gt;&lt;keywords&gt;&lt;keyword&gt;*Heart Diseases&lt;/keyword&gt;&lt;keyword&gt;Humans&lt;/keyword&gt;&lt;keyword&gt;*Longitudinal Studies&lt;/keyword&gt;&lt;/keywords&gt;&lt;dates&gt;&lt;year&gt;1963&lt;/year&gt;&lt;pub-dates&gt;&lt;date&gt;May 22&lt;/date&gt;&lt;/pub-dates&gt;&lt;/dates&gt;&lt;isbn&gt;0077-8923 (Print)&amp;#xD;0077-8923 (Linking)&lt;/isbn&gt;&lt;accession-num&gt;14025561&lt;/accession-num&gt;&lt;urls&gt;&lt;related-urls&gt;&lt;url&gt;https://www.ncbi.nlm.nih.gov/pubmed/14025561&lt;/url&gt;&lt;/related-urls&gt;&lt;/urls&gt;&lt;electronic-resource-num&gt;10.1111/j.1749-6632.1963.tb13299.x&lt;/electronic-resource-num&gt;&lt;/record&gt;&lt;/Cite&gt;&lt;/EndNote&gt;</w:instrTex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41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B9EEE0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59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0DEE07" w14:textId="3C8823E6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1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71568A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4,202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42C59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44BAAA79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A1107" w14:textId="2188BE38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FamHS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/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&lt;EndNote&gt;&lt;Cite&gt;&lt;Author&gt;Higgins&lt;/Author&gt;&lt;Year&gt;1996&lt;/Year&gt;&lt;RecNum&gt;3635&lt;/RecNum&gt;&lt;DisplayText&gt;&lt;style face="superscript"&gt;42&lt;/style&gt;&lt;/DisplayText&gt;&lt;record&gt;&lt;rec-number&gt;3635&lt;/rec-number&gt;&lt;foreign-keys&gt;&lt;key app="EN" db-id="f0xvxzva1xzsz1eatx55v5fcdx9r5f2z9edt" timestamp="1586511970"&gt;3635&lt;/key&gt;&lt;/foreign-keys&gt;&lt;ref-type name="Journal Article"&gt;17&lt;/ref-type&gt;&lt;contributors&gt;&lt;authors&gt;&lt;author&gt;Higgins, M.&lt;/author&gt;&lt;author&gt;Province, M.&lt;/author&gt;&lt;author&gt;Heiss, G.&lt;/author&gt;&lt;author&gt;Eckfeldt, J.&lt;/author&gt;&lt;author&gt;Ellison, R. C.&lt;/author&gt;&lt;author&gt;Folsom, A. R.&lt;/author&gt;&lt;author&gt;Rao, D. C.&lt;/author&gt;&lt;author&gt;Sprafka, J. M.&lt;/author&gt;&lt;author&gt;Williams, R.&lt;/author&gt;&lt;/authors&gt;&lt;/contributors&gt;&lt;auth-address&gt;National Heart, Lung, and Blood Institute, Bethesda, MD, USA.&lt;/auth-address&gt;&lt;titles&gt;&lt;title&gt;NHLBI Family Heart Study: objectives and design&lt;/title&gt;&lt;secondary-title&gt;Am J Epidemiol&lt;/secondary-title&gt;&lt;/titles&gt;&lt;periodical&gt;&lt;full-title&gt;Am J Epidemiol&lt;/full-title&gt;&lt;abbr-1&gt;American journal of epidemiology&lt;/abbr-1&gt;&lt;/periodical&gt;&lt;pages&gt;1219-28&lt;/pages&gt;&lt;volume&gt;143&lt;/volume&gt;&lt;number&gt;12&lt;/number&gt;&lt;edition&gt;1996/06/15&lt;/edition&gt;&lt;keywords&gt;&lt;keyword&gt;Age of Onset&lt;/keyword&gt;&lt;keyword&gt;Aged&lt;/keyword&gt;&lt;keyword&gt;Coronary Disease/diagnosis/*genetics&lt;/keyword&gt;&lt;keyword&gt;Data Collection&lt;/keyword&gt;&lt;keyword&gt;Female&lt;/keyword&gt;&lt;keyword&gt;Humans&lt;/keyword&gt;&lt;keyword&gt;Male&lt;/keyword&gt;&lt;keyword&gt;Middle Aged&lt;/keyword&gt;&lt;keyword&gt;Pedigree&lt;/keyword&gt;&lt;keyword&gt;Risk Factors&lt;/keyword&gt;&lt;/keywords&gt;&lt;dates&gt;&lt;year&gt;1996&lt;/year&gt;&lt;pub-dates&gt;&lt;date&gt;Jun 15&lt;/date&gt;&lt;/pub-dates&gt;&lt;/dates&gt;&lt;isbn&gt;0002-9262 (Print)&amp;#xD;0002-9262 (Linking)&lt;/isbn&gt;&lt;accession-num&gt;8651220&lt;/accession-num&gt;&lt;urls&gt;&lt;related-urls&gt;&lt;url&gt;https://www.ncbi.nlm.nih.gov/pubmed/8651220&lt;/url&gt;&lt;/related-urls&gt;&lt;/urls&gt;&lt;electronic-resource-num&gt;10.1093/oxfordjournals.aje.a008709&lt;/electronic-resource-num&gt;&lt;/record&gt;&lt;/Cite&gt;&lt;/EndNote&gt;</w:instrTex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42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8C21C5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33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F84F72" w14:textId="4DD5F68F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0C89D3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3,446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E168D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760BD2B9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AB3AE" w14:textId="52FEA7E5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PROSPER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Ucm9tcGV0PC9BdXRob3I+PFllYXI+MjAxMTwvWWVhcj48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>
                <w:fldData xml:space="preserve">PEVuZE5vdGU+PENpdGU+PEF1dGhvcj5Ucm9tcGV0PC9BdXRob3I+PFllYXI+MjAxMTwvWWVhcj48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43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BFE3E" w14:textId="726E7AC1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2</w:t>
            </w:r>
            <w:r w:rsidR="00E177F0">
              <w:rPr>
                <w:rFonts w:eastAsia="Times New Roman" w:cs="Arial"/>
                <w:color w:val="000000"/>
                <w:szCs w:val="22"/>
                <w:lang w:val="en-US" w:eastAsia="en-US"/>
              </w:rPr>
              <w:t>,</w:t>
            </w: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03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9556CE" w14:textId="2460BB25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76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300536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3,210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D125E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4CCEB382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9FEA62" w14:textId="11183B5C" w:rsidR="0003108A" w:rsidRPr="003456A0" w:rsidRDefault="0003108A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t>ARIC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begin"/>
            </w:r>
            <w:r w:rsidR="0043745A">
              <w:rPr>
                <w:rFonts w:eastAsia="Times New Roman" w:cs="Arial"/>
                <w:color w:val="000000"/>
                <w:szCs w:val="22"/>
                <w:lang w:val="en-US" w:eastAsia="en-US"/>
              </w:rPr>
              <w:instrText xml:space="preserve"> ADDIN EN.CITE &lt;EndNote&gt;&lt;Cite&gt;&lt;Year&gt;1989&lt;/Year&gt;&lt;RecNum&gt;3637&lt;/RecNum&gt;&lt;DisplayText&gt;&lt;style face="superscript"&gt;44&lt;/style&gt;&lt;/DisplayText&gt;&lt;record&gt;&lt;rec-number&gt;3637&lt;/rec-number&gt;&lt;foreign-keys&gt;&lt;key app="EN" db-id="f0xvxzva1xzsz1eatx55v5fcdx9r5f2z9edt" timestamp="1586512094"&gt;3637&lt;/key&gt;&lt;/foreign-keys&gt;&lt;ref-type name="Journal Article"&gt;17&lt;/ref-type&gt;&lt;contributors&gt;&lt;/contributors&gt;&lt;titles&gt;&lt;title&gt;The Atherosclerosis Risk in Communities (ARIC) Study: design and objectives. The ARIC investigators&lt;/title&gt;&lt;secondary-title&gt;Am J Epidemiol&lt;/secondary-title&gt;&lt;/titles&gt;&lt;periodical&gt;&lt;full-title&gt;Am J Epidemiol&lt;/full-title&gt;&lt;abbr-1&gt;American journal of epidemiology&lt;/abbr-1&gt;&lt;/periodical&gt;&lt;pages&gt;687-702&lt;/pages&gt;&lt;volume&gt;129&lt;/volume&gt;&lt;number&gt;4&lt;/number&gt;&lt;edition&gt;1989/04/01&lt;/edition&gt;&lt;keywords&gt;&lt;keyword&gt;African Continental Ancestry Group&lt;/keyword&gt;&lt;keyword&gt;Arteriosclerosis/blood/epidemiology/*etiology&lt;/keyword&gt;&lt;keyword&gt;Blood Coagulation&lt;/keyword&gt;&lt;keyword&gt;Cohort Studies&lt;/keyword&gt;&lt;keyword&gt;Coronary Disease/epidemiology/mortality&lt;/keyword&gt;&lt;keyword&gt;European Continental Ancestry Group&lt;/keyword&gt;&lt;keyword&gt;Female&lt;/keyword&gt;&lt;keyword&gt;Hospitalization&lt;/keyword&gt;&lt;keyword&gt;Humans&lt;/keyword&gt;&lt;keyword&gt;Male&lt;/keyword&gt;&lt;keyword&gt;Middle Aged&lt;/keyword&gt;&lt;keyword&gt;Population Surveillance&lt;/keyword&gt;&lt;keyword&gt;Prospective Studies&lt;/keyword&gt;&lt;keyword&gt;Risk Factors&lt;/keyword&gt;&lt;keyword&gt;Ultrasonography/methods&lt;/keyword&gt;&lt;keyword&gt;United States&lt;/keyword&gt;&lt;/keywords&gt;&lt;dates&gt;&lt;year&gt;1989&lt;/year&gt;&lt;pub-dates&gt;&lt;date&gt;Apr&lt;/date&gt;&lt;/pub-dates&gt;&lt;/dates&gt;&lt;isbn&gt;0002-9262 (Print)&amp;#xD;0002-9262 (Linking)&lt;/isbn&gt;&lt;accession-num&gt;2646917&lt;/accession-num&gt;&lt;urls&gt;&lt;related-urls&gt;&lt;url&gt;https://www.ncbi.nlm.nih.gov/pubmed/2646917&lt;/url&gt;&lt;/related-urls&gt;&lt;/urls&gt;&lt;/record&gt;&lt;/Cite&gt;&lt;/EndNote&gt;</w:instrTex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en-US"/>
              </w:rPr>
              <w:t>44</w:t>
            </w:r>
            <w:r w:rsidRPr="003456A0">
              <w:rPr>
                <w:rFonts w:eastAsia="Times New Roman" w:cs="Arial"/>
                <w:color w:val="000000"/>
                <w:szCs w:val="22"/>
                <w:lang w:val="en-US" w:eastAsia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17EF9017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454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C7777B4" w14:textId="2DF84333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37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E381AD1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color w:val="000000"/>
                <w:szCs w:val="22"/>
                <w:lang w:val="en-US" w:eastAsia="en-US"/>
              </w:rPr>
              <w:t>8,443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93C5FA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en-US"/>
              </w:rPr>
              <w:t>EUR</w:t>
            </w:r>
          </w:p>
        </w:tc>
      </w:tr>
      <w:tr w:rsidR="0003108A" w:rsidRPr="003456A0" w14:paraId="5568C130" w14:textId="77777777" w:rsidTr="009C3326">
        <w:trPr>
          <w:trHeight w:val="285"/>
          <w:jc w:val="center"/>
        </w:trPr>
        <w:tc>
          <w:tcPr>
            <w:tcW w:w="255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C9685B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b/>
                <w:bCs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b/>
                <w:bCs/>
                <w:szCs w:val="22"/>
                <w:lang w:val="en-US" w:eastAsia="en-US"/>
              </w:rPr>
              <w:t>Total</w:t>
            </w:r>
          </w:p>
        </w:tc>
        <w:tc>
          <w:tcPr>
            <w:tcW w:w="184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39B534A4" w14:textId="34D10719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b/>
                <w:bCs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b/>
                <w:bCs/>
                <w:szCs w:val="22"/>
                <w:lang w:val="en-US" w:eastAsia="en-US"/>
              </w:rPr>
              <w:t>42,096</w:t>
            </w:r>
          </w:p>
        </w:tc>
        <w:tc>
          <w:tcPr>
            <w:tcW w:w="17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77B1394A" w14:textId="2836BD51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b/>
                <w:bCs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b/>
                <w:bCs/>
                <w:szCs w:val="22"/>
                <w:lang w:val="en-US" w:eastAsia="en-US"/>
              </w:rPr>
              <w:t>27,509</w:t>
            </w:r>
          </w:p>
        </w:tc>
        <w:tc>
          <w:tcPr>
            <w:tcW w:w="15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4EFB12F" w14:textId="77777777" w:rsidR="0003108A" w:rsidRPr="0003108A" w:rsidRDefault="0003108A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b/>
                <w:bCs/>
                <w:szCs w:val="22"/>
                <w:lang w:val="en-US" w:eastAsia="en-US"/>
              </w:rPr>
            </w:pPr>
            <w:r w:rsidRPr="0003108A">
              <w:rPr>
                <w:rFonts w:eastAsia="Times New Roman" w:cs="Arial"/>
                <w:b/>
                <w:bCs/>
                <w:szCs w:val="22"/>
                <w:lang w:val="en-US" w:eastAsia="en-US"/>
              </w:rPr>
              <w:t>101,879</w:t>
            </w:r>
          </w:p>
        </w:tc>
        <w:tc>
          <w:tcPr>
            <w:tcW w:w="104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738967" w14:textId="77777777" w:rsidR="0003108A" w:rsidRPr="003456A0" w:rsidRDefault="0003108A" w:rsidP="00F933E3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szCs w:val="22"/>
                <w:lang w:val="en-US" w:eastAsia="en-US"/>
              </w:rPr>
            </w:pPr>
            <w:r w:rsidRPr="003456A0">
              <w:rPr>
                <w:rFonts w:eastAsia="Times New Roman" w:cs="Arial"/>
                <w:szCs w:val="22"/>
                <w:lang w:val="en-US" w:eastAsia="en-US"/>
              </w:rPr>
              <w:t> </w:t>
            </w:r>
          </w:p>
        </w:tc>
      </w:tr>
    </w:tbl>
    <w:p w14:paraId="79F397F7" w14:textId="77777777" w:rsidR="00F933E3" w:rsidRPr="003456A0" w:rsidRDefault="00F933E3">
      <w:pPr>
        <w:rPr>
          <w:rFonts w:cs="Arial"/>
          <w:lang w:val="en-US"/>
        </w:rPr>
      </w:pPr>
    </w:p>
    <w:p w14:paraId="22B63CF4" w14:textId="77777777" w:rsidR="00E033EA" w:rsidRPr="003456A0" w:rsidRDefault="00E033EA">
      <w:pPr>
        <w:rPr>
          <w:rFonts w:cs="Arial"/>
          <w:lang w:val="en-US"/>
        </w:rPr>
        <w:sectPr w:rsidR="00E033EA" w:rsidRPr="003456A0" w:rsidSect="003456A0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0B1CAC11" w14:textId="0A2329C7" w:rsidR="00FE3DD0" w:rsidRPr="003456A0" w:rsidRDefault="00FB748D" w:rsidP="003456A0">
      <w:pPr>
        <w:spacing w:line="240" w:lineRule="auto"/>
        <w:rPr>
          <w:rFonts w:cs="Arial"/>
          <w:lang w:val="en-US"/>
        </w:rPr>
      </w:pPr>
      <w:r>
        <w:rPr>
          <w:rFonts w:cs="Arial"/>
          <w:lang w:val="en-US"/>
        </w:rPr>
        <w:t>Suppl. Table 1</w:t>
      </w:r>
      <w:r w:rsidR="0043745A">
        <w:rPr>
          <w:rFonts w:cs="Arial"/>
          <w:lang w:val="en-US"/>
        </w:rPr>
        <w:t>9</w:t>
      </w:r>
      <w:r>
        <w:rPr>
          <w:rFonts w:cs="Arial"/>
          <w:lang w:val="en-US"/>
        </w:rPr>
        <w:t xml:space="preserve"> – </w:t>
      </w:r>
      <w:r w:rsidR="009C3326">
        <w:rPr>
          <w:rFonts w:cs="Arial"/>
          <w:lang w:val="en-US"/>
        </w:rPr>
        <w:t xml:space="preserve">Studies included from </w:t>
      </w:r>
      <w:r w:rsidR="00095ED4" w:rsidRPr="003456A0">
        <w:rPr>
          <w:rFonts w:cs="Arial"/>
          <w:lang w:val="en-US"/>
        </w:rPr>
        <w:t>Malik et al.</w:t>
      </w:r>
      <w:r w:rsidR="006C6AA4">
        <w:rPr>
          <w:rFonts w:cs="Arial"/>
          <w:lang w:val="en-US"/>
        </w:rPr>
        <w:fldChar w:fldCharType="begin">
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</w:fldChar>
      </w:r>
      <w:r w:rsidR="007F6D14">
        <w:rPr>
          <w:rFonts w:cs="Arial"/>
          <w:lang w:val="en-US"/>
        </w:rPr>
        <w:instrText xml:space="preserve"> ADDIN EN.CITE </w:instrText>
      </w:r>
      <w:r w:rsidR="007F6D14">
        <w:rPr>
          <w:rFonts w:cs="Arial"/>
          <w:lang w:val="en-US"/>
        </w:rPr>
        <w:fldChar w:fldCharType="begin">
          <w:fldData xml:space="preserve">PEVuZE5vdGU+PENpdGU+PEF1dGhvcj5NYWxpazwvQXV0aG9yPjxZZWFyPjIwMTg8L1llYXI+PFJl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</w:fldData>
        </w:fldChar>
      </w:r>
      <w:r w:rsidR="007F6D14">
        <w:rPr>
          <w:rFonts w:cs="Arial"/>
          <w:lang w:val="en-US"/>
        </w:rPr>
        <w:instrText xml:space="preserve"> ADDIN EN.CITE.DATA </w:instrText>
      </w:r>
      <w:r w:rsidR="007F6D14">
        <w:rPr>
          <w:rFonts w:cs="Arial"/>
          <w:lang w:val="en-US"/>
        </w:rPr>
      </w:r>
      <w:r w:rsidR="007F6D14">
        <w:rPr>
          <w:rFonts w:cs="Arial"/>
          <w:lang w:val="en-US"/>
        </w:rPr>
        <w:fldChar w:fldCharType="end"/>
      </w:r>
      <w:r w:rsidR="006C6AA4">
        <w:rPr>
          <w:rFonts w:cs="Arial"/>
          <w:lang w:val="en-US"/>
        </w:rPr>
      </w:r>
      <w:r w:rsidR="006C6AA4">
        <w:rPr>
          <w:rFonts w:cs="Arial"/>
          <w:lang w:val="en-US"/>
        </w:rPr>
        <w:fldChar w:fldCharType="separate"/>
      </w:r>
      <w:r w:rsidR="007F6D14" w:rsidRPr="007F6D14">
        <w:rPr>
          <w:rFonts w:cs="Arial"/>
          <w:noProof/>
          <w:vertAlign w:val="superscript"/>
          <w:lang w:val="en-US"/>
        </w:rPr>
        <w:t>4</w:t>
      </w:r>
      <w:r w:rsidR="006C6AA4">
        <w:rPr>
          <w:rFonts w:cs="Arial"/>
          <w:lang w:val="en-US"/>
        </w:rPr>
        <w:fldChar w:fldCharType="end"/>
      </w:r>
      <w:r w:rsidR="00095ED4" w:rsidRPr="003456A0">
        <w:rPr>
          <w:rFonts w:cs="Arial"/>
          <w:lang w:val="en-US"/>
        </w:rPr>
        <w:t xml:space="preserve"> </w:t>
      </w:r>
    </w:p>
    <w:tbl>
      <w:tblPr>
        <w:tblW w:w="7994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347"/>
        <w:gridCol w:w="2040"/>
        <w:gridCol w:w="1538"/>
        <w:gridCol w:w="1069"/>
      </w:tblGrid>
      <w:tr w:rsidR="006C6AA4" w:rsidRPr="003456A0" w14:paraId="519A113E" w14:textId="77777777" w:rsidTr="009C3326">
        <w:trPr>
          <w:trHeight w:val="300"/>
          <w:jc w:val="center"/>
        </w:trPr>
        <w:tc>
          <w:tcPr>
            <w:tcW w:w="334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CE590FD" w14:textId="77777777" w:rsidR="006C6AA4" w:rsidRPr="00C32915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C32915">
              <w:rPr>
                <w:rFonts w:eastAsia="Times New Roman" w:cs="Arial"/>
                <w:color w:val="000000"/>
                <w:szCs w:val="22"/>
                <w:lang w:eastAsia="de-DE"/>
              </w:rPr>
              <w:t>Study</w:t>
            </w:r>
          </w:p>
        </w:tc>
        <w:tc>
          <w:tcPr>
            <w:tcW w:w="204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F5452DB" w14:textId="61F5F60F" w:rsidR="006C6AA4" w:rsidRPr="00C32915" w:rsidRDefault="009C3326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>
              <w:rPr>
                <w:rFonts w:eastAsia="Times New Roman" w:cs="Arial"/>
                <w:color w:val="000000"/>
                <w:szCs w:val="22"/>
                <w:lang w:eastAsia="de-DE"/>
              </w:rPr>
              <w:t>I</w:t>
            </w:r>
            <w:r w:rsidR="006C6AA4" w:rsidRPr="00C32915">
              <w:rPr>
                <w:rFonts w:eastAsia="Times New Roman" w:cs="Arial"/>
                <w:color w:val="000000"/>
                <w:szCs w:val="22"/>
                <w:lang w:eastAsia="de-DE"/>
              </w:rPr>
              <w:t>schemic stroke</w:t>
            </w:r>
            <w:r w:rsidR="006C6AA4">
              <w:rPr>
                <w:rFonts w:eastAsia="Times New Roman" w:cs="Arial"/>
                <w:color w:val="000000"/>
                <w:szCs w:val="22"/>
                <w:lang w:eastAsia="de-DE"/>
              </w:rPr>
              <w:t xml:space="preserve"> (N)</w:t>
            </w:r>
          </w:p>
        </w:tc>
        <w:tc>
          <w:tcPr>
            <w:tcW w:w="153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0FB73E5" w14:textId="3828A201" w:rsidR="006C6AA4" w:rsidRPr="00C32915" w:rsidRDefault="009C3326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>
              <w:rPr>
                <w:rFonts w:eastAsia="Times New Roman" w:cs="Arial"/>
                <w:color w:val="000000"/>
                <w:szCs w:val="22"/>
                <w:lang w:eastAsia="de-DE"/>
              </w:rPr>
              <w:t>C</w:t>
            </w:r>
            <w:r w:rsidR="006C6AA4" w:rsidRPr="00C32915">
              <w:rPr>
                <w:rFonts w:eastAsia="Times New Roman" w:cs="Arial"/>
                <w:color w:val="000000"/>
                <w:szCs w:val="22"/>
                <w:lang w:eastAsia="de-DE"/>
              </w:rPr>
              <w:t>ontrols</w:t>
            </w:r>
            <w:r w:rsidR="006C6AA4">
              <w:rPr>
                <w:rFonts w:eastAsia="Times New Roman" w:cs="Arial"/>
                <w:color w:val="000000"/>
                <w:szCs w:val="22"/>
                <w:lang w:eastAsia="de-DE"/>
              </w:rPr>
              <w:t xml:space="preserve"> (N)</w:t>
            </w:r>
          </w:p>
        </w:tc>
        <w:tc>
          <w:tcPr>
            <w:tcW w:w="106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889C24C" w14:textId="77777777" w:rsidR="006C6AA4" w:rsidRPr="00C32915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C32915">
              <w:rPr>
                <w:rFonts w:eastAsia="Times New Roman" w:cs="Arial"/>
                <w:color w:val="000000"/>
                <w:szCs w:val="22"/>
                <w:lang w:eastAsia="de-DE"/>
              </w:rPr>
              <w:t>Ethnicity</w:t>
            </w:r>
          </w:p>
        </w:tc>
      </w:tr>
      <w:tr w:rsidR="006C6AA4" w:rsidRPr="003456A0" w14:paraId="367E7FFB" w14:textId="77777777" w:rsidTr="009C3326">
        <w:trPr>
          <w:trHeight w:val="300"/>
          <w:jc w:val="center"/>
        </w:trPr>
        <w:tc>
          <w:tcPr>
            <w:tcW w:w="3347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E945C9B" w14:textId="01D38D9F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CHARGE consortium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Qc2F0eTwvQXV0aG9yPjxZZWFyPjIwMDk8L1llYXI+PFJl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Qc2F0eTwvQXV0aG9yPjxZZWFyPjIwMDk8L1llYXI+PFJl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eastAsia="de-DE"/>
              </w:rPr>
              <w:t>45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AFF237D" w14:textId="03A5B3CB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3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028</w:t>
            </w:r>
          </w:p>
        </w:tc>
        <w:tc>
          <w:tcPr>
            <w:tcW w:w="1538" w:type="dxa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90178D5" w14:textId="66537BF1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80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613</w:t>
            </w:r>
          </w:p>
        </w:tc>
        <w:tc>
          <w:tcPr>
            <w:tcW w:w="1069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E9287CF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4C979C56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2E009C32" w14:textId="0205EA07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METASTROKE consortium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NYWxpazwvQXV0aG9yPjxZZWFyPjIwMTY8L1llYXI+PFJl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NYWxpazwvQXV0aG9yPjxZZWFyPjIwMTY8L1llYXI+PFJl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eastAsia="de-DE"/>
              </w:rPr>
              <w:t>46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 xml:space="preserve"> 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UcmF5bG9yPC9BdXRob3I+PFllYXI+MjAxMjwvWWVhcj48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UcmF5bG9yPC9BdXRob3I+PFllYXI+MjAxMjwvWWVhcj48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eastAsia="de-DE"/>
              </w:rPr>
              <w:t>47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6C77E869" w14:textId="75CD60B8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10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307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4F1C0399" w14:textId="306250D1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19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326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4EB368B7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5725E47E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6F555DEA" w14:textId="5FC10B36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NINDS-SiGN consortium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/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instrText xml:space="preserve"> ADDIN EN.CITE &lt;EndNote&gt;&lt;Cite&gt;&lt;Author&gt;Network&lt;/Author&gt;&lt;Year&gt;2016&lt;/Year&gt;&lt;RecNum&gt;3591&lt;/RecNum&gt;&lt;DisplayText&gt;&lt;style face="superscript"&gt;48&lt;/style&gt;&lt;/DisplayText&gt;&lt;record&gt;&lt;rec-number&gt;3591&lt;/rec-number&gt;&lt;foreign-keys&gt;&lt;key app="EN" db-id="f0xvxzva1xzsz1eatx55v5fcdx9r5f2z9edt" timestamp="1586443986"&gt;3591&lt;/key&gt;&lt;/foreign-keys&gt;&lt;ref-type name="Journal Article"&gt;17&lt;/ref-type&gt;&lt;contributors&gt;&lt;authors&gt;&lt;author&gt;Ninds Stroke Genetics Network&lt;/author&gt;&lt;author&gt;International Stroke Genetics, Consortium&lt;/author&gt;&lt;/authors&gt;&lt;/contributors&gt;&lt;titles&gt;&lt;title&gt;Loci associated with ischaemic stroke and its subtypes (SiGN): a genome-wide association study&lt;/title&gt;&lt;secondary-title&gt;Lancet Neurol&lt;/secondary-title&gt;&lt;/titles&gt;&lt;periodical&gt;&lt;full-title&gt;Lancet Neurol&lt;/full-title&gt;&lt;/periodical&gt;&lt;pages&gt;174-184&lt;/pages&gt;&lt;volume&gt;15&lt;/volume&gt;&lt;number&gt;2&lt;/number&gt;&lt;edition&gt;2015/12/29&lt;/edition&gt;&lt;keywords&gt;&lt;keyword&gt;Adolescent&lt;/keyword&gt;&lt;keyword&gt;Adult&lt;/keyword&gt;&lt;keyword&gt;Aged&lt;/keyword&gt;&lt;keyword&gt;Aged, 80 and over&lt;/keyword&gt;&lt;keyword&gt;Brain Ischemia/classification/*genetics&lt;/keyword&gt;&lt;keyword&gt;Case-Control Studies&lt;/keyword&gt;&lt;keyword&gt;Cohort Studies&lt;/keyword&gt;&lt;keyword&gt;Genetic Loci&lt;/keyword&gt;&lt;keyword&gt;Genome-Wide Association Study/*methods&lt;/keyword&gt;&lt;keyword&gt;Humans&lt;/keyword&gt;&lt;keyword&gt;Middle Aged&lt;/keyword&gt;&lt;keyword&gt;Nerve Tissue Proteins/*genetics&lt;/keyword&gt;&lt;keyword&gt;Stroke/classification/*genetics&lt;/keyword&gt;&lt;keyword&gt;Tetraspanins/*genetics&lt;/keyword&gt;&lt;keyword&gt;Young Adult&lt;/keyword&gt;&lt;/keywords&gt;&lt;dates&gt;&lt;year&gt;2016&lt;/year&gt;&lt;pub-dates&gt;&lt;date&gt;Feb&lt;/date&gt;&lt;/pub-dates&gt;&lt;/dates&gt;&lt;isbn&gt;1474-4465 (Electronic)&amp;#xD;1474-4422 (Linking)&lt;/isbn&gt;&lt;accession-num&gt;26708676&lt;/accession-num&gt;&lt;urls&gt;&lt;related-urls&gt;&lt;url&gt;https://www.ncbi.nlm.nih.gov/pubmed/26708676&lt;/url&gt;&lt;/related-urls&gt;&lt;/urls&gt;&lt;custom2&gt;PMC4912948&lt;/custom2&gt;&lt;electronic-resource-num&gt;10.1016/S1474-4422(15)00338-5&lt;/electronic-resource-num&gt;&lt;/record&gt;&lt;/Cite&gt;&lt;/EndNote&gt;</w:instrTex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eastAsia="de-DE"/>
              </w:rPr>
              <w:t>48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6F27EDBA" w14:textId="65879A22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7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743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69D7E2AB" w14:textId="6EB257A3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17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970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49A70897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43D620E7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63BB92E8" w14:textId="6C98619F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deCODE study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HdWRiamFydHNzb248L0F1dGhvcj48WWVhcj4yMDE1PC9Z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HdWRiamFydHNzb248L0F1dGhvcj48WWVhcj4yMDE1PC9Z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eastAsia="de-DE"/>
              </w:rPr>
              <w:t>49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485C6B55" w14:textId="1A91CC4A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4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483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1C8E7A97" w14:textId="7FF5DCCD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255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213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5AC0B53C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0427D6FB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08B90D45" w14:textId="76A50425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PIC-CVD</w:t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begin">
                <w:fldData xml:space="preserve">PEVuZE5vdGU+PENpdGU+PEF1dGhvcj5SaWJvbGk8L0F1dGhvcj48WWVhcj4yMDAyPC9ZZWFyPjxS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</w:fldData>
              </w:fldChar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instrText xml:space="preserve"> ADDIN EN.CITE </w:instrText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begin">
                <w:fldData xml:space="preserve">PEVuZE5vdGU+PENpdGU+PEF1dGhvcj5SaWJvbGk8L0F1dGhvcj48WWVhcj4yMDAyPC9ZZWFyPjxS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</w:fldData>
              </w:fldChar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instrText xml:space="preserve"> ADDIN EN.CITE.DATA </w:instrText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bCs/>
                <w:noProof/>
                <w:color w:val="000000"/>
                <w:szCs w:val="22"/>
                <w:vertAlign w:val="superscript"/>
                <w:lang w:eastAsia="de-DE"/>
              </w:rPr>
              <w:t>50</w:t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0AEE8581" w14:textId="2B0B466B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2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226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7B846600" w14:textId="73239321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7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897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2E18D4C8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2836FA1E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076F09F1" w14:textId="749559CC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de-DE"/>
              </w:rPr>
              <w:t>young lacunar stroke DNA resource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UcmF5bG9yPC9BdXRob3I+PFllYXI+MjAxNTwvWWVhcj48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</w:fldData>
              </w:fldChar>
            </w:r>
            <w:r w:rsidR="0043745A" w:rsidRPr="00CC2F1E">
              <w:rPr>
                <w:rFonts w:eastAsia="Times New Roman" w:cs="Arial"/>
                <w:color w:val="000000"/>
                <w:szCs w:val="22"/>
                <w:lang w:val="en-US" w:eastAsia="de-DE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UcmF5bG9yPC9BdXRob3I+PFllYXI+MjAxNTwvWWVhcj48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</w:fldData>
              </w:fldChar>
            </w:r>
            <w:r w:rsidR="0043745A" w:rsidRPr="00CC2F1E">
              <w:rPr>
                <w:rFonts w:eastAsia="Times New Roman" w:cs="Arial"/>
                <w:color w:val="000000"/>
                <w:szCs w:val="22"/>
                <w:lang w:val="en-US" w:eastAsia="de-DE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de-DE"/>
              </w:rPr>
              <w:t>51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439CC574" w14:textId="3383CB95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1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268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704FD020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970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5CA42C5B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0DEADB22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60260772" w14:textId="3E40FF79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SIFAP-GER/KORA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UcmF5bG9yPC9BdXRob3I+PFllYXI+MjAxNTwvWWVhcj48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UcmF5bG9yPC9BdXRob3I+PFllYXI+MjAxNTwvWWVhcj48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eastAsia="de-DE"/>
              </w:rPr>
              <w:t>51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31CFD1C4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981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0CAF29CB" w14:textId="65FFEA2F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1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824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3D65390B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3A0BBF41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05E55297" w14:textId="45849824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INTERSTROKE (EUR)</w:t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t xml:space="preserve"> </w:t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begin">
                <w:fldData xml:space="preserve">PEVuZE5vdGU+PENpdGU+PEF1dGhvcj5PJmFwb3M7RG9ubmVsbDwvQXV0aG9yPjxZZWFyPjIwMTA8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</w:fldData>
              </w:fldChar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instrText xml:space="preserve"> ADDIN EN.CITE </w:instrText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begin">
                <w:fldData xml:space="preserve">PEVuZE5vdGU+PENpdGU+PEF1dGhvcj5PJmFwb3M7RG9ubmVsbDwvQXV0aG9yPjxZZWFyPjIwMTA8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</w:fldData>
              </w:fldChar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instrText xml:space="preserve"> ADDIN EN.CITE.DATA </w:instrText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bCs/>
                <w:noProof/>
                <w:color w:val="000000"/>
                <w:szCs w:val="22"/>
                <w:vertAlign w:val="superscript"/>
                <w:lang w:eastAsia="de-DE"/>
              </w:rPr>
              <w:t>52</w:t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50E1E15A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826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048F2B71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863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358BFB90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52808B27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6FB505FD" w14:textId="29630ED1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de-DE"/>
              </w:rPr>
              <w:t>Heart and Vascular Health Study 1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LbHVuZ2VsPC9BdXRob3I+PFllYXI+MjAwMTwvWWVhcj48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==
</w:fldData>
              </w:fldChar>
            </w:r>
            <w:r w:rsidR="0043745A" w:rsidRPr="00CC2F1E">
              <w:rPr>
                <w:rFonts w:eastAsia="Times New Roman" w:cs="Arial"/>
                <w:color w:val="000000"/>
                <w:szCs w:val="22"/>
                <w:lang w:val="en-US" w:eastAsia="de-DE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LbHVuZ2VsPC9BdXRob3I+PFllYXI+MjAwMTwvWWVhcj48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==
</w:fldData>
              </w:fldChar>
            </w:r>
            <w:r w:rsidR="0043745A" w:rsidRPr="00CC2F1E">
              <w:rPr>
                <w:rFonts w:eastAsia="Times New Roman" w:cs="Arial"/>
                <w:color w:val="000000"/>
                <w:szCs w:val="22"/>
                <w:lang w:val="en-US" w:eastAsia="de-DE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de-DE"/>
              </w:rPr>
              <w:t>53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1EBC891E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577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41E4FF18" w14:textId="4B3E5CF9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1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331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6C3141FC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1A240FF7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2867441E" w14:textId="3E8CFA80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de-DE"/>
              </w:rPr>
              <w:t>Heart and Vascular Health Study 2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LbHVuZ2VsPC9BdXRob3I+PFllYXI+MjAwMTwvWWVhcj48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==
</w:fldData>
              </w:fldChar>
            </w:r>
            <w:r w:rsidR="0043745A" w:rsidRPr="00CC2F1E">
              <w:rPr>
                <w:rFonts w:eastAsia="Times New Roman" w:cs="Arial"/>
                <w:color w:val="000000"/>
                <w:szCs w:val="22"/>
                <w:lang w:val="en-US" w:eastAsia="de-DE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LbHVuZ2VsPC9BdXRob3I+PFllYXI+MjAwMTwvWWVhcj48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==
</w:fldData>
              </w:fldChar>
            </w:r>
            <w:r w:rsidR="0043745A" w:rsidRPr="00CC2F1E">
              <w:rPr>
                <w:rFonts w:eastAsia="Times New Roman" w:cs="Arial"/>
                <w:color w:val="000000"/>
                <w:szCs w:val="22"/>
                <w:lang w:val="en-US" w:eastAsia="de-DE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de-DE"/>
              </w:rPr>
              <w:t>53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30A9FB91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103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0424A459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570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7C1A70FF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3E73038D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74852D20" w14:textId="1AEEEFCD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Glasgow Stroke Sampe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/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instrText xml:space="preserve"> ADDIN EN.CITE &lt;EndNote&gt;&lt;Cite&gt;&lt;Author&gt;Power&lt;/Author&gt;&lt;Year&gt;2006&lt;/Year&gt;&lt;RecNum&gt;3599&lt;/RecNum&gt;&lt;DisplayText&gt;&lt;style face="superscript"&gt;54&lt;/style&gt;&lt;/DisplayText&gt;&lt;record&gt;&lt;rec-number&gt;3599&lt;/rec-number&gt;&lt;foreign-keys&gt;&lt;key app="EN" db-id="f0xvxzva1xzsz1eatx55v5fcdx9r5f2z9edt" timestamp="1586444355"&gt;3599&lt;/key&gt;&lt;/foreign-keys&gt;&lt;ref-type name="Journal Article"&gt;17&lt;/ref-type&gt;&lt;contributors&gt;&lt;authors&gt;&lt;author&gt;Power, C.&lt;/author&gt;&lt;author&gt;Elliott, J.&lt;/author&gt;&lt;/authors&gt;&lt;/contributors&gt;&lt;auth-address&gt;Centre for Paediatric Epidemiology and Biostatistics, Institute of Child Health, 30 Guilford Street, London WC1N 1EH, UK. C.Power@ich.ucl.ac.uk&lt;/auth-address&gt;&lt;titles&gt;&lt;title&gt;Cohort profile: 1958 British birth cohort (National Child Development Study)&lt;/title&gt;&lt;secondary-title&gt;Int J Epidemiol&lt;/secondary-title&gt;&lt;/titles&gt;&lt;periodical&gt;&lt;full-title&gt;Int J Epidemiol&lt;/full-title&gt;&lt;abbr-1&gt;International journal of epidemiology&lt;/abbr-1&gt;&lt;/periodical&gt;&lt;pages&gt;34-41&lt;/pages&gt;&lt;volume&gt;35&lt;/volume&gt;&lt;number&gt;1&lt;/number&gt;&lt;edition&gt;2005/09/13&lt;/edition&gt;&lt;keywords&gt;&lt;keyword&gt;Adolescent&lt;/keyword&gt;&lt;keyword&gt;Adult&lt;/keyword&gt;&lt;keyword&gt;Child&lt;/keyword&gt;&lt;keyword&gt;*Child Development&lt;/keyword&gt;&lt;keyword&gt;Child, Preschool&lt;/keyword&gt;&lt;keyword&gt;Cohort Studies&lt;/keyword&gt;&lt;keyword&gt;Female&lt;/keyword&gt;&lt;keyword&gt;Health Behavior&lt;/keyword&gt;&lt;keyword&gt;Health Surveys&lt;/keyword&gt;&lt;keyword&gt;Humans&lt;/keyword&gt;&lt;keyword&gt;Infant&lt;/keyword&gt;&lt;keyword&gt;Infant, Newborn&lt;/keyword&gt;&lt;keyword&gt;Male&lt;/keyword&gt;&lt;keyword&gt;Middle Aged&lt;/keyword&gt;&lt;keyword&gt;Population Surveillance/*methods&lt;/keyword&gt;&lt;keyword&gt;Social Class&lt;/keyword&gt;&lt;keyword&gt;United Kingdom&lt;/keyword&gt;&lt;/keywords&gt;&lt;dates&gt;&lt;year&gt;2006&lt;/year&gt;&lt;pub-dates&gt;&lt;date&gt;Feb&lt;/date&gt;&lt;/pub-dates&gt;&lt;/dates&gt;&lt;isbn&gt;0300-5771 (Print)&amp;#xD;0300-5771 (Linking)&lt;/isbn&gt;&lt;accession-num&gt;16155052&lt;/accession-num&gt;&lt;urls&gt;&lt;related-urls&gt;&lt;url&gt;https://www.ncbi.nlm.nih.gov/pubmed/16155052&lt;/url&gt;&lt;/related-urls&gt;&lt;/urls&gt;&lt;electronic-resource-num&gt;10.1093/ije/dyi183&lt;/electronic-resource-num&gt;&lt;/record&gt;&lt;/Cite&gt;&lt;/EndNote&gt;</w:instrTex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eastAsia="de-DE"/>
              </w:rPr>
              <w:t>54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75D0F34C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599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6C128E69" w14:textId="04D824DC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1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775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378975B3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79BD47B3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5D5C1A3A" w14:textId="7550236C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CADISP</w:t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begin">
                <w:fldData xml:space="preserve">PEVuZE5vdGU+PENpdGU+PEF1dGhvcj5EZWJldHRlPC9BdXRob3I+PFllYXI+MjAxNTwvWWVhcj48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</w:fldData>
              </w:fldChar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instrText xml:space="preserve"> ADDIN EN.CITE </w:instrText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begin">
                <w:fldData xml:space="preserve">PEVuZE5vdGU+PENpdGU+PEF1dGhvcj5EZWJldHRlPC9BdXRob3I+PFllYXI+MjAxNTwvWWVhcj48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</w:fldData>
              </w:fldChar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instrText xml:space="preserve"> ADDIN EN.CITE.DATA </w:instrText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bCs/>
                <w:noProof/>
                <w:color w:val="000000"/>
                <w:szCs w:val="22"/>
                <w:vertAlign w:val="superscript"/>
                <w:lang w:eastAsia="de-DE"/>
              </w:rPr>
              <w:t>55</w:t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5A5FA184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555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21C43C04" w14:textId="49265DDD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9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259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1346EA9F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17077C9F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6D74A7AB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VHIR-FMT-Barcelona</w:t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5AE6565E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520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518C2E10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315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09E1DB6A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64AF3469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15449723" w14:textId="37800EFE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val="en-US"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val="en-US" w:eastAsia="de-DE"/>
              </w:rPr>
              <w:t>Helsinki 2000 Ischemic Stroke Genetics Study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QdXRhYWxhPC9BdXRob3I+PFllYXI+MjAwOTwvWWVhcj48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</w:fldData>
              </w:fldChar>
            </w:r>
            <w:r w:rsidR="0043745A" w:rsidRPr="00CC2F1E">
              <w:rPr>
                <w:rFonts w:eastAsia="Times New Roman" w:cs="Arial"/>
                <w:color w:val="000000"/>
                <w:szCs w:val="22"/>
                <w:lang w:val="en-US" w:eastAsia="de-DE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QdXRhYWxhPC9BdXRob3I+PFllYXI+MjAwOTwvWWVhcj48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</w:fldData>
              </w:fldChar>
            </w:r>
            <w:r w:rsidR="0043745A" w:rsidRPr="00CC2F1E">
              <w:rPr>
                <w:rFonts w:eastAsia="Times New Roman" w:cs="Arial"/>
                <w:color w:val="000000"/>
                <w:szCs w:val="22"/>
                <w:lang w:val="en-US" w:eastAsia="de-DE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val="en-US" w:eastAsia="de-DE"/>
              </w:rPr>
              <w:t>56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1B30B316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501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36530E56" w14:textId="710685B3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1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813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2F34A79D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437F1F6F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307A8347" w14:textId="276400F6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SAHLSIS</w:t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begin">
                <w:fldData xml:space="preserve">PEVuZE5vdGU+PENpdGU+PEF1dGhvcj5CbG9tZ3JlbjwvQXV0aG9yPjxZZWFyPjIwMTg8L1llYXI+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</w:fldData>
              </w:fldChar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instrText xml:space="preserve"> ADDIN EN.CITE </w:instrText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begin">
                <w:fldData xml:space="preserve">PEVuZE5vdGU+PENpdGU+PEF1dGhvcj5CbG9tZ3JlbjwvQXV0aG9yPjxZZWFyPjIwMTg8L1llYXI+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</w:fldData>
              </w:fldChar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instrText xml:space="preserve"> ADDIN EN.CITE.DATA </w:instrText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</w:r>
            <w:r w:rsidR="0043745A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bCs/>
                <w:noProof/>
                <w:color w:val="000000"/>
                <w:szCs w:val="22"/>
                <w:vertAlign w:val="superscript"/>
                <w:lang w:eastAsia="de-DE"/>
              </w:rPr>
              <w:t>57</w:t>
            </w:r>
            <w:r w:rsidRPr="003456A0">
              <w:rPr>
                <w:rFonts w:eastAsia="Times New Roman" w:cs="Arial"/>
                <w:bCs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2B2CAA2D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298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6B8956AA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596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27245BC7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1FCEEDFD" w14:textId="77777777" w:rsidTr="009C3326">
        <w:trPr>
          <w:trHeight w:val="300"/>
          <w:jc w:val="center"/>
        </w:trPr>
        <w:tc>
          <w:tcPr>
            <w:tcW w:w="3347" w:type="dxa"/>
            <w:shd w:val="clear" w:color="auto" w:fill="auto"/>
            <w:noWrap/>
            <w:vAlign w:val="bottom"/>
            <w:hideMark/>
          </w:tcPr>
          <w:p w14:paraId="7EE5BB0A" w14:textId="383E8EE3" w:rsidR="006C6AA4" w:rsidRPr="003456A0" w:rsidRDefault="006C6AA4" w:rsidP="0043745A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MDC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NZWxhbmRlcjwvQXV0aG9yPjxZZWFyPjIwMDk8L1llYXI+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instrText xml:space="preserve"> ADDIN EN.CITE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begin">
                <w:fldData xml:space="preserve">PEVuZE5vdGU+PENpdGU+PEF1dGhvcj5NZWxhbmRlcjwvQXV0aG9yPjxZZWFyPjIwMDk8L1llYXI+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</w:fldData>
              </w:fldCha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instrText xml:space="preserve"> ADDIN EN.CITE.DATA </w:instrText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="0043745A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separate"/>
            </w:r>
            <w:r w:rsidR="0043745A" w:rsidRPr="0043745A">
              <w:rPr>
                <w:rFonts w:eastAsia="Times New Roman" w:cs="Arial"/>
                <w:noProof/>
                <w:color w:val="000000"/>
                <w:szCs w:val="22"/>
                <w:vertAlign w:val="superscript"/>
                <w:lang w:eastAsia="de-DE"/>
              </w:rPr>
              <w:t>58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fldChar w:fldCharType="end"/>
            </w:r>
          </w:p>
        </w:tc>
        <w:tc>
          <w:tcPr>
            <w:tcW w:w="2040" w:type="dxa"/>
            <w:shd w:val="clear" w:color="auto" w:fill="auto"/>
            <w:noWrap/>
            <w:vAlign w:val="center"/>
            <w:hideMark/>
          </w:tcPr>
          <w:p w14:paraId="578EE6F0" w14:textId="77777777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202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203E6C24" w14:textId="0D4B9E3A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4</w:t>
            </w:r>
            <w:r>
              <w:rPr>
                <w:rFonts w:eastAsia="Times New Roman" w:cs="Arial"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295</w:t>
            </w:r>
          </w:p>
        </w:tc>
        <w:tc>
          <w:tcPr>
            <w:tcW w:w="1069" w:type="dxa"/>
            <w:shd w:val="clear" w:color="auto" w:fill="auto"/>
            <w:noWrap/>
            <w:vAlign w:val="bottom"/>
            <w:hideMark/>
          </w:tcPr>
          <w:p w14:paraId="1E50B73D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color w:val="000000"/>
                <w:szCs w:val="22"/>
                <w:lang w:eastAsia="de-DE"/>
              </w:rPr>
              <w:t>EUR</w:t>
            </w:r>
          </w:p>
        </w:tc>
      </w:tr>
      <w:tr w:rsidR="006C6AA4" w:rsidRPr="003456A0" w14:paraId="50519FC6" w14:textId="77777777" w:rsidTr="009C3326">
        <w:trPr>
          <w:trHeight w:val="300"/>
          <w:jc w:val="center"/>
        </w:trPr>
        <w:tc>
          <w:tcPr>
            <w:tcW w:w="334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D9839F9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b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b/>
                <w:color w:val="000000"/>
                <w:szCs w:val="22"/>
                <w:lang w:eastAsia="de-DE"/>
              </w:rPr>
              <w:t>Total</w:t>
            </w:r>
          </w:p>
        </w:tc>
        <w:tc>
          <w:tcPr>
            <w:tcW w:w="204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F72D9F9" w14:textId="6103FC2E" w:rsidR="006C6AA4" w:rsidRPr="003456A0" w:rsidRDefault="006C6AA4" w:rsidP="009C3326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b/>
                <w:color w:val="000000"/>
                <w:szCs w:val="22"/>
                <w:lang w:eastAsia="de-DE"/>
              </w:rPr>
            </w:pPr>
            <w:r w:rsidRPr="003456A0">
              <w:rPr>
                <w:rFonts w:eastAsia="Times New Roman" w:cs="Arial"/>
                <w:b/>
                <w:color w:val="000000"/>
                <w:szCs w:val="22"/>
                <w:lang w:eastAsia="de-DE"/>
              </w:rPr>
              <w:t>34</w:t>
            </w:r>
            <w:r>
              <w:rPr>
                <w:rFonts w:eastAsia="Times New Roman" w:cs="Arial"/>
                <w:b/>
                <w:color w:val="000000"/>
                <w:szCs w:val="22"/>
                <w:lang w:eastAsia="de-DE"/>
              </w:rPr>
              <w:t>,</w:t>
            </w:r>
            <w:r w:rsidRPr="003456A0">
              <w:rPr>
                <w:rFonts w:eastAsia="Times New Roman" w:cs="Arial"/>
                <w:b/>
                <w:color w:val="000000"/>
                <w:szCs w:val="22"/>
                <w:lang w:eastAsia="de-DE"/>
              </w:rPr>
              <w:t>217</w:t>
            </w:r>
          </w:p>
        </w:tc>
        <w:tc>
          <w:tcPr>
            <w:tcW w:w="153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420E78C" w14:textId="37BC4C16" w:rsidR="006C6AA4" w:rsidRPr="003456A0" w:rsidRDefault="005F7B39" w:rsidP="005F7B39">
            <w:pPr>
              <w:tabs>
                <w:tab w:val="clear" w:pos="567"/>
              </w:tabs>
              <w:spacing w:before="0" w:after="0" w:line="240" w:lineRule="auto"/>
              <w:jc w:val="center"/>
              <w:rPr>
                <w:rFonts w:eastAsia="Times New Roman" w:cs="Arial"/>
                <w:b/>
                <w:color w:val="000000"/>
                <w:szCs w:val="22"/>
                <w:lang w:eastAsia="de-DE"/>
              </w:rPr>
            </w:pPr>
            <w:r>
              <w:rPr>
                <w:rFonts w:eastAsia="Times New Roman" w:cs="Arial"/>
                <w:b/>
                <w:color w:val="000000"/>
                <w:szCs w:val="22"/>
                <w:lang w:eastAsia="de-DE"/>
              </w:rPr>
              <w:t>404</w:t>
            </w:r>
            <w:r w:rsidR="006C6AA4">
              <w:rPr>
                <w:rFonts w:eastAsia="Times New Roman" w:cs="Arial"/>
                <w:b/>
                <w:color w:val="000000"/>
                <w:szCs w:val="22"/>
                <w:lang w:eastAsia="de-DE"/>
              </w:rPr>
              <w:t>,</w:t>
            </w:r>
            <w:r>
              <w:rPr>
                <w:rFonts w:eastAsia="Times New Roman" w:cs="Arial"/>
                <w:b/>
                <w:color w:val="000000"/>
                <w:szCs w:val="22"/>
                <w:lang w:eastAsia="de-DE"/>
              </w:rPr>
              <w:t>630</w:t>
            </w:r>
          </w:p>
        </w:tc>
        <w:tc>
          <w:tcPr>
            <w:tcW w:w="106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8BAFC34" w14:textId="77777777" w:rsidR="006C6AA4" w:rsidRPr="003456A0" w:rsidRDefault="006C6AA4" w:rsidP="00EE246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eastAsia="Times New Roman" w:cs="Arial"/>
                <w:b/>
                <w:sz w:val="20"/>
                <w:szCs w:val="20"/>
                <w:lang w:eastAsia="de-DE"/>
              </w:rPr>
            </w:pPr>
          </w:p>
        </w:tc>
      </w:tr>
    </w:tbl>
    <w:p w14:paraId="53F4FD0F" w14:textId="77777777" w:rsidR="00EE2467" w:rsidRPr="003456A0" w:rsidRDefault="00EE2467">
      <w:pPr>
        <w:rPr>
          <w:rFonts w:cs="Arial"/>
          <w:lang w:val="en-US"/>
        </w:rPr>
      </w:pPr>
    </w:p>
    <w:p w14:paraId="5E8C5CBF" w14:textId="77777777" w:rsidR="00E033EA" w:rsidRPr="003456A0" w:rsidRDefault="00E033EA" w:rsidP="005E393C">
      <w:pPr>
        <w:pStyle w:val="EndNoteBibliographyTitle"/>
        <w:rPr>
          <w:lang w:val="en-US"/>
        </w:rPr>
        <w:sectPr w:rsidR="00E033EA" w:rsidRPr="003456A0" w:rsidSect="003456A0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6FD35BD1" w14:textId="77777777" w:rsidR="00350234" w:rsidRPr="003456A0" w:rsidRDefault="00350234" w:rsidP="00350234">
      <w:pPr>
        <w:spacing w:before="100" w:beforeAutospacing="1" w:after="100" w:afterAutospacing="1" w:line="240" w:lineRule="exact"/>
        <w:jc w:val="center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b/>
          <w:spacing w:val="12"/>
          <w:sz w:val="20"/>
          <w:lang w:val="en-US" w:eastAsia="de-DE"/>
        </w:rPr>
        <w:t>MEGASTROKE CONSORTIUM</w:t>
      </w:r>
    </w:p>
    <w:p w14:paraId="45E43580" w14:textId="26AD4953" w:rsidR="00350234" w:rsidRPr="003456A0" w:rsidRDefault="00350234" w:rsidP="00350234">
      <w:pPr>
        <w:spacing w:before="100" w:beforeAutospacing="1" w:after="100" w:afterAutospacing="1" w:line="240" w:lineRule="exact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 xml:space="preserve">Rainer Malik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Ganesh Chauha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tthew Traylo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uralidharan Sargurupremraj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4,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Yukinori Okad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,7,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niket Mishr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4,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Loes Rutten-Jacob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nne-Katrin Gies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ander W van der Laa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olveig Gretarsdotti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hristopher D Ander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2,13,14,1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ichael Chong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Hieab HH Adam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6,1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Tetsuro Ag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Peter Almgre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Philippe Amouyel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,2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Hakan Ay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2,1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Traci M Bartz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Oscar R Benavent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teve Beva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Giorgio B Boncoragli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Robert D Brown, Jr. 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dam S Butterworth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8,2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aty Carrer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0,3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ara L Carty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2,3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Daniel I Chasma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4,3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Wei-Min Che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ohn W Col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dolfo Corre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Ioana Cotlarciuc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arlos Cruchag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40,4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ohn Danesh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8,42,43,4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Paul IW de Bakk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45,4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nita L DeStefan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47,4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rcel den Hoed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4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Qing Dua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5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tefan T Engelt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51,5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Guido J Falcon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53,5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Rebecca F Gottesma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5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Raji P Grewal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5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Vilmundur Gudna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57,5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tefan Gustafs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5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effrey Haessl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Tamara B Harri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hamad Hassa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ki S Havulinn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3,6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usan R Heckbert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Elizabeth G Holliday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6,6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George Howard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Fang-Chi Hsu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Hyacinth I Hyacinth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7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 Arfan Ikram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Erik Ingels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71,7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rguerite R Irvi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7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Xueqiu Jia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7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ordi Jiménez-Cond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7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ulie A John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76,7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 Wouter Jukem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7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sahiro Kana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,7,7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Keith L Keen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80,8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Brett M Kissel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8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Dawn O Kleindorf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8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harles Kooperberg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ichiaki Kub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8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Leslie A Lang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8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arl D Langefeld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8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laudia Langenberg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8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Lenore J Laun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8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in-Moo Le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8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Robin Lemmen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89,9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Didier Ley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9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athryn M Lewi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92,9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Wei-Yu Li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8,9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rne G Lindgre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95,9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Erik Lorentze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9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Patrik K Magnus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9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ane Maguir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9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ni Manichaikul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Patrick F McArdl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0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ames F Meschi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0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Braxton D Mitchell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00,10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Thomas H Mosley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03,10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ichael A Nall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05,10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Toshiharu Ninomiy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0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rtin J O'Donnell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5,10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Bruce M Psaty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09,110,111,11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ara L Pulit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13,4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Kristiina Rannikmä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14,11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lexander P Rein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5,11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Kathryn M Rexrod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1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Kenneth Ric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1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tephen S Rich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Paul M Ridk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4,3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Natalia S Rost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9,1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Peter M Rothwell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1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erome I Rott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20,12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Tatjana Rundek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2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Ralph L Sacc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2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aori Sakau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7,12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ichele M Sal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2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Veikko Saloma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Bishwa R Sapkot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2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Reinhold Schmidt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2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arsten O Schmidt 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2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Ulf Schmink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2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Pankaj Sharm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gnieszka Slowik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2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athie LM Sudlow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14,11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hristian Tanislav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3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Turgut Tatlisumak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31,13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Kent D Taylo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20,12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Vincent NS Thij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33,13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Gudmar Thorleifs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Unnur Thorsteinsdotti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teffen Tiedt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tella Trompet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3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hristophe Tzouri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5,136,13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ornelia M van Duij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38,13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tthew Walter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4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Nicholas J Wareham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8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ylvia Wassertheil-Smoll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4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ames G Wil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4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Kerri L Wiggin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0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Qiong Yang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4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alim Yusuf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Najaf Ami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Hugo S Aparici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85,4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Donna K Arnett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8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ohn Atti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8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lexa S Beis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47,4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laudine Ber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8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ulie E Buring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4,3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riana Bustamant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8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Valeria Cas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9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Yu-Ching Cheng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9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eung Hoan Cho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92,4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yesha Chowha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85,4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Natalia Cullell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ean-François Dartigue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93,19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Hossein Delavara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95,9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Pilar Delgad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9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rcus Dör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96,19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Gunnar Engström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Ian Ford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9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Wander S Gurpreet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9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nders Hamste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0,20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Laura Heitsch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tsushi Hozaw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Laura Ibanez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ndreea Ilinc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95,9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rtin Ingels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otoki Iwasak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Rebecca D Jack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Katarina Jood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Pekka Jousilaht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ara Kaffashia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4,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Lalit Kalr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sahiro Kamouch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1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Takanari Kitazon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1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Olafur Kjartans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1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nja Klos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1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Peter J Koudstaal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1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erzy Krupinsk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1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Daniel L Labovitz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1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athy C Lauri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1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hristopher R Lev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1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Linxin L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1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Lars Lind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1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ecilia M Lindgre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20,22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Vasileios Liouta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22,4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Yong Mei Liu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2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Oscar L Lopez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2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Hirata Makot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2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Nicolas Martinez-Majand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7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Koichi Matsud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2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Naoko Minegish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oan Montaner 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2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ndrew P Morri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27,22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Elena Muiñ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rtina Müller-Nurasyid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29,230,23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Bo Norrving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95,9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oichi Ogishim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Eugenio A Parat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3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Leema Reddy Peddareddygar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5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Nancy L Pederse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98,23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oanna Per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2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rkus Perol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3,23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lessandro Pezzin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3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ilvana Pilegg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3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Raquel Rabionet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3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Iolanda Riba-Llen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rta Ribasé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3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ose R Romer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85,4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aume Roqu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39,24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nthony G Rudd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41,24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ntti-Pekka Sari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43,24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Ralhan Sarju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9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hloe Sarnowsk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47,4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koto Sasak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4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laudia L Satizabal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85,4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moru Satoh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4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Naveed Satta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4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Norie Sawad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Gerli Sibolt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7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Ásgeir Sigurds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4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lbert Smith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4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Kenji Sobu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4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arolina Soriano-Tárrag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4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Tara Stann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4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O Colin Stin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5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David J Stott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5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Konstantin Strauch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29,25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Takako Takai 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Hideo Tanak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53,25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Kozo Tann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4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lexander Teum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5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Liisa Tompp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7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Nuria P Torres-Aguil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Emmanuel Touz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56,25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hoichiro Tsugane 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ndre G Uitterlinde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5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Einar M Valdimars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5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ven J van der Le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Henry Völzk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5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Kenji Wakai 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5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David Wei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6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tephen R William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6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harles DA Wolf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41,24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Quenna Wong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1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Huichun Xu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9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Taiki Yamaj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0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Dharambir K Sangher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25,169,17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Olle Meland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Christina Jer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7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Daniel Strbia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72,17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Israel Fernandez-Cadena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1,30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W T Longstreth, J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74,6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Arndt Rolf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7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un Hata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0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Daniel Woo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8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onathan Rosand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2,13,14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Guillaume Par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emma C Hopewell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76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Danish Salehee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7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Kari Stefans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1,17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Bradford B Worrall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79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teven J Kittner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7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udha Seshadr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80,4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yriam Fornag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74,181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Hugh S Marku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3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Joanna MM Howson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28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Yoichiro Kamatani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6,182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Stephanie Debette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4,5</w:t>
      </w:r>
      <w:r w:rsidRPr="003456A0">
        <w:rPr>
          <w:rFonts w:eastAsia="Calibri" w:cs="Arial"/>
          <w:spacing w:val="12"/>
          <w:sz w:val="20"/>
          <w:lang w:val="en-US" w:eastAsia="de-DE"/>
        </w:rPr>
        <w:t xml:space="preserve">, Martin Dichgans </w:t>
      </w:r>
      <w:r w:rsidRPr="003456A0">
        <w:rPr>
          <w:rFonts w:eastAsia="Calibri" w:cs="Arial"/>
          <w:spacing w:val="12"/>
          <w:sz w:val="20"/>
          <w:vertAlign w:val="superscript"/>
          <w:lang w:val="en-US" w:eastAsia="de-DE"/>
        </w:rPr>
        <w:t>1,183,184</w:t>
      </w:r>
    </w:p>
    <w:p w14:paraId="5EE5494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 Institute for Stroke and Dementia Research (ISD), University Hospital, LMU Munich, Munich, Germany</w:t>
      </w:r>
    </w:p>
    <w:p w14:paraId="1D38806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 Centre for Brain Research, Indian Institute of Science, Bangalore, India</w:t>
      </w:r>
    </w:p>
    <w:p w14:paraId="1BA2F34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3 Stroke Research Group, Division of Clinical Neurosciences, University of Cambridge, UK</w:t>
      </w:r>
    </w:p>
    <w:p w14:paraId="555C5218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4 INSERM U1219 Bordeaux Population Health Research Center, Bordeaux, France</w:t>
      </w:r>
    </w:p>
    <w:p w14:paraId="51C6585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5 University of Bordeaux, Bordeaux, France</w:t>
      </w:r>
    </w:p>
    <w:p w14:paraId="41387BA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6 Laboratory for Statistical Analysis, RIKEN Center for Integrative Medical Sciences, Yokohama, Japan</w:t>
      </w:r>
    </w:p>
    <w:p w14:paraId="2EEC2197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7 Department of Statistical Genetics, Osaka University Graduate School of Medicine, Osaka, Japan</w:t>
      </w:r>
    </w:p>
    <w:p w14:paraId="33D15D9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8 Laboratory of Statistical Immunology, Immunology Frontier Research Center (WPI-IFReC), Osaka University, Suita, Japan.</w:t>
      </w:r>
    </w:p>
    <w:p w14:paraId="02016658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9 Department of Neurology, Massachusetts General Hospital, Harvard Medical School, Boston, MA, USA</w:t>
      </w:r>
    </w:p>
    <w:p w14:paraId="0ABFFFA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0 Laboratory of Experimental Cardiology, Division of Heart and Lungs, University Medical Center Utrecht, University of Utrecht, Utrecht,Netherlands</w:t>
      </w:r>
    </w:p>
    <w:p w14:paraId="02C09B85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1 deCODE genetics/AMGEN inc, Reykjavik, Iceland</w:t>
      </w:r>
    </w:p>
    <w:p w14:paraId="321AF79A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2 Center for Genomic Medicine, Massachusetts General Hospital (MGH), Boston, MA, USA</w:t>
      </w:r>
    </w:p>
    <w:p w14:paraId="4F99A5A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3 J. Philip Kistler Stroke Research Center, Department of Neurology, MGH, Boston, MA, USA</w:t>
      </w:r>
    </w:p>
    <w:p w14:paraId="5475691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4 Program in Medical and Population Genetics, Broad Institute, Cambridge, MA, USA</w:t>
      </w:r>
    </w:p>
    <w:p w14:paraId="374D544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5 Population Health Research Institute, McMaster University, Hamilton, Canada</w:t>
      </w:r>
    </w:p>
    <w:p w14:paraId="2CA6CEC2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6 Department of Epidemiology, Erasmus University Medical Center, Rotterdam, Netherlands</w:t>
      </w:r>
    </w:p>
    <w:p w14:paraId="1656AD57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7 Department of Radiology and Nuclear Medicine, Erasmus University Medical Center, Rotterdam, Netherlands</w:t>
      </w:r>
    </w:p>
    <w:p w14:paraId="1644935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8 Department of Medicine and Clinical Science, Graduate School of Medical Sciences, Kyushu University, Fukuoka, Japan</w:t>
      </w:r>
    </w:p>
    <w:p w14:paraId="5FD41A1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9 Department of Clinical Sciences, Lund University, Malmö, Sweden</w:t>
      </w:r>
    </w:p>
    <w:p w14:paraId="66F99668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0 Univ. Lille, Inserm, Institut Pasteur de Lille, LabEx DISTALZ-UMR1167, Risk factors and molecular determinants of aging-related diseases, F-59000 Lille, France</w:t>
      </w:r>
    </w:p>
    <w:p w14:paraId="100BFA8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1 Centre Hosp. Univ Lille, Epidemiology and Public Health Department, F-59000 Lille, France</w:t>
      </w:r>
    </w:p>
    <w:p w14:paraId="3696283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2 AA Martinos Center for Biomedical Imaging, Department of Radiology, Massachusetts General Hospital, Harvard Medical School, Boston, MA, USA</w:t>
      </w:r>
    </w:p>
    <w:p w14:paraId="3990A6E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3 Cardiovascular Health Research Unit, Departments of Biostatistics and Medicine, University of Washington, Seattle, WA, USA</w:t>
      </w:r>
    </w:p>
    <w:p w14:paraId="7D5FFA9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4 Division of Neurology, Faculty of Medicine, Brain Research Center, University of British Columbia, Vancouver, Canada</w:t>
      </w:r>
    </w:p>
    <w:p w14:paraId="661CF9F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5 School of Life Science, University of Lincoln, Lincoln, UK</w:t>
      </w:r>
    </w:p>
    <w:p w14:paraId="00AEA93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6 Department of Cerebrovascular Diseases, Fondazione IRCCS Istituto Neurologico "Carlo Besta", Milano, Italy</w:t>
      </w:r>
    </w:p>
    <w:p w14:paraId="479D673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7 Department of Neurology, Mayo Clinic Rochester, Rochester, MN, USA</w:t>
      </w:r>
    </w:p>
    <w:p w14:paraId="7C8D551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8 MRC/BHF Cardiovascular Epidemiology Unit, Department of Public Health and Primary Care, University of Cambridge, Cambridge, UK</w:t>
      </w:r>
    </w:p>
    <w:p w14:paraId="55071E5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9 The National Institute for Health Research Blood and Transplant Research Unit in Donor Health and Genomics, University of Cambridge, UK</w:t>
      </w:r>
    </w:p>
    <w:p w14:paraId="0D22C8BE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30 Neurovascular Research Laboratory, Vall d'Hebron Institut of Research, Neurology and Medicine Departments-Universitat Autònoma de Barcelona, Vall d’Hebrón Hospital, Barcelona, Spain</w:t>
      </w:r>
    </w:p>
    <w:p w14:paraId="0A7BE72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31 Stroke Pharmacogenomics and Genetics, Fundacio Docència i Recerca MutuaTerrassa, Terrassa, Spain</w:t>
      </w:r>
    </w:p>
    <w:p w14:paraId="4E5FC3F8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32 Children's Research Institute, Children's National Medical Center, Washington, DC, USA</w:t>
      </w:r>
    </w:p>
    <w:p w14:paraId="4AEDE42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33 Center for Translational Science, George Washington University, Washington, DC, USA</w:t>
      </w:r>
    </w:p>
    <w:p w14:paraId="23566497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34 Division of Preventive Medicine, Brigham and Women's Hospital, Boston, MA, USA</w:t>
      </w:r>
    </w:p>
    <w:p w14:paraId="445DC61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35 Harvard Medical School, Boston, MA, USA</w:t>
      </w:r>
    </w:p>
    <w:p w14:paraId="5C84C335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36 Center for Public Health Genomics, Department of Public Health Sciences, University of Virginia, Charlottesville, VA, USA</w:t>
      </w:r>
    </w:p>
    <w:p w14:paraId="6C41AF3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37 Department of Neurology, University of Maryland School of Medicine and Baltimore VAMC, Baltimore, MD, USA</w:t>
      </w:r>
    </w:p>
    <w:p w14:paraId="2EEB4DC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38 Departments of Medicine, Pediatrics and Population Health Science, University of Mississippi Medical Center, Jackson, MS, USA</w:t>
      </w:r>
    </w:p>
    <w:p w14:paraId="1412ECA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39 Institute of Cardiovascular Research, Royal Holloway University of London, UK  &amp;  Ashford and St Peters Hospital, Surrey UK</w:t>
      </w:r>
    </w:p>
    <w:p w14:paraId="350DD96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40 Department of Psychiatry,The Hope Center Program on Protein Aggregation and Neurodegeneration (HPAN),Washington University, School of Medicine, St. Louis, MO, USA</w:t>
      </w:r>
    </w:p>
    <w:p w14:paraId="6F5AEFC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41 Department of Developmental Biology, Washington University School of Medicine, St. Louis, MO, USA</w:t>
      </w:r>
    </w:p>
    <w:p w14:paraId="0EACB20E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42 NIHR Blood and Transplant Research Unit in Donor Health and Genomics, Department of Public Health and Primary Care, University of Cambridge, Cambridge, UK</w:t>
      </w:r>
    </w:p>
    <w:p w14:paraId="12378F2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43 Wellcome Trust Sanger Institute, Wellcome Trust Genome Campus, Hinxton,  Cambridge, UK</w:t>
      </w:r>
    </w:p>
    <w:p w14:paraId="787B199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44 British Heart Foundation, Cambridge Centre of Excellence, Department of Medicine, University of Cambridge, Cambridge, UK</w:t>
      </w:r>
    </w:p>
    <w:p w14:paraId="2590A01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45 Department of Medical Genetics, University Medical Center Utrecht, Utrecht, Netherlands</w:t>
      </w:r>
    </w:p>
    <w:p w14:paraId="3859CEF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46 Department of Epidemiology, Julius Center for Health Sciences and Primary Care, University Medical Center Utrecht, Utrecht, Netherlands</w:t>
      </w:r>
    </w:p>
    <w:p w14:paraId="6866DB2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47 Boston University School of Public Health, Boston, MA, USA</w:t>
      </w:r>
    </w:p>
    <w:p w14:paraId="4CF29B85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48 Framingham Heart Study, Framingham, MA, USA</w:t>
      </w:r>
    </w:p>
    <w:p w14:paraId="12451F2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49 Department of Immunology, Genetics and Pathology and Science for Life Laboratory, Uppsala University, Uppsala, Sweden</w:t>
      </w:r>
    </w:p>
    <w:p w14:paraId="00C9BD5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50 Department of Genetics, University of North Carolina, Chapel Hill, NC, USA</w:t>
      </w:r>
    </w:p>
    <w:p w14:paraId="5672859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51 Department of Neurology and Stroke Center, Basel University Hospital, Switzerland</w:t>
      </w:r>
    </w:p>
    <w:p w14:paraId="027B7515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52 Neurorehabilitation Unit, University and University Center for Medicine of Aging and Rehabilitation Basel, Felix Platter Hospital, Basel, Switzerland</w:t>
      </w:r>
    </w:p>
    <w:p w14:paraId="55475E4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53 Department of Neurology, Yale University School of Medicine, New Haven, CT, USA</w:t>
      </w:r>
    </w:p>
    <w:p w14:paraId="2DF9883E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54 Program in Medical and Population Genetics, The Broad Institute of Harvard and MIT, Cambridge, MA, USA</w:t>
      </w:r>
    </w:p>
    <w:p w14:paraId="58EC7BF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55 Department of Neurology, Johns Hopkins University School of Medicine, Baltimore, MD, USA</w:t>
      </w:r>
    </w:p>
    <w:p w14:paraId="035C19C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56 Neuroscience Institute, SF Medical Center, Trenton, NJ, USA</w:t>
      </w:r>
    </w:p>
    <w:p w14:paraId="7F55D4D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57 Icelandic Heart Association Research Institute, Kopavogur, Iceland</w:t>
      </w:r>
    </w:p>
    <w:p w14:paraId="1AD3050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58 University of Iceland, Faculty of Medicine, Reykjavik, Iceland</w:t>
      </w:r>
    </w:p>
    <w:p w14:paraId="2C7413E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59 Department of Medical Sciences, Molecular Epidemiology and Science for Life Laboratory, Uppsala University, Uppsala, Sweden</w:t>
      </w:r>
    </w:p>
    <w:p w14:paraId="7C2BD67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60 Division of Public Health Sciences, Fred Hutchinson Cancer Research Center, Seattle, WA, USA</w:t>
      </w:r>
    </w:p>
    <w:p w14:paraId="38CF5565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61 Laboratory of Epidemiology and Population Science, National Institute on Aging, National Institutes of Health, Bethesda, MD, USA</w:t>
      </w:r>
    </w:p>
    <w:p w14:paraId="050BC628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62 Department of Neurology, Leeds General Infirmary, Leeds Teaching Hospitals NHS Trust, Leeds, UK</w:t>
      </w:r>
    </w:p>
    <w:p w14:paraId="2FBDA46E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63 National Institute for Health and Welfare, Helsinki, Finland</w:t>
      </w:r>
    </w:p>
    <w:p w14:paraId="1959D6C5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64 FIMM - Institute for Molecular Medicine Finland, Helsinki, Finland</w:t>
      </w:r>
    </w:p>
    <w:p w14:paraId="26910FF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65 Department of Epidemiology, University of Washington, Seattle, WA, USA</w:t>
      </w:r>
    </w:p>
    <w:p w14:paraId="261F679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66 Public Health Stream, Hunter Medical Research Institute, New Lambton, Australia</w:t>
      </w:r>
    </w:p>
    <w:p w14:paraId="1DD6611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67 Faculty of Health and Medicine, University of Newcastle, Newcastle, Australia</w:t>
      </w:r>
    </w:p>
    <w:p w14:paraId="4457FA5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68 School of Public Health, University of Alabama at Birmingham, Birmingham, AL, USA</w:t>
      </w:r>
    </w:p>
    <w:p w14:paraId="7E2B918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69 Department of Biostatistical Sciences, Wake Forest School of Medicine, Winston-Salem, NC, USA</w:t>
      </w:r>
    </w:p>
    <w:p w14:paraId="687BC608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70 Aflac Cancer and Blood Disorder Center, Department of Pediatrics, Emory University School of Medicine, Atlanta, GA, USA</w:t>
      </w:r>
    </w:p>
    <w:p w14:paraId="6F690BD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71 Department of Medicine, Division of Cardiovascular Medicine, Stanford University School of Medicine, CA, USA</w:t>
      </w:r>
    </w:p>
    <w:p w14:paraId="2BF7A59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72 Department of Medical Sciences, Molecular Epidemiology and Science for Life Laboratory, Uppsala University, Uppsala, Sweden</w:t>
      </w:r>
    </w:p>
    <w:p w14:paraId="5697BF0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73 Epidemiology, School of Public Health, University of Alabama at Birmingham, USA</w:t>
      </w:r>
    </w:p>
    <w:p w14:paraId="1689874E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74 Brown Foundation Institute of Molecular Medicine, University of Texas Health Science Center at Houston, Houston, TX, USA</w:t>
      </w:r>
    </w:p>
    <w:p w14:paraId="3518818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75 Neurovascular Research Group (NEUVAS), Neurology Department, Institut Hospital del Mar d'Investigació Mèdica, Universitat Autònoma de Barcelona, Barcelona, Spain</w:t>
      </w:r>
    </w:p>
    <w:p w14:paraId="082E92E8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76 Department of Pharmacotherapy and Translational Research and Center for Pharmacogenomics, University of Florida, College of Pharmacy, Gainesville, FL, USA</w:t>
      </w:r>
    </w:p>
    <w:p w14:paraId="7DC686D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77 Division of Cardiovascular Medicine, College of Medicine, University of Florida, Gainesville, FL, USA</w:t>
      </w:r>
    </w:p>
    <w:p w14:paraId="4430385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78 Department of Cardiology, Leiden University Medical Center, Leiden, the Netherlands</w:t>
      </w:r>
    </w:p>
    <w:p w14:paraId="08EEC8EA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79 Program in Bioinformatics and Integrative Genomics, Harvard Medical School, Boston, MA, USA</w:t>
      </w:r>
    </w:p>
    <w:p w14:paraId="4B9E61E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80 Department of Biology, East Carolina University, Greenville, NC, USA</w:t>
      </w:r>
    </w:p>
    <w:p w14:paraId="161F54F5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81 Center for Health Disparities, East Carolina University, Greenville, NC, USA</w:t>
      </w:r>
    </w:p>
    <w:p w14:paraId="4B0AF3A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82 University of Cincinnati College of Medicine, Cincinnati, OH, USA</w:t>
      </w:r>
    </w:p>
    <w:p w14:paraId="7E320D6E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83 RIKEN Center for Integrative Medical Sciences, Yokohama, Japan</w:t>
      </w:r>
    </w:p>
    <w:p w14:paraId="613A24E7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84 Department of Medicine, University of Colorado Denver, Anschutz Medical Campus, Aurora, CO, USA</w:t>
      </w:r>
    </w:p>
    <w:p w14:paraId="0EA69A2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85 Center for Public Health Genomics and Department of Biostatistical Sciences, Wake Forest School of Medicine, Winston-Salem, NC, USA</w:t>
      </w:r>
    </w:p>
    <w:p w14:paraId="28744A52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86 MRC Epidemiology Unit, University of Cambridge School of Clinical Medicine, Institute of Metabolic Science, Cambridge Biomedical Campus, Cambridge, UK</w:t>
      </w:r>
    </w:p>
    <w:p w14:paraId="1053ED3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87 Intramural Research Program, National Institute on Aging, National Institutes of Health, Bethesda, MD, USA</w:t>
      </w:r>
    </w:p>
    <w:p w14:paraId="7EBFAD5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88 Department of Neurology, Radiology, and Biomedical Engineering, Washington University School of Medicine, St. Louis, MO, USA</w:t>
      </w:r>
    </w:p>
    <w:p w14:paraId="1A68FCEE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89 KU Leuven – University of Leuven, Department of Neurosciences,  Experimental Neurology, Leuven, Belgium</w:t>
      </w:r>
    </w:p>
    <w:p w14:paraId="48BBFDB8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90 VIB Center for Brain &amp; Disease Research, University Hospitals Leuven, Department of Neurology, Leuven, Belgium</w:t>
      </w:r>
    </w:p>
    <w:p w14:paraId="6F014BB7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91 Univ.-Lille, INSERM U 1171. CHU Lille. Lille, France</w:t>
      </w:r>
    </w:p>
    <w:p w14:paraId="1FC29D7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92 Department of Medical and Molecular Genetics, King's College London, London, UK</w:t>
      </w:r>
    </w:p>
    <w:p w14:paraId="081F02E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93 SGDP Centre, Institute of Psychiatry, Psychology &amp; Neuroscience, King's College London, London, UK</w:t>
      </w:r>
    </w:p>
    <w:p w14:paraId="28BED4E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94 Northern Institute for Cancer Research, Paul O'Gorman Building, Newcastle University, Newcastle, UK</w:t>
      </w:r>
    </w:p>
    <w:p w14:paraId="3BFB3162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95 Department of Clinical Sciences Lund, Neurology, Lund University, Lund, Sweden</w:t>
      </w:r>
    </w:p>
    <w:p w14:paraId="2EA259AA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96 Department of Neurology and Rehabilitation Medicine, Skåne University Hospital, Lund, Sweden</w:t>
      </w:r>
    </w:p>
    <w:p w14:paraId="2556992A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97 Bioinformatics Core Facility, University of Gothenburg, Gothenburg, Sweden</w:t>
      </w:r>
    </w:p>
    <w:p w14:paraId="063EA1E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98 Department of Medical Epidemiology and Biostatistics, Karolinska Institutet, Stockholm, Sweden</w:t>
      </w:r>
    </w:p>
    <w:p w14:paraId="2BD5AC87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99 University of Technology Sydney, Faculty of Health, Ultimo, Australia</w:t>
      </w:r>
    </w:p>
    <w:p w14:paraId="3F4884D2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00 Department of Medicine, University of Maryland School of Medicine, MD, USA</w:t>
      </w:r>
    </w:p>
    <w:p w14:paraId="5C1C3498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01 Department of Neurology, Mayo Clinic, Jacksonville, FL, USA</w:t>
      </w:r>
    </w:p>
    <w:p w14:paraId="411A8FE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02 Geriatrics Research and Education Clinical Center, Baltimore Veterans Administration Medical Center, Baltimore, MD, USA</w:t>
      </w:r>
    </w:p>
    <w:p w14:paraId="33102F5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03 Division of Geriatrics, School of Medicine, University of Mississippi Medical Center, Jackson, MS, USA</w:t>
      </w:r>
    </w:p>
    <w:p w14:paraId="0EF612C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04 Memory Impairment and Neurodegenerative Dementia Center, University of Mississippi Medical Center, Jackson, MS, USA</w:t>
      </w:r>
    </w:p>
    <w:p w14:paraId="113BFA4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05 Laboratory of Neurogenetics, National Institute on Aging, National institutes of Health, Bethesda, MD, USA</w:t>
      </w:r>
    </w:p>
    <w:p w14:paraId="44FDF57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06 Data Tecnica International, Glen Echo MD, USA</w:t>
      </w:r>
    </w:p>
    <w:p w14:paraId="5DBE0D5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07 Department of Epidemiology and Public Health, Graduate School of Medical Sciences, Kyushu University, Fukuoka, Japan</w:t>
      </w:r>
    </w:p>
    <w:p w14:paraId="5F120D1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08 Clinical Research Facility, Department of Medicine, NUI Galway, Galway, Ireland</w:t>
      </w:r>
    </w:p>
    <w:p w14:paraId="528DAA7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09 Cardiovascular Health Research Unit, Department of Medicine, University of Washington, Seattle, WA, USA</w:t>
      </w:r>
    </w:p>
    <w:p w14:paraId="1FD2438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10 Department of Epidemiology, University of Washington, Seattle, WA</w:t>
      </w:r>
    </w:p>
    <w:p w14:paraId="607605E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11 Department of Health Services, University of Washington, Seattle, WA, USA</w:t>
      </w:r>
    </w:p>
    <w:p w14:paraId="2ACE84E2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12 Kaiser Permanente Washington Health Research Institute, Seattle, WA, USA</w:t>
      </w:r>
    </w:p>
    <w:p w14:paraId="4FCC8A8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13 Brain Center Rudolf Magnus, Department of Neurology, University Medical Center Utrecht, Utrecht, The Netherlands</w:t>
      </w:r>
    </w:p>
    <w:p w14:paraId="74EB07E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14 Usher Institute of Population Health Sciences and Informatics, University of Edinburgh, Edinburgh, UK</w:t>
      </w:r>
    </w:p>
    <w:p w14:paraId="779AFED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15 Centre for Clinical Brain Sciences, University of Edinburgh, Edinburgh, UK</w:t>
      </w:r>
    </w:p>
    <w:p w14:paraId="103024F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16 Fred Hutchinson Cancer Research Center, University of Washington, Seattle, WA, USA</w:t>
      </w:r>
    </w:p>
    <w:p w14:paraId="22064ED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17 Department of Medicine, Brigham and Women's Hospital, Boston, MA, USA</w:t>
      </w:r>
    </w:p>
    <w:p w14:paraId="670AD89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18 Department of Biostatistics, University of Washington, Seattle, WA, USA</w:t>
      </w:r>
    </w:p>
    <w:p w14:paraId="262497F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19 Nuffield Department of Clinical Neurosciences, University of Oxford, UK</w:t>
      </w:r>
    </w:p>
    <w:p w14:paraId="64E78B0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20 Institute for Translational Genomics and Population Sciences, Los Angeles Biomedical Research Institute at  Harbor-UCLA Medical Center, Torrance, CA, USA</w:t>
      </w:r>
    </w:p>
    <w:p w14:paraId="21CDFF7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21 Division of Genomic Outcomes, Department of Pediatrics, Harbor-UCLA Medical Center, Torrance, CA, USA</w:t>
      </w:r>
    </w:p>
    <w:p w14:paraId="76CD286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22 Department of Neurology, Miller School of Medicine, University of Miami, Miami, FL, USA</w:t>
      </w:r>
    </w:p>
    <w:p w14:paraId="3792F00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23 Department of Allergy and Rheumatology, Graduate School of Medicine, the University of Tokyo, Tokyo, Japan</w:t>
      </w:r>
    </w:p>
    <w:p w14:paraId="1B0EE77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24 Center for Public Health Genomics, University of Virginia, Charlottesville, VA, USA</w:t>
      </w:r>
    </w:p>
    <w:p w14:paraId="25D3103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25 Department of Pediatrics, College of Medicine, University of Oklahoma Health Sciences Center, Oklahoma City, OK, USA</w:t>
      </w:r>
    </w:p>
    <w:p w14:paraId="2D228A4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26 Department of Neurology, Medical University of Graz, Graz, Austria</w:t>
      </w:r>
    </w:p>
    <w:p w14:paraId="211F1C9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27 University Medicine  Greifswald, Institute for Community Medicine, SHIP-KEF, Greifswald, Germany</w:t>
      </w:r>
    </w:p>
    <w:p w14:paraId="41985DB7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28 University Medicine  Greifswald,  Department of Neurology, Greifswald, Germany</w:t>
      </w:r>
    </w:p>
    <w:p w14:paraId="0D500A4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29 Department of Neurology, Jagiellonian University, Krakow, Poland</w:t>
      </w:r>
    </w:p>
    <w:p w14:paraId="52A7F72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30 Department of Neurology, Justus Liebig University, Giessen, Germany</w:t>
      </w:r>
    </w:p>
    <w:p w14:paraId="10C0679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31 Department of Clinical Neurosciences/Neurology, Institute of Neuroscience and Physiology, Sahlgrenska Academy at University of Gothenburg, Gothenburg, Sweden</w:t>
      </w:r>
    </w:p>
    <w:p w14:paraId="40529A9E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32 Sahlgrenska University Hospital, Gothenburg, Sweden</w:t>
      </w:r>
    </w:p>
    <w:p w14:paraId="3C0270E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33 Stroke Division, Florey Institute of Neuroscience and Mental Health, University of Melbourne, Heidelberg, Australia</w:t>
      </w:r>
    </w:p>
    <w:p w14:paraId="44B2D93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34 Austin Health, Department of Neurology, Heidelberg, Australia</w:t>
      </w:r>
    </w:p>
    <w:p w14:paraId="1C42DCE8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35 Department of Internal Medicine, Section Gerontology and Geriatrics, Leiden University Medical Center, Leiden, the Netherlands</w:t>
      </w:r>
    </w:p>
    <w:p w14:paraId="4C217B4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36 INSERM U1219, Bordeaux, France</w:t>
      </w:r>
    </w:p>
    <w:p w14:paraId="3B83728A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37 Department of Public Health, Bordeaux University Hospital, Bordeaux, France</w:t>
      </w:r>
    </w:p>
    <w:p w14:paraId="3CCDFBD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38 Genetic Epidemiology Unit, Department of Epidemiology, Erasmus University Medical Center Rotterdam, Netherlands</w:t>
      </w:r>
    </w:p>
    <w:p w14:paraId="45441E0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39 Center for Medical Systems Biology, Leiden, Netherlands</w:t>
      </w:r>
    </w:p>
    <w:p w14:paraId="6141F7F2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40 School of Medicine, Dentistry and Nursing at the University of Glasgow, Glasgow, UK</w:t>
      </w:r>
    </w:p>
    <w:p w14:paraId="3AD1D83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41 Department of Epidemiology and Population Health, Albert Einstein College of Medicine, NY, USA</w:t>
      </w:r>
    </w:p>
    <w:p w14:paraId="1F6116B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42 Department of Physiology and Biophysics, University of Mississippi Medical Center, Jackson, MS, USA</w:t>
      </w:r>
    </w:p>
    <w:p w14:paraId="6AB0542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43 A full list of members and affiliations appears in the Supplementary Note</w:t>
      </w:r>
    </w:p>
    <w:p w14:paraId="099A0DF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44 Department of Human Genetics, McGill University, Montreal, Canada</w:t>
      </w:r>
    </w:p>
    <w:p w14:paraId="761607AE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45 Department of Pathophysiology, Institute of Biomedicine and Translation Medicine, University of Tartu, Tartu, Estonia</w:t>
      </w:r>
    </w:p>
    <w:p w14:paraId="4631875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46 Department of Cardiac Surgery, Tartu University Hospital, Tartu, Estonia</w:t>
      </w:r>
    </w:p>
    <w:p w14:paraId="7521C21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47 Clinical Gene Networks AB,Stockholm, Sweden</w:t>
      </w:r>
    </w:p>
    <w:p w14:paraId="2B1FA9A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48 Department of Genetics and Genomic Sciences, The Icahn Institute for Genomics and Multiscale Biology Icahn School of Medicine at Mount Sinai, New York, NY , USA</w:t>
      </w:r>
    </w:p>
    <w:p w14:paraId="78BC0F4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49 Department of Pathophysiology, Institute of Biomedicine and Translation Medicine, University of Tartu, Biomeedikum, Tartu, Estonia</w:t>
      </w:r>
    </w:p>
    <w:p w14:paraId="61A23B87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50 Integrated Cardio Metabolic Centre, Department of Medicine, Karolinska Institutet, Karolinska Universitetssjukhuset, Huddinge, Sweden.</w:t>
      </w:r>
    </w:p>
    <w:p w14:paraId="27D2A14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51 Clinical Gene Networks AB, Stockholm, Sweden</w:t>
      </w:r>
    </w:p>
    <w:p w14:paraId="5681141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52 Sorbonne Universités, UPMC Univ. Paris 06, INSERM, UMR_S 1166, Team Genomics &amp; Pathophysiology of Cardiovascular Diseases, Paris, France</w:t>
      </w:r>
    </w:p>
    <w:p w14:paraId="30EC187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53 ICAN Institute for Cardiometabolism and Nutrition, Paris, France</w:t>
      </w:r>
    </w:p>
    <w:p w14:paraId="6C732E7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54 Department of Biomedical Engineering, University of Virginia, Charlottesville, VA, USA</w:t>
      </w:r>
    </w:p>
    <w:p w14:paraId="19CBB0D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55 Group Health Research Institute, Group Health Cooperative, Seattle, WA, USA</w:t>
      </w:r>
    </w:p>
    <w:p w14:paraId="364C78A2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56 Seattle Epidemiologic Research and Information Center, VA Office of Research and Development, Seattle, WA, USA</w:t>
      </w:r>
    </w:p>
    <w:p w14:paraId="2EBCA5B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57 Cardiovascular Research Center, Massachusetts General Hospital, Boston, MA, USA</w:t>
      </w:r>
    </w:p>
    <w:p w14:paraId="162EF0B2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58 Department of Medical Research, Bærum Hospital, Vestre Viken Hospital Trust, Gjettum, Norway</w:t>
      </w:r>
    </w:p>
    <w:p w14:paraId="21D4968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59 Saw Swee Hock School of Public Health, National University of Singapore and National University Health System, Singapore</w:t>
      </w:r>
    </w:p>
    <w:p w14:paraId="739EDBC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60 National Heart and Lung Institute, Imperial College London, London, UK</w:t>
      </w:r>
    </w:p>
    <w:p w14:paraId="306175D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61 Department of Gene Diagnostics and Therapeutics, Research Institute, National Center for Global Health and Medicine, Tokyo, Japan</w:t>
      </w:r>
    </w:p>
    <w:p w14:paraId="25F2CDB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62 Department of Epidemiology, Tulane University School of Public Health and Tropical Medicine, New Orleans, LA, USA</w:t>
      </w:r>
    </w:p>
    <w:p w14:paraId="6EC9BA3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63 Department of Cardiology,University Medical Center Groningen, University of Groningen, Netherlands</w:t>
      </w:r>
    </w:p>
    <w:p w14:paraId="4BF8E12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64 MRC-PHE Centre for Environment and Health, School of Public Health, Department of Epidemiology and Biostatistics, Imperial College London, London, UK</w:t>
      </w:r>
    </w:p>
    <w:p w14:paraId="25E2C95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65 Department of Epidemiology and Biostatistics, Imperial College London, London, UK</w:t>
      </w:r>
    </w:p>
    <w:p w14:paraId="0854156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66 Department of Cardiology, Ealing Hospital NHS Trust, Southall, UK</w:t>
      </w:r>
    </w:p>
    <w:p w14:paraId="1CC7079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67 National Heart, Lung and Blood Research Institute, Division of Intramural Research, Population Sciences Branch, Framingham, MA, USA</w:t>
      </w:r>
    </w:p>
    <w:p w14:paraId="1A7ACB2E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68 A full list of members and affiliations appears at the end of the manuscript</w:t>
      </w:r>
    </w:p>
    <w:p w14:paraId="73D1545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69 Department of Phamaceutical Sciences, Collge of Pharmacy, University of Oklahoma Health Sciences Center, Oklahoma City, OK, USA</w:t>
      </w:r>
    </w:p>
    <w:p w14:paraId="409D630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70 Oklahoma Center for Neuroscience, Oklahoma City, OK, USA</w:t>
      </w:r>
    </w:p>
    <w:p w14:paraId="70ECB9B7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71 Department of Pathology and Genetics, Institute of Biomedicine, The Sahlgrenska Academy at University of Gothenburg, Gothenburg, Sweden</w:t>
      </w:r>
    </w:p>
    <w:p w14:paraId="449D87D5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72 Department of Neurology, Helsinki University Hospital, Helsinki, Finland</w:t>
      </w:r>
    </w:p>
    <w:p w14:paraId="6A70D50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73 Clinical Neurosciences, Neurology, University of Helsinki, Helsinki, Finland</w:t>
      </w:r>
    </w:p>
    <w:p w14:paraId="05A8BDBE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74 Department of Neurology, University of Washington, Seattle, WA, USA</w:t>
      </w:r>
    </w:p>
    <w:p w14:paraId="3583D9D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75 Albrecht Kossel Institute, University Clinic of Rostock, Rostock, Germany</w:t>
      </w:r>
    </w:p>
    <w:p w14:paraId="1E4919A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76 Clinical Trial Service Unit and Epidemiological Studies Unit, Nuffield Department of Population Health, University of Oxford, Oxford, UK</w:t>
      </w:r>
    </w:p>
    <w:p w14:paraId="756AAC08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77 Department of Genetics, Perelman School of Medicine, University of Pennsylvania, PA, USA</w:t>
      </w:r>
    </w:p>
    <w:p w14:paraId="185692D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78 Faculty of Medicine, University of Iceland, Reykjavik, Iceland</w:t>
      </w:r>
    </w:p>
    <w:p w14:paraId="4C4CE7C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79 Departments of Neurology and Public Health Sciences, University of Virginia School of Medicine, Charlottesville, VA, USA</w:t>
      </w:r>
    </w:p>
    <w:p w14:paraId="3D6384D2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80 Department of Neurology, Boston University School of Medicine, Boston, MA, USA</w:t>
      </w:r>
    </w:p>
    <w:p w14:paraId="2DEB3E7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81 Human Genetics Center, University of Texas Health Science Center at Houston, Houston, TX, USA</w:t>
      </w:r>
    </w:p>
    <w:p w14:paraId="34C8FEDA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82 Center for Genomic Medicine, Kyoto University Graduate School of Medicine, Kyoto, Japan</w:t>
      </w:r>
    </w:p>
    <w:p w14:paraId="1DE5C8F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83 Munich Cluster for Systems Neurology (SyNergy), Munich, Germany</w:t>
      </w:r>
    </w:p>
    <w:p w14:paraId="135A6D9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84 German Center for Neurodegenerative Diseases (DZNE), Munich, Germany</w:t>
      </w:r>
    </w:p>
    <w:p w14:paraId="0F2A070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85 Boston University School of Medicine, Boston, MA, USA</w:t>
      </w:r>
    </w:p>
    <w:p w14:paraId="5A5B751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86 University of Kentucky College of Public Health, Lexington, KY, USA</w:t>
      </w:r>
    </w:p>
    <w:p w14:paraId="01A821B8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87 University of Newcastle and Hunter Medical Research Institute, New Lambton, Australia</w:t>
      </w:r>
    </w:p>
    <w:p w14:paraId="2A2236F5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88 Univ. Montpellier, Inserm, U1061, Montpellier, France</w:t>
      </w:r>
    </w:p>
    <w:p w14:paraId="7DA327C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89 Centre for Research in Environmental Epidemiology, Barcelona, Spain</w:t>
      </w:r>
    </w:p>
    <w:p w14:paraId="773ABDC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90 Department of Neurology, Università degli Studi di Perugia, Umbria, Italy</w:t>
      </w:r>
    </w:p>
    <w:p w14:paraId="239026E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91 Department of Medicine, University of Maryland School of Medicine, Baltimore, MD, USA</w:t>
      </w:r>
    </w:p>
    <w:p w14:paraId="6C3260F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92 Broad Institute, Cambridge, MA, USA</w:t>
      </w:r>
    </w:p>
    <w:p w14:paraId="63BF8C4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93 Univ. Bordeaux, Inserm, Bordeaux Population Health Research Center, UMR 1219, Bordeaux, France</w:t>
      </w:r>
    </w:p>
    <w:p w14:paraId="4676170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94 Bordeaux University Hospital, Department of Neurology, Memory Clinic, Bordeaux, France</w:t>
      </w:r>
    </w:p>
    <w:p w14:paraId="3B5F2697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95 Neurovascular Research Laboratory. Vall d'Hebron Institut of Research, Neurology and Medicine Departments-Universitat Autònoma de Barcelona. Vall d’Hebrón Hospital, Barcelona, Spain</w:t>
      </w:r>
    </w:p>
    <w:p w14:paraId="4C5832AA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96 University Medicine Greifswald, Department of Internal Medicine B, Greifswald, Germany</w:t>
      </w:r>
    </w:p>
    <w:p w14:paraId="6E9C8C5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97 DZHK, Greifswald, Germany</w:t>
      </w:r>
    </w:p>
    <w:p w14:paraId="06C16EC8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98 Robertson Center for Biostatistics, University of Glasgow, Glasgow, UK</w:t>
      </w:r>
    </w:p>
    <w:p w14:paraId="45C39B8A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199 Hero DMC Heart Institute, Dayanand Medical College &amp; Hospital, Ludhiana, India</w:t>
      </w:r>
    </w:p>
    <w:p w14:paraId="7C32CF67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00 Atherosclerosis Research Unit, Department of Medicine Solna, Karolinska Institutet, Stockholm, Sweden</w:t>
      </w:r>
    </w:p>
    <w:p w14:paraId="444B8D3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01 Karolinska Institutet, Stockholm, Sweden</w:t>
      </w:r>
    </w:p>
    <w:p w14:paraId="2174647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02 Division of Emergency Medicine, and Department of Neurology, Washington University School of Medicine, St. Louis, MO, USA</w:t>
      </w:r>
    </w:p>
    <w:p w14:paraId="094031D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03 Tohoku Medical Megabank Organization, Sendai, Japan</w:t>
      </w:r>
    </w:p>
    <w:p w14:paraId="7EC5709A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04 Department of Psychiatry, Washington University School of Medicine, St. Louis, MO, USA</w:t>
      </w:r>
    </w:p>
    <w:p w14:paraId="777DC02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05 Department of Public Health and Caring Sciences / Geriatrics, Uppsala University, Uppsala, Sweden</w:t>
      </w:r>
    </w:p>
    <w:p w14:paraId="2E425E7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06 Epidemiology and Prevention Group, Center for Public Health Sciences, National Cancer Center, Tokyo, Japan</w:t>
      </w:r>
    </w:p>
    <w:p w14:paraId="432F7052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07 Department of Internal Medicine and the Center for Clinical and Translational Science, The Ohio State University, Columbus, OH, USA</w:t>
      </w:r>
    </w:p>
    <w:p w14:paraId="0DF4D94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08 Institute of Neuroscience and Physiology, the Sahlgrenska Academy at University of Gothenburg, Goteborg, Sweden</w:t>
      </w:r>
    </w:p>
    <w:p w14:paraId="053F2F77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09 Department of Basic and Clinical Neurosciences, King's College London, London, UK</w:t>
      </w:r>
    </w:p>
    <w:p w14:paraId="640C9915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10 Department of Health Care Administration and Management, Graduate School of Medical Sciences, Kyushu University, Japan</w:t>
      </w:r>
    </w:p>
    <w:p w14:paraId="5259A4F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11 Department of Medicine and Clinical Science, Graduate School of Medical Sciences, Kyushu University, Japan</w:t>
      </w:r>
    </w:p>
    <w:p w14:paraId="5419F4D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12 Landspitali National University Hospital, Departments of Neurology &amp; Radiology, Reykjavik, Iceland</w:t>
      </w:r>
    </w:p>
    <w:p w14:paraId="02D1B70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13 Department of Neurology, Heidelberg University Hospital, Germany</w:t>
      </w:r>
    </w:p>
    <w:p w14:paraId="4267CE8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14 Department of Neurology, Erasmus University Medical Center</w:t>
      </w:r>
    </w:p>
    <w:p w14:paraId="236BE1DA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15 Hospital Universitari Mutua Terrassa, Terrassa (Barcelona), Spain</w:t>
      </w:r>
    </w:p>
    <w:p w14:paraId="7CC41E8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16 Albert Einstein College of Medicine, Montefiore Medical Center, New York, NY, USA</w:t>
      </w:r>
    </w:p>
    <w:p w14:paraId="0AD3A23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17 John Hunter Hospital, Hunter Medical Research Institute and University of Newcastle, Newcastle, NSW, Australia</w:t>
      </w:r>
    </w:p>
    <w:p w14:paraId="7403FAC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18 Centre for Prevention of Stroke and Dementia, Nuffield Department of Clinical Neurosciences, University of Oxford, UK</w:t>
      </w:r>
    </w:p>
    <w:p w14:paraId="57B80DAA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19 Department of Medical Sciences, Uppsala University, Uppsala, Sweden</w:t>
      </w:r>
    </w:p>
    <w:p w14:paraId="4AF1124B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20 Genetic and Genomic Epidemiology Unit, Wellcome Trust Centre for Human Genetics, University of Oxford, Oxford, UK</w:t>
      </w:r>
    </w:p>
    <w:p w14:paraId="1D57916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21 The Wellcome Trust Centre for Human Genetics, Oxford, UK</w:t>
      </w:r>
    </w:p>
    <w:p w14:paraId="4372D5B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22 Beth Israel Deaconess Medical Center, Boston, MA, USA</w:t>
      </w:r>
    </w:p>
    <w:p w14:paraId="277CD20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23 Wake Forest School of Medicine, Wake Forest, NC, USA</w:t>
      </w:r>
    </w:p>
    <w:p w14:paraId="7A9116A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24 Department of Neurology, University of Pittsburgh, Pittsburgh, PA, USA</w:t>
      </w:r>
    </w:p>
    <w:p w14:paraId="2B1ED78A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25 BioBank Japan, Laboratory of Clinical Sequencing, Department of Computational biology and medical Sciences, Graduate school of Frontier Sciences, The University of Tokyo, Tokyo, Japan</w:t>
      </w:r>
    </w:p>
    <w:p w14:paraId="593F9F1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26 Neurovascular Research Laboratory, Vall d'Hebron Institut of Research, Neurology and Medicine Departments-Universitat Autònoma de Barcelona. Vall d’Hebrón Hospital, Barcelona, Spain</w:t>
      </w:r>
    </w:p>
    <w:p w14:paraId="78C682DA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27 Department of Biostatistics, University of Liverpool, Liverpool, UK</w:t>
      </w:r>
    </w:p>
    <w:p w14:paraId="7296D50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28 Wellcome Trust Centre for Human Genetics, University of Oxford, Oxford, UK</w:t>
      </w:r>
    </w:p>
    <w:p w14:paraId="1F78A7F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29 Institute of Genetic Epidemiology, Helmholtz Zentrum München - German Research Center for Environmental Health, Neuherberg, Germany</w:t>
      </w:r>
    </w:p>
    <w:p w14:paraId="72D1ABB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30 Department of Medicine I, Ludwig-Maximilians-Universität, Munich, Germany</w:t>
      </w:r>
    </w:p>
    <w:p w14:paraId="70B6642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31 DZHK (German Centre for Cardiovascular Research), partner site Munich Heart Alliance, Munich, Germany</w:t>
      </w:r>
    </w:p>
    <w:p w14:paraId="202CF4A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32 Department of Cerebrovascular Diseases, Fondazione IRCCS Istituto Neurologico “Carlo Besta”, Milano, Italy</w:t>
      </w:r>
    </w:p>
    <w:p w14:paraId="77B16A7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33 Karolinska Institutet, MEB, Stockholm, Sweden</w:t>
      </w:r>
    </w:p>
    <w:p w14:paraId="6C4EA7AE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34 University of Tartu, Estonian Genome Center, Tartu, Estonia, Tartu, Estonia</w:t>
      </w:r>
    </w:p>
    <w:p w14:paraId="2083A4A4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35 Department of Clinical and Experimental Sciences, Neurology Clinic, University of Brescia, Italy</w:t>
      </w:r>
    </w:p>
    <w:p w14:paraId="754FE6B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36 Translational Genomics Unit, Department of Oncology, IRCCS Istituto di Ricerche Farmacologiche Mario Negri, Milano, Italy</w:t>
      </w:r>
    </w:p>
    <w:p w14:paraId="1553E59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37 Department of Genetics, Microbiology and Statistics, University of Barcelona, Barcelona, Spain</w:t>
      </w:r>
    </w:p>
    <w:p w14:paraId="4E9B67F5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38 Psychiatric Genetics Unit, Group of Psychiatry, Mental Health and Addictions, Vall d’Hebron Research Institute (VHIR), Universitat Autònoma de Barcelona, Biomedical Network Research Centre on Mental Health (CIBERSAM), Barcelona, Spain</w:t>
      </w:r>
    </w:p>
    <w:p w14:paraId="3AF0123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39 Department of Neurology, IMIM-Hospital del Mar, and Universitat Autònoma de Barcelona, Spain</w:t>
      </w:r>
    </w:p>
    <w:p w14:paraId="26F8D879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40 IMIM (Hospital del Mar Medical Research Institute), Barcelona, Spain</w:t>
      </w:r>
    </w:p>
    <w:p w14:paraId="33956EC7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41 National Institute for Health Research Comprehensive Biomedical Research Centre, Guy's &amp; St. Thomas' NHS Foundation Trust and King's College London, London, UK</w:t>
      </w:r>
    </w:p>
    <w:p w14:paraId="06C7937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42 Division of Health and Social Care Research, King's College London, London, UK</w:t>
      </w:r>
    </w:p>
    <w:p w14:paraId="31705D5F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43 FIMM-Institute for Molecular Medicine Finland, Helsinki, Finland</w:t>
      </w:r>
    </w:p>
    <w:p w14:paraId="3EBAE10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44 THL-National Institute for Health and Welfare, Helsinki, Finland</w:t>
      </w:r>
    </w:p>
    <w:p w14:paraId="22568E86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45 Iwate Tohoku Medical Megabank Organization, Iwate Medical University, Iwate, Japan</w:t>
      </w:r>
    </w:p>
    <w:p w14:paraId="6DA6762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46 BHF Glasgow Cardiovascular Research Centre, Faculty of Medicine, Glasgow, UK</w:t>
      </w:r>
    </w:p>
    <w:p w14:paraId="260ECCD2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47 deCODE Genetics/Amgen, Inc., Reykjavik, Iceland</w:t>
      </w:r>
    </w:p>
    <w:p w14:paraId="20D45F72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48 Icelandic Heart Association, Reykjavik, Iceland</w:t>
      </w:r>
    </w:p>
    <w:p w14:paraId="0E5E5303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49 Institute of Biomedicine, the Sahlgrenska Academy at University of Gothenburg, Goteborg, Sweden</w:t>
      </w:r>
    </w:p>
    <w:p w14:paraId="53A34F37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50 Department of Epidemiology, University of Maryland School of Medicine, Baltimore, MD, USA</w:t>
      </w:r>
    </w:p>
    <w:p w14:paraId="3B22C28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51 Institute of Cardiovascular and Medical Sciences, Faculty of Medicine, University of Glasgow, Glasgow, UK</w:t>
      </w:r>
    </w:p>
    <w:p w14:paraId="3F8C9A51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52 Chair of Genetic Epidemiology, IBE, Faculty of Medicine, LMU Munich, Germany</w:t>
      </w:r>
    </w:p>
    <w:p w14:paraId="1008EBE5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53 Division of Epidemiology and Prevention, Aichi Cancer Center Research Institute, Nagoya, Japan</w:t>
      </w:r>
    </w:p>
    <w:p w14:paraId="414E7B32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54 Department of Epidemiology, Nagoya University Graduate School of Medicine, Nagoya, Japan</w:t>
      </w:r>
    </w:p>
    <w:p w14:paraId="7AD9002E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55 University Medicine Greifswald, Institute for Community Medicine, SHIP-KEF, Greifswald, Germany</w:t>
      </w:r>
    </w:p>
    <w:p w14:paraId="71E8EECD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56 Department of Neurology, Caen University Hospital, Caen, France</w:t>
      </w:r>
    </w:p>
    <w:p w14:paraId="101E25B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57 University of Caen Normandy, Caen, France</w:t>
      </w:r>
    </w:p>
    <w:p w14:paraId="6F98841C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58 Department of Internal Medicine, Erasmus University Medical Center, Rotterdam, Netherlands</w:t>
      </w:r>
    </w:p>
    <w:p w14:paraId="491128B2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59 Landspitali University Hospital, Reykjavik, Iceland</w:t>
      </w:r>
    </w:p>
    <w:p w14:paraId="32531EB0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60 Survey Research Center, University of Michigan, Ann Arbor, MI, USA</w:t>
      </w:r>
    </w:p>
    <w:p w14:paraId="39CD209A" w14:textId="77777777" w:rsidR="00350234" w:rsidRPr="003456A0" w:rsidRDefault="00350234" w:rsidP="003456A0">
      <w:pPr>
        <w:spacing w:before="0" w:after="0" w:line="240" w:lineRule="auto"/>
        <w:rPr>
          <w:rFonts w:eastAsia="Times New Roman" w:cs="Arial"/>
          <w:sz w:val="24"/>
          <w:lang w:val="en-US"/>
        </w:rPr>
      </w:pPr>
      <w:r w:rsidRPr="003456A0">
        <w:rPr>
          <w:rFonts w:eastAsia="Calibri" w:cs="Arial"/>
          <w:spacing w:val="12"/>
          <w:sz w:val="20"/>
          <w:lang w:val="en-US" w:eastAsia="de-DE"/>
        </w:rPr>
        <w:t>261 University of Virginia Department of Neurology, Charlottesville, VA, USA</w:t>
      </w:r>
    </w:p>
    <w:p w14:paraId="55E83D5C" w14:textId="7DD7F7EA" w:rsidR="00B815E2" w:rsidRDefault="00350234" w:rsidP="00350234">
      <w:pPr>
        <w:rPr>
          <w:lang w:val="en-US"/>
        </w:rPr>
      </w:pPr>
      <w:r w:rsidRPr="00596C95">
        <w:rPr>
          <w:sz w:val="24"/>
          <w:lang w:val="en-US"/>
        </w:rPr>
        <w:br w:type="page"/>
      </w:r>
    </w:p>
    <w:p w14:paraId="739D5E16" w14:textId="77777777" w:rsidR="0043745A" w:rsidRPr="00CC2F1E" w:rsidRDefault="00FE3DD0" w:rsidP="0043745A">
      <w:pPr>
        <w:pStyle w:val="EndNoteBibliographyTitle"/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43745A" w:rsidRPr="00CC2F1E">
        <w:rPr>
          <w:lang w:val="en-US"/>
        </w:rPr>
        <w:t>References</w:t>
      </w:r>
    </w:p>
    <w:p w14:paraId="6F45DC0D" w14:textId="77777777" w:rsidR="0043745A" w:rsidRPr="00CC2F1E" w:rsidRDefault="0043745A" w:rsidP="0043745A">
      <w:pPr>
        <w:pStyle w:val="EndNoteBibliographyTitle"/>
        <w:rPr>
          <w:lang w:val="en-US"/>
        </w:rPr>
      </w:pPr>
    </w:p>
    <w:p w14:paraId="4203803D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1</w:t>
      </w:r>
      <w:r w:rsidRPr="00CC2F1E">
        <w:rPr>
          <w:lang w:val="en-US"/>
        </w:rPr>
        <w:tab/>
        <w:t>Klimentidis, Y. C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Genome-wide association study of habitual physical activity in over 377,000 UK Biobank participants identifies multiple variants including CADM2 and APOE. </w:t>
      </w:r>
      <w:r w:rsidRPr="00CC2F1E">
        <w:rPr>
          <w:i/>
          <w:lang w:val="en-US"/>
        </w:rPr>
        <w:t>International journal of obesity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42</w:t>
      </w:r>
      <w:r w:rsidRPr="00CC2F1E">
        <w:rPr>
          <w:lang w:val="en-US"/>
        </w:rPr>
        <w:t>, 1161-1176, doi:10.1038/s41366-018-0120-3 (2018).</w:t>
      </w:r>
    </w:p>
    <w:p w14:paraId="1F961C54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2</w:t>
      </w:r>
      <w:r w:rsidRPr="00CC2F1E">
        <w:rPr>
          <w:lang w:val="en-US"/>
        </w:rPr>
        <w:tab/>
        <w:t>Doherty, A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GWAS identifies 14 loci for device-measured physical activity and sleep duration. </w:t>
      </w:r>
      <w:r w:rsidRPr="00CC2F1E">
        <w:rPr>
          <w:i/>
          <w:lang w:val="en-US"/>
        </w:rPr>
        <w:t>Nature communication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9</w:t>
      </w:r>
      <w:r w:rsidRPr="00CC2F1E">
        <w:rPr>
          <w:lang w:val="en-US"/>
        </w:rPr>
        <w:t>, 5257, doi:10.1038/s41467-018-07743-4 (2018).</w:t>
      </w:r>
    </w:p>
    <w:p w14:paraId="1719E36B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3</w:t>
      </w:r>
      <w:r w:rsidRPr="00CC2F1E">
        <w:rPr>
          <w:lang w:val="en-US"/>
        </w:rPr>
        <w:tab/>
        <w:t>Nikpay, M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A comprehensive 1,000 Genomes-based genome-wide association meta-analysis of coronary artery disease. </w:t>
      </w:r>
      <w:r w:rsidRPr="00CC2F1E">
        <w:rPr>
          <w:i/>
          <w:lang w:val="en-US"/>
        </w:rPr>
        <w:t>Nature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47</w:t>
      </w:r>
      <w:r w:rsidRPr="00CC2F1E">
        <w:rPr>
          <w:lang w:val="en-US"/>
        </w:rPr>
        <w:t>, 1121-1130, doi:10.1038/ng.3396 (2015).</w:t>
      </w:r>
    </w:p>
    <w:p w14:paraId="461F322D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4</w:t>
      </w:r>
      <w:r w:rsidRPr="00CC2F1E">
        <w:rPr>
          <w:lang w:val="en-US"/>
        </w:rPr>
        <w:tab/>
        <w:t>Malik, R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Multiancestry genome-wide association study of 520,000 subjects identifies 32 loci associated with stroke and stroke subtypes. </w:t>
      </w:r>
      <w:r w:rsidRPr="00CC2F1E">
        <w:rPr>
          <w:i/>
          <w:lang w:val="en-US"/>
        </w:rPr>
        <w:t>Nature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50</w:t>
      </w:r>
      <w:r w:rsidRPr="00CC2F1E">
        <w:rPr>
          <w:lang w:val="en-US"/>
        </w:rPr>
        <w:t>, 524-537, doi:10.1038/s41588-018-0058-3 (2018).</w:t>
      </w:r>
    </w:p>
    <w:p w14:paraId="3A8B749E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5</w:t>
      </w:r>
      <w:r w:rsidRPr="00CC2F1E">
        <w:rPr>
          <w:lang w:val="en-US"/>
        </w:rPr>
        <w:tab/>
        <w:t>Shrine, N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New genetic signals for lung function highlight pathways and chronic obstructive pulmonary disease associations across multiple ancestries. </w:t>
      </w:r>
      <w:r w:rsidRPr="00CC2F1E">
        <w:rPr>
          <w:i/>
          <w:lang w:val="en-US"/>
        </w:rPr>
        <w:t>Nature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51</w:t>
      </w:r>
      <w:r w:rsidRPr="00CC2F1E">
        <w:rPr>
          <w:lang w:val="en-US"/>
        </w:rPr>
        <w:t>, 481-493, doi:10.1038/s41588-018-0321-7 (2019).</w:t>
      </w:r>
    </w:p>
    <w:p w14:paraId="66AD7C06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6</w:t>
      </w:r>
      <w:r w:rsidRPr="00CC2F1E">
        <w:rPr>
          <w:lang w:val="en-US"/>
        </w:rPr>
        <w:tab/>
        <w:t>Zhu, Z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Genetic overlap of chronic obstructive pulmonary disease and cardiovascular disease-related traits: a large-scale genome-wide cross-trait analysis. </w:t>
      </w:r>
      <w:r w:rsidRPr="00CC2F1E">
        <w:rPr>
          <w:i/>
          <w:lang w:val="en-US"/>
        </w:rPr>
        <w:t>Respiratory research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20</w:t>
      </w:r>
      <w:r w:rsidRPr="00CC2F1E">
        <w:rPr>
          <w:lang w:val="en-US"/>
        </w:rPr>
        <w:t>, 64, doi:10.1186/s12931-019-1036-8 (2019).</w:t>
      </w:r>
    </w:p>
    <w:p w14:paraId="32D85043" w14:textId="77777777" w:rsidR="0043745A" w:rsidRPr="0043745A" w:rsidRDefault="0043745A" w:rsidP="0043745A">
      <w:pPr>
        <w:pStyle w:val="EndNoteBibliography"/>
        <w:spacing w:after="0"/>
        <w:ind w:left="720" w:hanging="720"/>
      </w:pPr>
      <w:r w:rsidRPr="00CC2F1E">
        <w:rPr>
          <w:lang w:val="en-US"/>
        </w:rPr>
        <w:t>7</w:t>
      </w:r>
      <w:r w:rsidRPr="00CC2F1E">
        <w:rPr>
          <w:lang w:val="en-US"/>
        </w:rPr>
        <w:tab/>
        <w:t>Pulit, S. L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Meta-analysis of genome-wide association studies for body fat distribution in 694 649 individuals of European ancestry. </w:t>
      </w:r>
      <w:r w:rsidRPr="0043745A">
        <w:rPr>
          <w:i/>
        </w:rPr>
        <w:t>Hum Mol Genet</w:t>
      </w:r>
      <w:r w:rsidRPr="0043745A">
        <w:t xml:space="preserve"> </w:t>
      </w:r>
      <w:r w:rsidRPr="0043745A">
        <w:rPr>
          <w:b/>
        </w:rPr>
        <w:t>28</w:t>
      </w:r>
      <w:r w:rsidRPr="0043745A">
        <w:t>, 166-174, doi:10.1093/hmg/ddy327 (2019).</w:t>
      </w:r>
    </w:p>
    <w:p w14:paraId="519A032C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43745A">
        <w:t>8</w:t>
      </w:r>
      <w:r w:rsidRPr="0043745A">
        <w:tab/>
        <w:t>Lee, J. J.</w:t>
      </w:r>
      <w:r w:rsidRPr="0043745A">
        <w:rPr>
          <w:i/>
        </w:rPr>
        <w:t xml:space="preserve"> et al.</w:t>
      </w:r>
      <w:r w:rsidRPr="0043745A">
        <w:t xml:space="preserve"> </w:t>
      </w:r>
      <w:r w:rsidRPr="00CC2F1E">
        <w:rPr>
          <w:lang w:val="en-US"/>
        </w:rPr>
        <w:t xml:space="preserve">Gene discovery and polygenic prediction from a genome-wide association study of educational attainment in 1.1 million individuals. </w:t>
      </w:r>
      <w:r w:rsidRPr="00CC2F1E">
        <w:rPr>
          <w:i/>
          <w:lang w:val="en-US"/>
        </w:rPr>
        <w:t>Nature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50</w:t>
      </w:r>
      <w:r w:rsidRPr="00CC2F1E">
        <w:rPr>
          <w:lang w:val="en-US"/>
        </w:rPr>
        <w:t>, 1112-1121, doi:10.1038/s41588-018-0147-3 (2018).</w:t>
      </w:r>
    </w:p>
    <w:p w14:paraId="73641D6F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9</w:t>
      </w:r>
      <w:r w:rsidRPr="00CC2F1E">
        <w:rPr>
          <w:lang w:val="en-US"/>
        </w:rPr>
        <w:tab/>
        <w:t>Watanabe, K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A global overview of pleiotropy and genetic architecture in complex traits. </w:t>
      </w:r>
      <w:r w:rsidRPr="00CC2F1E">
        <w:rPr>
          <w:i/>
          <w:lang w:val="en-US"/>
        </w:rPr>
        <w:t>Nature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51</w:t>
      </w:r>
      <w:r w:rsidRPr="00CC2F1E">
        <w:rPr>
          <w:lang w:val="en-US"/>
        </w:rPr>
        <w:t>, 1339-1348, doi:10.1038/s41588-019-0481-0 (2019).</w:t>
      </w:r>
    </w:p>
    <w:p w14:paraId="4B622B25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10</w:t>
      </w:r>
      <w:r w:rsidRPr="00CC2F1E">
        <w:rPr>
          <w:lang w:val="en-US"/>
        </w:rPr>
        <w:tab/>
        <w:t xml:space="preserve">van der Harst, P. &amp; Verweij, N. Identification of 64 Novel Genetic Loci Provides an Expanded View on the Genetic Architecture of Coronary Artery Disease. </w:t>
      </w:r>
      <w:r w:rsidRPr="00CC2F1E">
        <w:rPr>
          <w:i/>
          <w:lang w:val="en-US"/>
        </w:rPr>
        <w:t>Circ Re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122</w:t>
      </w:r>
      <w:r w:rsidRPr="00CC2F1E">
        <w:rPr>
          <w:lang w:val="en-US"/>
        </w:rPr>
        <w:t>, 433-443, doi:10.1161/CIRCRESAHA.117.312086 (2018).</w:t>
      </w:r>
    </w:p>
    <w:p w14:paraId="76CE489F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11</w:t>
      </w:r>
      <w:r w:rsidRPr="00CC2F1E">
        <w:rPr>
          <w:lang w:val="en-US"/>
        </w:rPr>
        <w:tab/>
        <w:t xml:space="preserve">Benjamini, Y. &amp; Hochberg, Y. Controlling the False Discovery Rate: A Practical and Powerful Approach to Multiple Testing. </w:t>
      </w:r>
      <w:r w:rsidRPr="00CC2F1E">
        <w:rPr>
          <w:i/>
          <w:lang w:val="en-US"/>
        </w:rPr>
        <w:t>Journal of the Royal Statistical Society. Series B (Methodological)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57</w:t>
      </w:r>
      <w:r w:rsidRPr="00CC2F1E">
        <w:rPr>
          <w:lang w:val="en-US"/>
        </w:rPr>
        <w:t>, 289-300 (1995).</w:t>
      </w:r>
    </w:p>
    <w:p w14:paraId="3AD1FB2B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12</w:t>
      </w:r>
      <w:r w:rsidRPr="00CC2F1E">
        <w:rPr>
          <w:lang w:val="en-US"/>
        </w:rPr>
        <w:tab/>
        <w:t xml:space="preserve">Coronary Artery Disease Genetics, C. A genome-wide association study in Europeans and South Asians identifies five new loci for coronary artery disease. </w:t>
      </w:r>
      <w:r w:rsidRPr="00CC2F1E">
        <w:rPr>
          <w:i/>
          <w:lang w:val="en-US"/>
        </w:rPr>
        <w:t>Nature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43</w:t>
      </w:r>
      <w:r w:rsidRPr="00CC2F1E">
        <w:rPr>
          <w:lang w:val="en-US"/>
        </w:rPr>
        <w:t>, 339-344, doi:10.1038/ng.782 (2011).</w:t>
      </w:r>
    </w:p>
    <w:p w14:paraId="076F4720" w14:textId="77777777" w:rsidR="0043745A" w:rsidRPr="0043745A" w:rsidRDefault="0043745A" w:rsidP="0043745A">
      <w:pPr>
        <w:pStyle w:val="EndNoteBibliography"/>
        <w:spacing w:after="0"/>
        <w:ind w:left="720" w:hanging="720"/>
      </w:pPr>
      <w:r w:rsidRPr="00CC2F1E">
        <w:rPr>
          <w:lang w:val="en-US"/>
        </w:rPr>
        <w:t>13</w:t>
      </w:r>
      <w:r w:rsidRPr="00CC2F1E">
        <w:rPr>
          <w:lang w:val="en-US"/>
        </w:rPr>
        <w:tab/>
        <w:t>Broadbent, H. M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Susceptibility to coronary artery disease and diabetes is encoded by distinct, tightly linked SNPs in the ANRIL locus on chromosome 9p. </w:t>
      </w:r>
      <w:r w:rsidRPr="0043745A">
        <w:rPr>
          <w:i/>
        </w:rPr>
        <w:t>Hum Mol Genet</w:t>
      </w:r>
      <w:r w:rsidRPr="0043745A">
        <w:t xml:space="preserve"> </w:t>
      </w:r>
      <w:r w:rsidRPr="0043745A">
        <w:rPr>
          <w:b/>
        </w:rPr>
        <w:t>17</w:t>
      </w:r>
      <w:r w:rsidRPr="0043745A">
        <w:t>, 806-814, doi:10.1093/hmg/ddm352 (2008).</w:t>
      </w:r>
    </w:p>
    <w:p w14:paraId="5FD77449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43745A">
        <w:t>14</w:t>
      </w:r>
      <w:r w:rsidRPr="0043745A">
        <w:tab/>
        <w:t>Tyynela, P.</w:t>
      </w:r>
      <w:r w:rsidRPr="0043745A">
        <w:rPr>
          <w:i/>
        </w:rPr>
        <w:t xml:space="preserve"> et al.</w:t>
      </w:r>
      <w:r w:rsidRPr="0043745A">
        <w:t xml:space="preserve"> </w:t>
      </w:r>
      <w:r w:rsidRPr="00CC2F1E">
        <w:rPr>
          <w:lang w:val="en-US"/>
        </w:rPr>
        <w:t xml:space="preserve">Birthplace predicts risk for prehospital sudden cardiac death in middle-aged men who migrated to metropolitan area: The Helsinki Sudden Death Study. </w:t>
      </w:r>
      <w:r w:rsidRPr="00CC2F1E">
        <w:rPr>
          <w:i/>
          <w:lang w:val="en-US"/>
        </w:rPr>
        <w:t>Ann Med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41</w:t>
      </w:r>
      <w:r w:rsidRPr="00CC2F1E">
        <w:rPr>
          <w:lang w:val="en-US"/>
        </w:rPr>
        <w:t>, 57-65, doi:10.1080/07853890802258753 (2009).</w:t>
      </w:r>
    </w:p>
    <w:p w14:paraId="1ED556F5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15</w:t>
      </w:r>
      <w:r w:rsidRPr="00CC2F1E">
        <w:rPr>
          <w:lang w:val="en-US"/>
        </w:rPr>
        <w:tab/>
        <w:t>Kok, E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Apolipoprotein E-dependent accumulation of Alzheimer disease-related lesions begins in middle age. </w:t>
      </w:r>
      <w:r w:rsidRPr="00CC2F1E">
        <w:rPr>
          <w:i/>
          <w:lang w:val="en-US"/>
        </w:rPr>
        <w:t>Annals of neurology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65</w:t>
      </w:r>
      <w:r w:rsidRPr="00CC2F1E">
        <w:rPr>
          <w:lang w:val="en-US"/>
        </w:rPr>
        <w:t>, 650-657, doi:10.1002/ana.21696 (2009).</w:t>
      </w:r>
    </w:p>
    <w:p w14:paraId="3EFE1EB2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16</w:t>
      </w:r>
      <w:r w:rsidRPr="00CC2F1E">
        <w:rPr>
          <w:lang w:val="en-US"/>
        </w:rPr>
        <w:tab/>
        <w:t>Schunkert, H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Large-scale association analysis identifies 13 new susceptibility loci for coronary artery disease. </w:t>
      </w:r>
      <w:r w:rsidRPr="00CC2F1E">
        <w:rPr>
          <w:i/>
          <w:lang w:val="en-US"/>
        </w:rPr>
        <w:t>Nature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43</w:t>
      </w:r>
      <w:r w:rsidRPr="00CC2F1E">
        <w:rPr>
          <w:lang w:val="en-US"/>
        </w:rPr>
        <w:t>, 333-338, doi:10.1038/ng.784 (2011).</w:t>
      </w:r>
    </w:p>
    <w:p w14:paraId="4B5033EC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17</w:t>
      </w:r>
      <w:r w:rsidRPr="00CC2F1E">
        <w:rPr>
          <w:lang w:val="en-US"/>
        </w:rPr>
        <w:tab/>
        <w:t>Samani, N. J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Genomewide association analysis of coronary artery disease. </w:t>
      </w:r>
      <w:r w:rsidRPr="00CC2F1E">
        <w:rPr>
          <w:i/>
          <w:lang w:val="en-US"/>
        </w:rPr>
        <w:t>N Engl J Med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357</w:t>
      </w:r>
      <w:r w:rsidRPr="00CC2F1E">
        <w:rPr>
          <w:lang w:val="en-US"/>
        </w:rPr>
        <w:t>, 443-453, doi:10.1056/NEJMoa072366 (2007).</w:t>
      </w:r>
    </w:p>
    <w:p w14:paraId="1B9FDBB7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18</w:t>
      </w:r>
      <w:r w:rsidRPr="00CC2F1E">
        <w:rPr>
          <w:lang w:val="en-US"/>
        </w:rPr>
        <w:tab/>
        <w:t>Davies, R. W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A genome-wide association study for coronary artery disease identifies a novel susceptibility locus in the major histocompatibility complex. </w:t>
      </w:r>
      <w:r w:rsidRPr="00CC2F1E">
        <w:rPr>
          <w:i/>
          <w:lang w:val="en-US"/>
        </w:rPr>
        <w:t>Circulation. Cardiovascular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5</w:t>
      </w:r>
      <w:r w:rsidRPr="00CC2F1E">
        <w:rPr>
          <w:lang w:val="en-US"/>
        </w:rPr>
        <w:t>, 217-225, doi:10.1161/CIRCGENETICS.111.961243 (2012).</w:t>
      </w:r>
    </w:p>
    <w:p w14:paraId="473C374C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19</w:t>
      </w:r>
      <w:r w:rsidRPr="00CC2F1E">
        <w:rPr>
          <w:lang w:val="en-US"/>
        </w:rPr>
        <w:tab/>
        <w:t>Vaara, S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Cohort Profile: the Corogene study. </w:t>
      </w:r>
      <w:r w:rsidRPr="00CC2F1E">
        <w:rPr>
          <w:i/>
          <w:lang w:val="en-US"/>
        </w:rPr>
        <w:t>International journal of epidemiology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41</w:t>
      </w:r>
      <w:r w:rsidRPr="00CC2F1E">
        <w:rPr>
          <w:lang w:val="en-US"/>
        </w:rPr>
        <w:t>, 1265-1271, doi:10.1093/ije/dyr090 (2012).</w:t>
      </w:r>
    </w:p>
    <w:p w14:paraId="7A4C2962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20</w:t>
      </w:r>
      <w:r w:rsidRPr="00CC2F1E">
        <w:rPr>
          <w:lang w:val="en-US"/>
        </w:rPr>
        <w:tab/>
        <w:t>Leitsalu, L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Cohort Profile: Estonian Biobank of the Estonian Genome Center, University of Tartu. </w:t>
      </w:r>
      <w:r w:rsidRPr="00CC2F1E">
        <w:rPr>
          <w:i/>
          <w:lang w:val="en-US"/>
        </w:rPr>
        <w:t>International journal of epidemiology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44</w:t>
      </w:r>
      <w:r w:rsidRPr="00CC2F1E">
        <w:rPr>
          <w:lang w:val="en-US"/>
        </w:rPr>
        <w:t>, 1137-1147, doi:10.1093/ije/dyt268 (2015).</w:t>
      </w:r>
    </w:p>
    <w:p w14:paraId="497A826B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21</w:t>
      </w:r>
      <w:r w:rsidRPr="00CC2F1E">
        <w:rPr>
          <w:lang w:val="en-US"/>
        </w:rPr>
        <w:tab/>
        <w:t>Erdmann, J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New susceptibility locus for coronary artery disease on chromosome 3q22.3. </w:t>
      </w:r>
      <w:r w:rsidRPr="00CC2F1E">
        <w:rPr>
          <w:i/>
          <w:lang w:val="en-US"/>
        </w:rPr>
        <w:t>Nature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41</w:t>
      </w:r>
      <w:r w:rsidRPr="00CC2F1E">
        <w:rPr>
          <w:lang w:val="en-US"/>
        </w:rPr>
        <w:t>, 280-282, doi:10.1038/ng.307 (2009).</w:t>
      </w:r>
    </w:p>
    <w:p w14:paraId="5BFAFA6D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22</w:t>
      </w:r>
      <w:r w:rsidRPr="00CC2F1E">
        <w:rPr>
          <w:lang w:val="en-US"/>
        </w:rPr>
        <w:tab/>
        <w:t>Erdmann, J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Genome-wide association study identifies a new locus for coronary artery disease on chromosome 10p11.23. </w:t>
      </w:r>
      <w:r w:rsidRPr="00CC2F1E">
        <w:rPr>
          <w:i/>
          <w:lang w:val="en-US"/>
        </w:rPr>
        <w:t>Eur Heart J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32</w:t>
      </w:r>
      <w:r w:rsidRPr="00CC2F1E">
        <w:rPr>
          <w:lang w:val="en-US"/>
        </w:rPr>
        <w:t>, 158-168, doi:10.1093/eurheartj/ehq405 (2011).</w:t>
      </w:r>
    </w:p>
    <w:p w14:paraId="55FDED12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23</w:t>
      </w:r>
      <w:r w:rsidRPr="00CC2F1E">
        <w:rPr>
          <w:lang w:val="en-US"/>
        </w:rPr>
        <w:tab/>
        <w:t xml:space="preserve">Hulten, M., Lawrie, N. M. &amp; Laurie, D. A. Chiasma-based genetic maps of chromosome 21. </w:t>
      </w:r>
      <w:r w:rsidRPr="00CC2F1E">
        <w:rPr>
          <w:i/>
          <w:lang w:val="en-US"/>
        </w:rPr>
        <w:t>Am J Med Genet Suppl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7</w:t>
      </w:r>
      <w:r w:rsidRPr="00CC2F1E">
        <w:rPr>
          <w:lang w:val="en-US"/>
        </w:rPr>
        <w:t>, 148-154, doi:10.1002/ajmg.1320370730 (1990).</w:t>
      </w:r>
    </w:p>
    <w:p w14:paraId="01A2A4CD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24</w:t>
      </w:r>
      <w:r w:rsidRPr="00CC2F1E">
        <w:rPr>
          <w:lang w:val="en-US"/>
        </w:rPr>
        <w:tab/>
        <w:t xml:space="preserve">Heart Protection Study Collaborative, G. MRC/BHF Heart Protection Study of cholesterol lowering with simvastatin in 20,536 high-risk individuals: a randomised placebo-controlled trial. </w:t>
      </w:r>
      <w:r w:rsidRPr="00CC2F1E">
        <w:rPr>
          <w:i/>
          <w:lang w:val="en-US"/>
        </w:rPr>
        <w:t>Lancet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360</w:t>
      </w:r>
      <w:r w:rsidRPr="00CC2F1E">
        <w:rPr>
          <w:lang w:val="en-US"/>
        </w:rPr>
        <w:t>, 7-22, doi:10.1016/S0140-6736(02)09327-3 (2002).</w:t>
      </w:r>
    </w:p>
    <w:p w14:paraId="23C5C8EA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25</w:t>
      </w:r>
      <w:r w:rsidRPr="00CC2F1E">
        <w:rPr>
          <w:lang w:val="en-US"/>
        </w:rPr>
        <w:tab/>
        <w:t>Gottesman, O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The Electronic Medical Records and Genomics (eMERGE) Network: past, present, and future. </w:t>
      </w:r>
      <w:r w:rsidRPr="00CC2F1E">
        <w:rPr>
          <w:i/>
          <w:lang w:val="en-US"/>
        </w:rPr>
        <w:t>Genet Med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15</w:t>
      </w:r>
      <w:r w:rsidRPr="00CC2F1E">
        <w:rPr>
          <w:lang w:val="en-US"/>
        </w:rPr>
        <w:t>, 761-771, doi:10.1038/gim.2013.72 (2013).</w:t>
      </w:r>
    </w:p>
    <w:p w14:paraId="0589D1F6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26</w:t>
      </w:r>
      <w:r w:rsidRPr="00CC2F1E">
        <w:rPr>
          <w:lang w:val="en-US"/>
        </w:rPr>
        <w:tab/>
        <w:t>Winkelmann, B. R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Rationale and design of the LURIC study--a resource for functional genomics, pharmacogenomics and long-term prognosis of cardiovascular disease. </w:t>
      </w:r>
      <w:r w:rsidRPr="00CC2F1E">
        <w:rPr>
          <w:i/>
          <w:lang w:val="en-US"/>
        </w:rPr>
        <w:t>Pharmacogenom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2</w:t>
      </w:r>
      <w:r w:rsidRPr="00CC2F1E">
        <w:rPr>
          <w:lang w:val="en-US"/>
        </w:rPr>
        <w:t>, S1-73, doi:10.1517/14622416.2.1.S1 (2001).</w:t>
      </w:r>
    </w:p>
    <w:p w14:paraId="4C6D07E2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27</w:t>
      </w:r>
      <w:r w:rsidRPr="00CC2F1E">
        <w:rPr>
          <w:lang w:val="en-US"/>
        </w:rPr>
        <w:tab/>
        <w:t>Reilly, M. P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Identification of ADAMTS7 as a novel locus for coronary atherosclerosis and association of ABO with myocardial infarction in the presence of coronary atherosclerosis: two genome-wide association studies. </w:t>
      </w:r>
      <w:r w:rsidRPr="00CC2F1E">
        <w:rPr>
          <w:i/>
          <w:lang w:val="en-US"/>
        </w:rPr>
        <w:t>Lancet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377</w:t>
      </w:r>
      <w:r w:rsidRPr="00CC2F1E">
        <w:rPr>
          <w:lang w:val="en-US"/>
        </w:rPr>
        <w:t>, 383-392, doi:10.1016/S0140-6736(10)61996-4 (2011).</w:t>
      </w:r>
    </w:p>
    <w:p w14:paraId="5ACF8227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28</w:t>
      </w:r>
      <w:r w:rsidRPr="00CC2F1E">
        <w:rPr>
          <w:lang w:val="en-US"/>
        </w:rPr>
        <w:tab/>
        <w:t>Myocardial Infarction Genetics, C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Genome-wide association of early-onset myocardial infarction with single nucleotide polymorphisms and copy number variants. </w:t>
      </w:r>
      <w:r w:rsidRPr="00CC2F1E">
        <w:rPr>
          <w:i/>
          <w:lang w:val="en-US"/>
        </w:rPr>
        <w:t>Nature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41</w:t>
      </w:r>
      <w:r w:rsidRPr="00CC2F1E">
        <w:rPr>
          <w:lang w:val="en-US"/>
        </w:rPr>
        <w:t>, 334-341, doi:10.1038/ng.327 (2009).</w:t>
      </w:r>
    </w:p>
    <w:p w14:paraId="1E8424B7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29</w:t>
      </w:r>
      <w:r w:rsidRPr="00CC2F1E">
        <w:rPr>
          <w:lang w:val="en-US"/>
        </w:rPr>
        <w:tab/>
        <w:t xml:space="preserve">Lind, L., Fors, N., Hall, J., Marttala, K. &amp; Stenborg, A. A comparison of three different methods to evaluate endothelium-dependent vasodilation in the elderly: the Prospective Investigation of the Vasculature in Uppsala Seniors (PIVUS) study. </w:t>
      </w:r>
      <w:r w:rsidRPr="00CC2F1E">
        <w:rPr>
          <w:i/>
          <w:lang w:val="en-US"/>
        </w:rPr>
        <w:t>Arterioscler Thromb Vasc Biol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25</w:t>
      </w:r>
      <w:r w:rsidRPr="00CC2F1E">
        <w:rPr>
          <w:lang w:val="en-US"/>
        </w:rPr>
        <w:t>, 2368-2375, doi:10.1161/01.ATV.0000184769.22061.da (2005).</w:t>
      </w:r>
    </w:p>
    <w:p w14:paraId="55312D87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30</w:t>
      </w:r>
      <w:r w:rsidRPr="00CC2F1E">
        <w:rPr>
          <w:lang w:val="en-US"/>
        </w:rPr>
        <w:tab/>
        <w:t>Borodulin, K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Forty-year trends in cardiovascular risk factors in Finland. </w:t>
      </w:r>
      <w:r w:rsidRPr="00CC2F1E">
        <w:rPr>
          <w:i/>
          <w:lang w:val="en-US"/>
        </w:rPr>
        <w:t>Eur J Public Health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25</w:t>
      </w:r>
      <w:r w:rsidRPr="00CC2F1E">
        <w:rPr>
          <w:lang w:val="en-US"/>
        </w:rPr>
        <w:t>, 539-546, doi:10.1093/eurpub/cku174 (2015).</w:t>
      </w:r>
    </w:p>
    <w:p w14:paraId="767EC5B0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31</w:t>
      </w:r>
      <w:r w:rsidRPr="00CC2F1E">
        <w:rPr>
          <w:lang w:val="en-US"/>
        </w:rPr>
        <w:tab/>
        <w:t>Theodoraki, E. V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Fibrinogen beta variants confer protection against coronary artery disease in a Greek case-control study. </w:t>
      </w:r>
      <w:r w:rsidRPr="00CC2F1E">
        <w:rPr>
          <w:i/>
          <w:lang w:val="en-US"/>
        </w:rPr>
        <w:t>BMC medical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11</w:t>
      </w:r>
      <w:r w:rsidRPr="00CC2F1E">
        <w:rPr>
          <w:lang w:val="en-US"/>
        </w:rPr>
        <w:t>, 28, doi:10.1186/1471-2350-11-28 (2010).</w:t>
      </w:r>
    </w:p>
    <w:p w14:paraId="68D3EF47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32</w:t>
      </w:r>
      <w:r w:rsidRPr="00CC2F1E">
        <w:rPr>
          <w:lang w:val="en-US"/>
        </w:rPr>
        <w:tab/>
        <w:t xml:space="preserve">Hong, Y., Pedersen, N. L., Brismar, K. &amp; de Faire, U. Genetic and environmental architecture of the features of the insulin-resistance syndrome. </w:t>
      </w:r>
      <w:r w:rsidRPr="00CC2F1E">
        <w:rPr>
          <w:i/>
          <w:lang w:val="en-US"/>
        </w:rPr>
        <w:t>Am J Hum Genet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60</w:t>
      </w:r>
      <w:r w:rsidRPr="00CC2F1E">
        <w:rPr>
          <w:lang w:val="en-US"/>
        </w:rPr>
        <w:t>, 143-152 (1997).</w:t>
      </w:r>
    </w:p>
    <w:p w14:paraId="0A28B734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33</w:t>
      </w:r>
      <w:r w:rsidRPr="00CC2F1E">
        <w:rPr>
          <w:lang w:val="en-US"/>
        </w:rPr>
        <w:tab/>
        <w:t xml:space="preserve">Ingelsson, E., Sundstrom, J., Arnlov, J., Zethelius, B. &amp; Lind, L. Insulin resistance and risk of congestive heart failure. </w:t>
      </w:r>
      <w:r w:rsidRPr="00CC2F1E">
        <w:rPr>
          <w:i/>
          <w:lang w:val="en-US"/>
        </w:rPr>
        <w:t>JAMA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294</w:t>
      </w:r>
      <w:r w:rsidRPr="00CC2F1E">
        <w:rPr>
          <w:lang w:val="en-US"/>
        </w:rPr>
        <w:t>, 334-341, doi:10.1001/jama.294.3.334 (2005).</w:t>
      </w:r>
    </w:p>
    <w:p w14:paraId="48B01E42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34</w:t>
      </w:r>
      <w:r w:rsidRPr="00CC2F1E">
        <w:rPr>
          <w:lang w:val="en-US"/>
        </w:rPr>
        <w:tab/>
        <w:t xml:space="preserve">Wellcome Trust Case Control, C. Genome-wide association study of 14,000 cases of seven common diseases and 3,000 shared controls. </w:t>
      </w:r>
      <w:r w:rsidRPr="00CC2F1E">
        <w:rPr>
          <w:i/>
          <w:lang w:val="en-US"/>
        </w:rPr>
        <w:t>Nature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447</w:t>
      </w:r>
      <w:r w:rsidRPr="00CC2F1E">
        <w:rPr>
          <w:lang w:val="en-US"/>
        </w:rPr>
        <w:t>, 661-678, doi:10.1038/nature05911 (2007).</w:t>
      </w:r>
    </w:p>
    <w:p w14:paraId="10E13ED1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35</w:t>
      </w:r>
      <w:r w:rsidRPr="00CC2F1E">
        <w:rPr>
          <w:lang w:val="en-US"/>
        </w:rPr>
        <w:tab/>
        <w:t>Beutner, F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Rationale and design of the Leipzig (LIFE) Heart Study: phenotyping and cardiovascular characteristics of patients with coronary artery disease. </w:t>
      </w:r>
      <w:r w:rsidRPr="00CC2F1E">
        <w:rPr>
          <w:i/>
          <w:lang w:val="en-US"/>
        </w:rPr>
        <w:t>PLoS One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6</w:t>
      </w:r>
      <w:r w:rsidRPr="00CC2F1E">
        <w:rPr>
          <w:lang w:val="en-US"/>
        </w:rPr>
        <w:t>, e29070, doi:10.1371/journal.pone.0029070 (2011).</w:t>
      </w:r>
    </w:p>
    <w:p w14:paraId="0D7C93EB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36</w:t>
      </w:r>
      <w:r w:rsidRPr="00CC2F1E">
        <w:rPr>
          <w:lang w:val="en-US"/>
        </w:rPr>
        <w:tab/>
        <w:t>Ridker, P. M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Rationale, design, and methodology of the Women's Genome Health Study: a genome-wide association study of more than 25,000 initially healthy american women. </w:t>
      </w:r>
      <w:r w:rsidRPr="00CC2F1E">
        <w:rPr>
          <w:i/>
          <w:lang w:val="en-US"/>
        </w:rPr>
        <w:t>Clinical chemistry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54</w:t>
      </w:r>
      <w:r w:rsidRPr="00CC2F1E">
        <w:rPr>
          <w:lang w:val="en-US"/>
        </w:rPr>
        <w:t>, 249-255, doi:10.1373/clinchem.2007.099366 (2008).</w:t>
      </w:r>
    </w:p>
    <w:p w14:paraId="3D4F5936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37</w:t>
      </w:r>
      <w:r w:rsidRPr="00CC2F1E">
        <w:rPr>
          <w:lang w:val="en-US"/>
        </w:rPr>
        <w:tab/>
        <w:t>Yusuf, S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Effect of potentially modifiable risk factors associated with myocardial infarction in 52 countries (the INTERHEART study): case-control study. </w:t>
      </w:r>
      <w:r w:rsidRPr="00CC2F1E">
        <w:rPr>
          <w:i/>
          <w:lang w:val="en-US"/>
        </w:rPr>
        <w:t>Lancet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364</w:t>
      </w:r>
      <w:r w:rsidRPr="00CC2F1E">
        <w:rPr>
          <w:lang w:val="en-US"/>
        </w:rPr>
        <w:t>, 937-952, doi:10.1016/S0140-6736(04)17018-9 (2004).</w:t>
      </w:r>
    </w:p>
    <w:p w14:paraId="54BC7D68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38</w:t>
      </w:r>
      <w:r w:rsidRPr="00CC2F1E">
        <w:rPr>
          <w:lang w:val="en-US"/>
        </w:rPr>
        <w:tab/>
        <w:t xml:space="preserve">Ye, Z., Kalloo, F. S., Dalenberg, A. K. &amp; Kullo, I. J. An electronic medical record-linked biorepository to identify novel biomarkers for atherosclerotic cardiovascular disease. </w:t>
      </w:r>
      <w:r w:rsidRPr="00CC2F1E">
        <w:rPr>
          <w:i/>
          <w:lang w:val="en-US"/>
        </w:rPr>
        <w:t>Glob Cardiol Sci Pract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2013</w:t>
      </w:r>
      <w:r w:rsidRPr="00CC2F1E">
        <w:rPr>
          <w:lang w:val="en-US"/>
        </w:rPr>
        <w:t>, 82-90, doi:10.5339/gcsp.2013.10 (2013).</w:t>
      </w:r>
    </w:p>
    <w:p w14:paraId="24676D54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39</w:t>
      </w:r>
      <w:r w:rsidRPr="00CC2F1E">
        <w:rPr>
          <w:lang w:val="en-US"/>
        </w:rPr>
        <w:tab/>
        <w:t>Harris, T. B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Age, Gene/Environment Susceptibility-Reykjavik Study: multidisciplinary applied phenomics. </w:t>
      </w:r>
      <w:r w:rsidRPr="00CC2F1E">
        <w:rPr>
          <w:i/>
          <w:lang w:val="en-US"/>
        </w:rPr>
        <w:t>American journal of epidemiology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165</w:t>
      </w:r>
      <w:r w:rsidRPr="00CC2F1E">
        <w:rPr>
          <w:lang w:val="en-US"/>
        </w:rPr>
        <w:t>, 1076-1087, doi:10.1093/aje/kwk115 (2007).</w:t>
      </w:r>
    </w:p>
    <w:p w14:paraId="54D916C6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40</w:t>
      </w:r>
      <w:r w:rsidRPr="00CC2F1E">
        <w:rPr>
          <w:lang w:val="en-US"/>
        </w:rPr>
        <w:tab/>
        <w:t>Hofman, A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The Rotterdam Study: 2014 objectives and design update. </w:t>
      </w:r>
      <w:r w:rsidRPr="00CC2F1E">
        <w:rPr>
          <w:i/>
          <w:lang w:val="en-US"/>
        </w:rPr>
        <w:t>European journal of epidemiology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28</w:t>
      </w:r>
      <w:r w:rsidRPr="00CC2F1E">
        <w:rPr>
          <w:lang w:val="en-US"/>
        </w:rPr>
        <w:t>, 889-926, doi:10.1007/s10654-013-9866-z (2013).</w:t>
      </w:r>
    </w:p>
    <w:p w14:paraId="6A47B4BB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41</w:t>
      </w:r>
      <w:r w:rsidRPr="00CC2F1E">
        <w:rPr>
          <w:lang w:val="en-US"/>
        </w:rPr>
        <w:tab/>
        <w:t xml:space="preserve">Dawber, T. R., Kannel, W. B. &amp; Lyell, L. P. An approach to longitudinal studies in a community: the Framingham Study. </w:t>
      </w:r>
      <w:r w:rsidRPr="00CC2F1E">
        <w:rPr>
          <w:i/>
          <w:lang w:val="en-US"/>
        </w:rPr>
        <w:t>Annals of the New York Academy of Science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107</w:t>
      </w:r>
      <w:r w:rsidRPr="00CC2F1E">
        <w:rPr>
          <w:lang w:val="en-US"/>
        </w:rPr>
        <w:t>, 539-556, doi:10.1111/j.1749-6632.1963.tb13299.x (1963).</w:t>
      </w:r>
    </w:p>
    <w:p w14:paraId="0661AA3F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42</w:t>
      </w:r>
      <w:r w:rsidRPr="00CC2F1E">
        <w:rPr>
          <w:lang w:val="en-US"/>
        </w:rPr>
        <w:tab/>
        <w:t>Higgins, M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NHLBI Family Heart Study: objectives and design. </w:t>
      </w:r>
      <w:r w:rsidRPr="00CC2F1E">
        <w:rPr>
          <w:i/>
          <w:lang w:val="en-US"/>
        </w:rPr>
        <w:t>American journal of epidemiology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143</w:t>
      </w:r>
      <w:r w:rsidRPr="00CC2F1E">
        <w:rPr>
          <w:lang w:val="en-US"/>
        </w:rPr>
        <w:t>, 1219-1228, doi:10.1093/oxfordjournals.aje.a008709 (1996).</w:t>
      </w:r>
    </w:p>
    <w:p w14:paraId="2F270A07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43</w:t>
      </w:r>
      <w:r w:rsidRPr="00CC2F1E">
        <w:rPr>
          <w:lang w:val="en-US"/>
        </w:rPr>
        <w:tab/>
        <w:t>Trompet, S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Replication of LDL GWAs hits in PROSPER/PHASE as validation for future (pharmaco)genetic analyses. </w:t>
      </w:r>
      <w:r w:rsidRPr="00CC2F1E">
        <w:rPr>
          <w:i/>
          <w:lang w:val="en-US"/>
        </w:rPr>
        <w:t>BMC medical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12</w:t>
      </w:r>
      <w:r w:rsidRPr="00CC2F1E">
        <w:rPr>
          <w:lang w:val="en-US"/>
        </w:rPr>
        <w:t>, 131, doi:10.1186/1471-2350-12-131 (2011).</w:t>
      </w:r>
    </w:p>
    <w:p w14:paraId="5BCF211F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44</w:t>
      </w:r>
      <w:r w:rsidRPr="00CC2F1E">
        <w:rPr>
          <w:lang w:val="en-US"/>
        </w:rPr>
        <w:tab/>
        <w:t xml:space="preserve">The Atherosclerosis Risk in Communities (ARIC) Study: design and objectives. The ARIC investigators. </w:t>
      </w:r>
      <w:r w:rsidRPr="00CC2F1E">
        <w:rPr>
          <w:i/>
          <w:lang w:val="en-US"/>
        </w:rPr>
        <w:t>American journal of epidemiology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129</w:t>
      </w:r>
      <w:r w:rsidRPr="00CC2F1E">
        <w:rPr>
          <w:lang w:val="en-US"/>
        </w:rPr>
        <w:t>, 687-702 (1989).</w:t>
      </w:r>
    </w:p>
    <w:p w14:paraId="50E824CE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45</w:t>
      </w:r>
      <w:r w:rsidRPr="00CC2F1E">
        <w:rPr>
          <w:lang w:val="en-US"/>
        </w:rPr>
        <w:tab/>
        <w:t>Psaty, B. M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Cohorts for Heart and Aging Research in Genomic Epidemiology (CHARGE) Consortium: Design of prospective meta-analyses of genome-wide association studies from 5 cohorts. </w:t>
      </w:r>
      <w:r w:rsidRPr="00CC2F1E">
        <w:rPr>
          <w:i/>
          <w:lang w:val="en-US"/>
        </w:rPr>
        <w:t>Circulation. Cardiovascular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2</w:t>
      </w:r>
      <w:r w:rsidRPr="00CC2F1E">
        <w:rPr>
          <w:lang w:val="en-US"/>
        </w:rPr>
        <w:t>, 73-80, doi:10.1161/CIRCGENETICS.108.829747 (2009).</w:t>
      </w:r>
    </w:p>
    <w:p w14:paraId="42FCA83D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46</w:t>
      </w:r>
      <w:r w:rsidRPr="00CC2F1E">
        <w:rPr>
          <w:lang w:val="en-US"/>
        </w:rPr>
        <w:tab/>
        <w:t>Malik, R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Low-frequency and common genetic variation in ischemic stroke: The METASTROKE collaboration. </w:t>
      </w:r>
      <w:r w:rsidRPr="00CC2F1E">
        <w:rPr>
          <w:i/>
          <w:lang w:val="en-US"/>
        </w:rPr>
        <w:t>Neurology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86</w:t>
      </w:r>
      <w:r w:rsidRPr="00CC2F1E">
        <w:rPr>
          <w:lang w:val="en-US"/>
        </w:rPr>
        <w:t>, 1217-1226, doi:10.1212/WNL.0000000000002528 (2016).</w:t>
      </w:r>
    </w:p>
    <w:p w14:paraId="6EEF8E8F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47</w:t>
      </w:r>
      <w:r w:rsidRPr="00CC2F1E">
        <w:rPr>
          <w:lang w:val="en-US"/>
        </w:rPr>
        <w:tab/>
        <w:t>Traylor, M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Genetic risk factors for ischaemic stroke and its subtypes (the METASTROKE collaboration): a meta-analysis of genome-wide association studies. </w:t>
      </w:r>
      <w:r w:rsidRPr="00CC2F1E">
        <w:rPr>
          <w:i/>
          <w:lang w:val="en-US"/>
        </w:rPr>
        <w:t>Lancet Neurol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11</w:t>
      </w:r>
      <w:r w:rsidRPr="00CC2F1E">
        <w:rPr>
          <w:lang w:val="en-US"/>
        </w:rPr>
        <w:t>, 951-962, doi:10.1016/S1474-4422(12)70234-X (2012).</w:t>
      </w:r>
    </w:p>
    <w:p w14:paraId="37ABA765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48</w:t>
      </w:r>
      <w:r w:rsidRPr="00CC2F1E">
        <w:rPr>
          <w:lang w:val="en-US"/>
        </w:rPr>
        <w:tab/>
        <w:t xml:space="preserve">Network, N. S. G. &amp; International Stroke Genetics, C. Loci associated with ischaemic stroke and its subtypes (SiGN): a genome-wide association study. </w:t>
      </w:r>
      <w:r w:rsidRPr="00CC2F1E">
        <w:rPr>
          <w:i/>
          <w:lang w:val="en-US"/>
        </w:rPr>
        <w:t>Lancet Neurol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15</w:t>
      </w:r>
      <w:r w:rsidRPr="00CC2F1E">
        <w:rPr>
          <w:lang w:val="en-US"/>
        </w:rPr>
        <w:t>, 174-184, doi:10.1016/S1474-4422(15)00338-5 (2016).</w:t>
      </w:r>
    </w:p>
    <w:p w14:paraId="244663C5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49</w:t>
      </w:r>
      <w:r w:rsidRPr="00CC2F1E">
        <w:rPr>
          <w:lang w:val="en-US"/>
        </w:rPr>
        <w:tab/>
        <w:t>Gudbjartsson, D. F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Large-scale whole-genome sequencing of the Icelandic population. </w:t>
      </w:r>
      <w:r w:rsidRPr="00CC2F1E">
        <w:rPr>
          <w:i/>
          <w:lang w:val="en-US"/>
        </w:rPr>
        <w:t>Nature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47</w:t>
      </w:r>
      <w:r w:rsidRPr="00CC2F1E">
        <w:rPr>
          <w:lang w:val="en-US"/>
        </w:rPr>
        <w:t>, 435-444, doi:10.1038/ng.3247 (2015).</w:t>
      </w:r>
    </w:p>
    <w:p w14:paraId="10B0C87F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50</w:t>
      </w:r>
      <w:r w:rsidRPr="00CC2F1E">
        <w:rPr>
          <w:lang w:val="en-US"/>
        </w:rPr>
        <w:tab/>
        <w:t>Riboli, E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European Prospective Investigation into Cancer and Nutrition (EPIC): study populations and data collection. </w:t>
      </w:r>
      <w:r w:rsidRPr="00CC2F1E">
        <w:rPr>
          <w:i/>
          <w:lang w:val="en-US"/>
        </w:rPr>
        <w:t>Public health nutrition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5</w:t>
      </w:r>
      <w:r w:rsidRPr="00CC2F1E">
        <w:rPr>
          <w:lang w:val="en-US"/>
        </w:rPr>
        <w:t>, 1113-1124, doi:10.1079/PHN2002394 (2002).</w:t>
      </w:r>
    </w:p>
    <w:p w14:paraId="0371DDBC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51</w:t>
      </w:r>
      <w:r w:rsidRPr="00CC2F1E">
        <w:rPr>
          <w:lang w:val="en-US"/>
        </w:rPr>
        <w:tab/>
        <w:t>Traylor, M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Genetic Architecture of Lacunar Stroke. </w:t>
      </w:r>
      <w:r w:rsidRPr="00CC2F1E">
        <w:rPr>
          <w:i/>
          <w:lang w:val="en-US"/>
        </w:rPr>
        <w:t>Stroke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46</w:t>
      </w:r>
      <w:r w:rsidRPr="00CC2F1E">
        <w:rPr>
          <w:lang w:val="en-US"/>
        </w:rPr>
        <w:t>, 2407-2412, doi:10.1161/STROKEAHA.115.009485 (2015).</w:t>
      </w:r>
    </w:p>
    <w:p w14:paraId="53B6BD2A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52</w:t>
      </w:r>
      <w:r w:rsidRPr="00CC2F1E">
        <w:rPr>
          <w:lang w:val="en-US"/>
        </w:rPr>
        <w:tab/>
        <w:t>O'Donnell, M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Rationale and design of INTERSTROKE: a global case-control study of risk factors for stroke. </w:t>
      </w:r>
      <w:r w:rsidRPr="00CC2F1E">
        <w:rPr>
          <w:i/>
          <w:lang w:val="en-US"/>
        </w:rPr>
        <w:t>Neuroepidemiology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35</w:t>
      </w:r>
      <w:r w:rsidRPr="00CC2F1E">
        <w:rPr>
          <w:lang w:val="en-US"/>
        </w:rPr>
        <w:t>, 36-44, doi:10.1159/000306058 (2010).</w:t>
      </w:r>
    </w:p>
    <w:p w14:paraId="4360B099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53</w:t>
      </w:r>
      <w:r w:rsidRPr="00CC2F1E">
        <w:rPr>
          <w:lang w:val="en-US"/>
        </w:rPr>
        <w:tab/>
        <w:t>Klungel, O. H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Antihypertensive drug therapies and the risk of ischemic stroke. </w:t>
      </w:r>
      <w:r w:rsidRPr="00CC2F1E">
        <w:rPr>
          <w:i/>
          <w:lang w:val="en-US"/>
        </w:rPr>
        <w:t>Archives of internal medicine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161</w:t>
      </w:r>
      <w:r w:rsidRPr="00CC2F1E">
        <w:rPr>
          <w:lang w:val="en-US"/>
        </w:rPr>
        <w:t>, 37-43, doi:10.1001/archinte.161.1.37 (2001).</w:t>
      </w:r>
    </w:p>
    <w:p w14:paraId="5D36164A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54</w:t>
      </w:r>
      <w:r w:rsidRPr="00CC2F1E">
        <w:rPr>
          <w:lang w:val="en-US"/>
        </w:rPr>
        <w:tab/>
        <w:t xml:space="preserve">Power, C. &amp; Elliott, J. Cohort profile: 1958 British birth cohort (National Child Development Study). </w:t>
      </w:r>
      <w:r w:rsidRPr="00CC2F1E">
        <w:rPr>
          <w:i/>
          <w:lang w:val="en-US"/>
        </w:rPr>
        <w:t>International journal of epidemiology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35</w:t>
      </w:r>
      <w:r w:rsidRPr="00CC2F1E">
        <w:rPr>
          <w:lang w:val="en-US"/>
        </w:rPr>
        <w:t>, 34-41, doi:10.1093/ije/dyi183 (2006).</w:t>
      </w:r>
    </w:p>
    <w:p w14:paraId="076AB688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55</w:t>
      </w:r>
      <w:r w:rsidRPr="00CC2F1E">
        <w:rPr>
          <w:lang w:val="en-US"/>
        </w:rPr>
        <w:tab/>
        <w:t>Debette, S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Common variation in PHACTR1 is associated with susceptibility to cervical artery dissection. </w:t>
      </w:r>
      <w:r w:rsidRPr="00CC2F1E">
        <w:rPr>
          <w:i/>
          <w:lang w:val="en-US"/>
        </w:rPr>
        <w:t>Nature genetics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47</w:t>
      </w:r>
      <w:r w:rsidRPr="00CC2F1E">
        <w:rPr>
          <w:lang w:val="en-US"/>
        </w:rPr>
        <w:t>, 78-83, doi:10.1038/ng.3154 (2015).</w:t>
      </w:r>
    </w:p>
    <w:p w14:paraId="0B9FE72D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56</w:t>
      </w:r>
      <w:r w:rsidRPr="00CC2F1E">
        <w:rPr>
          <w:lang w:val="en-US"/>
        </w:rPr>
        <w:tab/>
        <w:t>Putaala, J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Analysis of 1008 consecutive patients aged 15 to 49 with first-ever ischemic stroke: the Helsinki young stroke registry. </w:t>
      </w:r>
      <w:r w:rsidRPr="00CC2F1E">
        <w:rPr>
          <w:i/>
          <w:lang w:val="en-US"/>
        </w:rPr>
        <w:t>Stroke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40</w:t>
      </w:r>
      <w:r w:rsidRPr="00CC2F1E">
        <w:rPr>
          <w:lang w:val="en-US"/>
        </w:rPr>
        <w:t>, 1195-1203, doi:10.1161/STROKEAHA.108.529883 (2009).</w:t>
      </w:r>
    </w:p>
    <w:p w14:paraId="39BD68C9" w14:textId="77777777" w:rsidR="0043745A" w:rsidRPr="00CC2F1E" w:rsidRDefault="0043745A" w:rsidP="0043745A">
      <w:pPr>
        <w:pStyle w:val="EndNoteBibliography"/>
        <w:spacing w:after="0"/>
        <w:ind w:left="720" w:hanging="720"/>
        <w:rPr>
          <w:lang w:val="en-US"/>
        </w:rPr>
      </w:pPr>
      <w:r w:rsidRPr="00CC2F1E">
        <w:rPr>
          <w:lang w:val="en-US"/>
        </w:rPr>
        <w:t>57</w:t>
      </w:r>
      <w:r w:rsidRPr="00CC2F1E">
        <w:rPr>
          <w:lang w:val="en-US"/>
        </w:rPr>
        <w:tab/>
        <w:t>Blomgren, C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Long-term performance of instrumental activities of daily living (IADL) in young and middle-aged stroke survivors: Results from SAHLSIS outcome. </w:t>
      </w:r>
      <w:r w:rsidRPr="00CC2F1E">
        <w:rPr>
          <w:i/>
          <w:lang w:val="en-US"/>
        </w:rPr>
        <w:t>Scand J Occup Ther</w:t>
      </w:r>
      <w:r w:rsidRPr="00CC2F1E">
        <w:rPr>
          <w:lang w:val="en-US"/>
        </w:rPr>
        <w:t xml:space="preserve"> </w:t>
      </w:r>
      <w:r w:rsidRPr="00CC2F1E">
        <w:rPr>
          <w:b/>
          <w:lang w:val="en-US"/>
        </w:rPr>
        <w:t>25</w:t>
      </w:r>
      <w:r w:rsidRPr="00CC2F1E">
        <w:rPr>
          <w:lang w:val="en-US"/>
        </w:rPr>
        <w:t>, 119-126, doi:10.1080/11038128.2017.1329343 (2018).</w:t>
      </w:r>
    </w:p>
    <w:p w14:paraId="715CD8CF" w14:textId="77777777" w:rsidR="0043745A" w:rsidRPr="0043745A" w:rsidRDefault="0043745A" w:rsidP="0043745A">
      <w:pPr>
        <w:pStyle w:val="EndNoteBibliography"/>
        <w:ind w:left="720" w:hanging="720"/>
      </w:pPr>
      <w:r w:rsidRPr="00CC2F1E">
        <w:rPr>
          <w:lang w:val="en-US"/>
        </w:rPr>
        <w:t>58</w:t>
      </w:r>
      <w:r w:rsidRPr="00CC2F1E">
        <w:rPr>
          <w:lang w:val="en-US"/>
        </w:rPr>
        <w:tab/>
        <w:t>Melander, O.</w:t>
      </w:r>
      <w:r w:rsidRPr="00CC2F1E">
        <w:rPr>
          <w:i/>
          <w:lang w:val="en-US"/>
        </w:rPr>
        <w:t xml:space="preserve"> et al.</w:t>
      </w:r>
      <w:r w:rsidRPr="00CC2F1E">
        <w:rPr>
          <w:lang w:val="en-US"/>
        </w:rPr>
        <w:t xml:space="preserve"> Novel and conventional biomarkers for prediction of incident cardiovascular events in the community. </w:t>
      </w:r>
      <w:r w:rsidRPr="0043745A">
        <w:rPr>
          <w:i/>
        </w:rPr>
        <w:t>JAMA</w:t>
      </w:r>
      <w:r w:rsidRPr="0043745A">
        <w:t xml:space="preserve"> </w:t>
      </w:r>
      <w:r w:rsidRPr="0043745A">
        <w:rPr>
          <w:b/>
        </w:rPr>
        <w:t>302</w:t>
      </w:r>
      <w:r w:rsidRPr="0043745A">
        <w:t>, 49-57, doi:10.1001/jama.2009.943 (2009).</w:t>
      </w:r>
    </w:p>
    <w:p w14:paraId="1D17D27B" w14:textId="7F7866FB" w:rsidR="00C46DAD" w:rsidRPr="009E59C9" w:rsidRDefault="00FE3DD0">
      <w:pPr>
        <w:rPr>
          <w:lang w:val="en-US"/>
        </w:rPr>
      </w:pPr>
      <w:r>
        <w:rPr>
          <w:lang w:val="en-US"/>
        </w:rPr>
        <w:fldChar w:fldCharType="end"/>
      </w:r>
    </w:p>
    <w:sectPr w:rsidR="00C46DAD" w:rsidRPr="009E59C9" w:rsidSect="003456A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1D9BC8A" w14:textId="77777777" w:rsidR="008807F1" w:rsidRDefault="008807F1" w:rsidP="002C5545">
      <w:pPr>
        <w:spacing w:before="0" w:after="0" w:line="240" w:lineRule="auto"/>
      </w:pPr>
      <w:r>
        <w:separator/>
      </w:r>
    </w:p>
  </w:endnote>
  <w:endnote w:type="continuationSeparator" w:id="0">
    <w:p w14:paraId="61D59212" w14:textId="77777777" w:rsidR="008807F1" w:rsidRDefault="008807F1" w:rsidP="002C5545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349953276"/>
      <w:docPartObj>
        <w:docPartGallery w:val="Page Numbers (Bottom of Page)"/>
        <w:docPartUnique/>
      </w:docPartObj>
    </w:sdtPr>
    <w:sdtEndPr/>
    <w:sdtContent>
      <w:p w14:paraId="43AF0084" w14:textId="7BF02273" w:rsidR="004C6776" w:rsidRDefault="004C6776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F5DB5">
          <w:rPr>
            <w:noProof/>
          </w:rPr>
          <w:t>1</w:t>
        </w:r>
        <w:r>
          <w:fldChar w:fldCharType="end"/>
        </w:r>
      </w:p>
    </w:sdtContent>
  </w:sdt>
  <w:p w14:paraId="64909B9A" w14:textId="77777777" w:rsidR="004C6776" w:rsidRDefault="004C677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82C8B17" w14:textId="77777777" w:rsidR="008807F1" w:rsidRDefault="008807F1" w:rsidP="002C5545">
      <w:pPr>
        <w:spacing w:before="0" w:after="0" w:line="240" w:lineRule="auto"/>
      </w:pPr>
      <w:r>
        <w:separator/>
      </w:r>
    </w:p>
  </w:footnote>
  <w:footnote w:type="continuationSeparator" w:id="0">
    <w:p w14:paraId="1C9B3D74" w14:textId="77777777" w:rsidR="008807F1" w:rsidRDefault="008807F1" w:rsidP="002C5545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7E925FD"/>
    <w:multiLevelType w:val="multilevel"/>
    <w:tmpl w:val="88F45F08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pStyle w:val="Heading3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5B882B35"/>
    <w:multiLevelType w:val="multilevel"/>
    <w:tmpl w:val="6F30E74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5EFC3234"/>
    <w:multiLevelType w:val="multilevel"/>
    <w:tmpl w:val="0A86311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4096" w:nlCheck="1" w:checkStyle="0"/>
  <w:activeWritingStyle w:appName="MSWord" w:lang="de-DE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131078" w:nlCheck="1" w:checkStyle="1"/>
  <w:activeWritingStyle w:appName="MSWord" w:lang="de-DE" w:vendorID="64" w:dllVersion="131078" w:nlCheck="1" w:checkStyle="1"/>
  <w:activeWritingStyle w:appName="MSWord" w:lang="en-GB" w:vendorID="64" w:dllVersion="131078" w:nlCheck="1" w:checkStyle="1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rQwM7Q0NDYwtDACAiUdpeDU4uLM/DyQAsNaACpnDjM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cientific Reports&lt;/Style&gt;&lt;LeftDelim&gt;{&lt;/LeftDelim&gt;&lt;RightDelim&gt;}&lt;/RightDelim&gt;&lt;FontName&gt;Arial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xvxzva1xzsz1eatx55v5fcdx9r5f2z9edt&quot;&gt;Library Copy&lt;record-ids&gt;&lt;item&gt;48&lt;/item&gt;&lt;item&gt;3073&lt;/item&gt;&lt;item&gt;3428&lt;/item&gt;&lt;item&gt;3429&lt;/item&gt;&lt;item&gt;3430&lt;/item&gt;&lt;item&gt;3458&lt;/item&gt;&lt;item&gt;3570&lt;/item&gt;&lt;item&gt;3579&lt;/item&gt;&lt;item&gt;3587&lt;/item&gt;&lt;item&gt;3588&lt;/item&gt;&lt;item&gt;3589&lt;/item&gt;&lt;item&gt;3590&lt;/item&gt;&lt;item&gt;3591&lt;/item&gt;&lt;item&gt;3592&lt;/item&gt;&lt;item&gt;3593&lt;/item&gt;&lt;item&gt;3594&lt;/item&gt;&lt;item&gt;3597&lt;/item&gt;&lt;item&gt;3598&lt;/item&gt;&lt;item&gt;3599&lt;/item&gt;&lt;item&gt;3600&lt;/item&gt;&lt;item&gt;3601&lt;/item&gt;&lt;item&gt;3602&lt;/item&gt;&lt;item&gt;3603&lt;/item&gt;&lt;item&gt;3607&lt;/item&gt;&lt;item&gt;3608&lt;/item&gt;&lt;item&gt;3609&lt;/item&gt;&lt;item&gt;3610&lt;/item&gt;&lt;item&gt;3611&lt;/item&gt;&lt;item&gt;3612&lt;/item&gt;&lt;item&gt;3614&lt;/item&gt;&lt;item&gt;3615&lt;/item&gt;&lt;item&gt;3616&lt;/item&gt;&lt;item&gt;3617&lt;/item&gt;&lt;item&gt;3618&lt;/item&gt;&lt;item&gt;3619&lt;/item&gt;&lt;item&gt;3620&lt;/item&gt;&lt;item&gt;3621&lt;/item&gt;&lt;item&gt;3622&lt;/item&gt;&lt;item&gt;3623&lt;/item&gt;&lt;item&gt;3624&lt;/item&gt;&lt;item&gt;3625&lt;/item&gt;&lt;item&gt;3626&lt;/item&gt;&lt;item&gt;3627&lt;/item&gt;&lt;item&gt;3628&lt;/item&gt;&lt;item&gt;3629&lt;/item&gt;&lt;item&gt;3630&lt;/item&gt;&lt;item&gt;3631&lt;/item&gt;&lt;item&gt;3632&lt;/item&gt;&lt;item&gt;3633&lt;/item&gt;&lt;item&gt;3634&lt;/item&gt;&lt;item&gt;3635&lt;/item&gt;&lt;item&gt;3636&lt;/item&gt;&lt;item&gt;3637&lt;/item&gt;&lt;item&gt;3922&lt;/item&gt;&lt;item&gt;3923&lt;/item&gt;&lt;item&gt;3924&lt;/item&gt;&lt;item&gt;3925&lt;/item&gt;&lt;item&gt;3926&lt;/item&gt;&lt;/record-ids&gt;&lt;/item&gt;&lt;/Libraries&gt;"/>
  </w:docVars>
  <w:rsids>
    <w:rsidRoot w:val="009F1BB5"/>
    <w:rsid w:val="00001D33"/>
    <w:rsid w:val="00004DF5"/>
    <w:rsid w:val="00005920"/>
    <w:rsid w:val="000201C1"/>
    <w:rsid w:val="00031059"/>
    <w:rsid w:val="0003108A"/>
    <w:rsid w:val="000458D2"/>
    <w:rsid w:val="00046F32"/>
    <w:rsid w:val="00066B2D"/>
    <w:rsid w:val="000802BB"/>
    <w:rsid w:val="00095ED4"/>
    <w:rsid w:val="000A114A"/>
    <w:rsid w:val="000B35F2"/>
    <w:rsid w:val="000C4B05"/>
    <w:rsid w:val="000D5C24"/>
    <w:rsid w:val="000E46A2"/>
    <w:rsid w:val="000F4D92"/>
    <w:rsid w:val="00113187"/>
    <w:rsid w:val="00113FB5"/>
    <w:rsid w:val="0011416A"/>
    <w:rsid w:val="00122815"/>
    <w:rsid w:val="00142175"/>
    <w:rsid w:val="00156BAD"/>
    <w:rsid w:val="00173383"/>
    <w:rsid w:val="001753C4"/>
    <w:rsid w:val="00185CA2"/>
    <w:rsid w:val="001A54E3"/>
    <w:rsid w:val="001B3DC1"/>
    <w:rsid w:val="001B571B"/>
    <w:rsid w:val="001B63EB"/>
    <w:rsid w:val="001E3FC2"/>
    <w:rsid w:val="001F585A"/>
    <w:rsid w:val="0021338A"/>
    <w:rsid w:val="00232B5B"/>
    <w:rsid w:val="00245234"/>
    <w:rsid w:val="002505CB"/>
    <w:rsid w:val="00253510"/>
    <w:rsid w:val="00262E70"/>
    <w:rsid w:val="00264222"/>
    <w:rsid w:val="00266368"/>
    <w:rsid w:val="00271540"/>
    <w:rsid w:val="0027540B"/>
    <w:rsid w:val="002820D3"/>
    <w:rsid w:val="002A4AFE"/>
    <w:rsid w:val="002C5545"/>
    <w:rsid w:val="002D1BFC"/>
    <w:rsid w:val="002D4AB5"/>
    <w:rsid w:val="002D651E"/>
    <w:rsid w:val="002D676A"/>
    <w:rsid w:val="003002FC"/>
    <w:rsid w:val="00307095"/>
    <w:rsid w:val="00323B27"/>
    <w:rsid w:val="00337154"/>
    <w:rsid w:val="003456A0"/>
    <w:rsid w:val="0034656D"/>
    <w:rsid w:val="00350234"/>
    <w:rsid w:val="00396886"/>
    <w:rsid w:val="003A2BB1"/>
    <w:rsid w:val="003B5382"/>
    <w:rsid w:val="003C6F10"/>
    <w:rsid w:val="003F5B22"/>
    <w:rsid w:val="004227C8"/>
    <w:rsid w:val="004279E2"/>
    <w:rsid w:val="0043745A"/>
    <w:rsid w:val="0044705C"/>
    <w:rsid w:val="004625CE"/>
    <w:rsid w:val="00465BBE"/>
    <w:rsid w:val="004851B9"/>
    <w:rsid w:val="00485E98"/>
    <w:rsid w:val="004A450B"/>
    <w:rsid w:val="004C048F"/>
    <w:rsid w:val="004C1AD9"/>
    <w:rsid w:val="004C4C0C"/>
    <w:rsid w:val="004C6776"/>
    <w:rsid w:val="004C6F14"/>
    <w:rsid w:val="004C7913"/>
    <w:rsid w:val="004E002F"/>
    <w:rsid w:val="004F42F0"/>
    <w:rsid w:val="0050465F"/>
    <w:rsid w:val="005109CB"/>
    <w:rsid w:val="00510B91"/>
    <w:rsid w:val="00517336"/>
    <w:rsid w:val="00523610"/>
    <w:rsid w:val="00523B5C"/>
    <w:rsid w:val="00542D5B"/>
    <w:rsid w:val="005515DB"/>
    <w:rsid w:val="005622E7"/>
    <w:rsid w:val="005909AF"/>
    <w:rsid w:val="00596D09"/>
    <w:rsid w:val="005B2022"/>
    <w:rsid w:val="005B2149"/>
    <w:rsid w:val="005B3ACD"/>
    <w:rsid w:val="005B4188"/>
    <w:rsid w:val="005B628A"/>
    <w:rsid w:val="005C25A1"/>
    <w:rsid w:val="005E393C"/>
    <w:rsid w:val="005E6784"/>
    <w:rsid w:val="005F2C7E"/>
    <w:rsid w:val="005F7B39"/>
    <w:rsid w:val="00616E1A"/>
    <w:rsid w:val="00625487"/>
    <w:rsid w:val="00627289"/>
    <w:rsid w:val="00637E89"/>
    <w:rsid w:val="00641D04"/>
    <w:rsid w:val="00644265"/>
    <w:rsid w:val="00651117"/>
    <w:rsid w:val="00652C3E"/>
    <w:rsid w:val="00654EE0"/>
    <w:rsid w:val="006636D2"/>
    <w:rsid w:val="00665226"/>
    <w:rsid w:val="00671430"/>
    <w:rsid w:val="00683F83"/>
    <w:rsid w:val="00685D00"/>
    <w:rsid w:val="006C6AA4"/>
    <w:rsid w:val="006D008B"/>
    <w:rsid w:val="006D67D8"/>
    <w:rsid w:val="006E008B"/>
    <w:rsid w:val="006F6D47"/>
    <w:rsid w:val="007017E9"/>
    <w:rsid w:val="00702CBE"/>
    <w:rsid w:val="007159E1"/>
    <w:rsid w:val="00724BCF"/>
    <w:rsid w:val="007430C0"/>
    <w:rsid w:val="007550A4"/>
    <w:rsid w:val="00763665"/>
    <w:rsid w:val="00764F2E"/>
    <w:rsid w:val="00766AA7"/>
    <w:rsid w:val="0078459B"/>
    <w:rsid w:val="00795E6B"/>
    <w:rsid w:val="007A1793"/>
    <w:rsid w:val="007A274F"/>
    <w:rsid w:val="007A5603"/>
    <w:rsid w:val="007B2E6E"/>
    <w:rsid w:val="007E1E78"/>
    <w:rsid w:val="007F6D14"/>
    <w:rsid w:val="00825C01"/>
    <w:rsid w:val="00846B12"/>
    <w:rsid w:val="008511A9"/>
    <w:rsid w:val="00867815"/>
    <w:rsid w:val="00875487"/>
    <w:rsid w:val="008807F1"/>
    <w:rsid w:val="0088746F"/>
    <w:rsid w:val="008A1D3A"/>
    <w:rsid w:val="008A2F62"/>
    <w:rsid w:val="008A7E21"/>
    <w:rsid w:val="008D0901"/>
    <w:rsid w:val="009161F3"/>
    <w:rsid w:val="00934F0A"/>
    <w:rsid w:val="0097524D"/>
    <w:rsid w:val="00981FBB"/>
    <w:rsid w:val="00985322"/>
    <w:rsid w:val="00992260"/>
    <w:rsid w:val="009978C9"/>
    <w:rsid w:val="009C004F"/>
    <w:rsid w:val="009C20F1"/>
    <w:rsid w:val="009C3326"/>
    <w:rsid w:val="009C7BAE"/>
    <w:rsid w:val="009E10CE"/>
    <w:rsid w:val="009E59C9"/>
    <w:rsid w:val="009F0D8C"/>
    <w:rsid w:val="009F1BB5"/>
    <w:rsid w:val="00A15990"/>
    <w:rsid w:val="00A341A9"/>
    <w:rsid w:val="00A377C9"/>
    <w:rsid w:val="00A55731"/>
    <w:rsid w:val="00A557B3"/>
    <w:rsid w:val="00A61E13"/>
    <w:rsid w:val="00A70B5B"/>
    <w:rsid w:val="00AB5D1E"/>
    <w:rsid w:val="00AD1B18"/>
    <w:rsid w:val="00AD769F"/>
    <w:rsid w:val="00AE6BD2"/>
    <w:rsid w:val="00AE78C1"/>
    <w:rsid w:val="00AF004F"/>
    <w:rsid w:val="00B057C6"/>
    <w:rsid w:val="00B21F96"/>
    <w:rsid w:val="00B3159A"/>
    <w:rsid w:val="00B367D5"/>
    <w:rsid w:val="00B36F6B"/>
    <w:rsid w:val="00B44B3C"/>
    <w:rsid w:val="00B5545B"/>
    <w:rsid w:val="00B815E2"/>
    <w:rsid w:val="00B9169A"/>
    <w:rsid w:val="00BA2282"/>
    <w:rsid w:val="00BB4B14"/>
    <w:rsid w:val="00BC01E0"/>
    <w:rsid w:val="00BC6B0D"/>
    <w:rsid w:val="00BE3ADB"/>
    <w:rsid w:val="00BF180A"/>
    <w:rsid w:val="00C22021"/>
    <w:rsid w:val="00C31D30"/>
    <w:rsid w:val="00C32915"/>
    <w:rsid w:val="00C42561"/>
    <w:rsid w:val="00C46DAD"/>
    <w:rsid w:val="00C56FD3"/>
    <w:rsid w:val="00C719C9"/>
    <w:rsid w:val="00C71DB0"/>
    <w:rsid w:val="00CC2F1E"/>
    <w:rsid w:val="00CC3C53"/>
    <w:rsid w:val="00CD5B33"/>
    <w:rsid w:val="00CE22DD"/>
    <w:rsid w:val="00CE3270"/>
    <w:rsid w:val="00CF2C5B"/>
    <w:rsid w:val="00D20333"/>
    <w:rsid w:val="00D33185"/>
    <w:rsid w:val="00D7244D"/>
    <w:rsid w:val="00D74D94"/>
    <w:rsid w:val="00D75688"/>
    <w:rsid w:val="00D85925"/>
    <w:rsid w:val="00D95B03"/>
    <w:rsid w:val="00DA7BD4"/>
    <w:rsid w:val="00DE5D27"/>
    <w:rsid w:val="00DF307D"/>
    <w:rsid w:val="00DF665A"/>
    <w:rsid w:val="00E033EA"/>
    <w:rsid w:val="00E06E9D"/>
    <w:rsid w:val="00E14545"/>
    <w:rsid w:val="00E177F0"/>
    <w:rsid w:val="00E2363B"/>
    <w:rsid w:val="00E33320"/>
    <w:rsid w:val="00E34089"/>
    <w:rsid w:val="00E3421D"/>
    <w:rsid w:val="00E374B6"/>
    <w:rsid w:val="00E665F6"/>
    <w:rsid w:val="00E67E9B"/>
    <w:rsid w:val="00E8303D"/>
    <w:rsid w:val="00EA4BC8"/>
    <w:rsid w:val="00EB5CFB"/>
    <w:rsid w:val="00EC34A8"/>
    <w:rsid w:val="00ED571F"/>
    <w:rsid w:val="00EE2467"/>
    <w:rsid w:val="00EF0322"/>
    <w:rsid w:val="00EF5DB5"/>
    <w:rsid w:val="00F028E6"/>
    <w:rsid w:val="00F3215E"/>
    <w:rsid w:val="00F66CF5"/>
    <w:rsid w:val="00F933E3"/>
    <w:rsid w:val="00FB2664"/>
    <w:rsid w:val="00FB748D"/>
    <w:rsid w:val="00FC08E6"/>
    <w:rsid w:val="00FC49B1"/>
    <w:rsid w:val="00FD1F12"/>
    <w:rsid w:val="00FE3DD0"/>
    <w:rsid w:val="00FF1F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1EA33112"/>
  <w15:chartTrackingRefBased/>
  <w15:docId w15:val="{8059C7FB-0398-4CB5-A689-FC1C9B1C6E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F1BB5"/>
    <w:pPr>
      <w:tabs>
        <w:tab w:val="left" w:pos="567"/>
      </w:tabs>
      <w:spacing w:before="120" w:after="120" w:line="480" w:lineRule="auto"/>
      <w:jc w:val="both"/>
    </w:pPr>
    <w:rPr>
      <w:rFonts w:ascii="Arial" w:eastAsia="MS Mincho" w:hAnsi="Arial" w:cs="Times New Roman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245234"/>
    <w:pPr>
      <w:keepNext/>
      <w:keepLines/>
      <w:numPr>
        <w:numId w:val="3"/>
      </w:numPr>
      <w:pBdr>
        <w:bottom w:val="single" w:sz="4" w:space="1" w:color="auto"/>
      </w:pBdr>
      <w:tabs>
        <w:tab w:val="clear" w:pos="567"/>
      </w:tabs>
      <w:spacing w:before="480" w:after="0" w:line="240" w:lineRule="auto"/>
      <w:jc w:val="left"/>
      <w:outlineLvl w:val="0"/>
    </w:pPr>
    <w:rPr>
      <w:rFonts w:asciiTheme="majorHAnsi" w:eastAsiaTheme="majorEastAsia" w:hAnsiTheme="majorHAnsi" w:cstheme="majorBidi"/>
      <w:b/>
      <w:bCs/>
      <w:sz w:val="32"/>
      <w:szCs w:val="32"/>
      <w:lang w:val="en-US" w:eastAsia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45234"/>
    <w:pPr>
      <w:keepNext/>
      <w:keepLines/>
      <w:numPr>
        <w:ilvl w:val="1"/>
        <w:numId w:val="3"/>
      </w:numPr>
      <w:tabs>
        <w:tab w:val="clear" w:pos="567"/>
      </w:tabs>
      <w:spacing w:before="200" w:after="0" w:line="240" w:lineRule="auto"/>
      <w:jc w:val="left"/>
      <w:outlineLvl w:val="1"/>
    </w:pPr>
    <w:rPr>
      <w:rFonts w:asciiTheme="majorHAnsi" w:eastAsiaTheme="majorEastAsia" w:hAnsiTheme="majorHAnsi" w:cstheme="majorBidi"/>
      <w:b/>
      <w:bCs/>
      <w:sz w:val="26"/>
      <w:szCs w:val="26"/>
      <w:lang w:val="en-US" w:eastAsia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45234"/>
    <w:pPr>
      <w:keepNext/>
      <w:keepLines/>
      <w:numPr>
        <w:ilvl w:val="2"/>
        <w:numId w:val="3"/>
      </w:numPr>
      <w:tabs>
        <w:tab w:val="clear" w:pos="567"/>
      </w:tabs>
      <w:spacing w:before="200" w:after="0" w:line="240" w:lineRule="auto"/>
      <w:jc w:val="left"/>
      <w:outlineLvl w:val="2"/>
    </w:pPr>
    <w:rPr>
      <w:rFonts w:asciiTheme="majorHAnsi" w:eastAsiaTheme="majorEastAsia" w:hAnsiTheme="majorHAnsi" w:cstheme="majorBidi"/>
      <w:b/>
      <w:bCs/>
      <w:sz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45234"/>
    <w:rPr>
      <w:rFonts w:asciiTheme="majorHAnsi" w:eastAsiaTheme="majorEastAsia" w:hAnsiTheme="majorHAnsi" w:cstheme="majorBidi"/>
      <w:b/>
      <w:bCs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45234"/>
    <w:rPr>
      <w:rFonts w:asciiTheme="majorHAnsi" w:eastAsiaTheme="majorEastAsia" w:hAnsiTheme="majorHAnsi" w:cstheme="majorBidi"/>
      <w:b/>
      <w:bCs/>
      <w:sz w:val="26"/>
      <w:szCs w:val="26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450B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450B"/>
    <w:rPr>
      <w:rFonts w:ascii="Segoe UI" w:eastAsia="MS Mincho" w:hAnsi="Segoe UI" w:cs="Segoe UI"/>
      <w:sz w:val="18"/>
      <w:szCs w:val="18"/>
      <w:lang w:eastAsia="ja-JP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45234"/>
    <w:rPr>
      <w:rFonts w:asciiTheme="majorHAnsi" w:eastAsiaTheme="majorEastAsia" w:hAnsiTheme="majorHAnsi" w:cstheme="majorBidi"/>
      <w:b/>
      <w:bCs/>
      <w:sz w:val="24"/>
      <w:szCs w:val="24"/>
      <w:lang w:val="en-US"/>
    </w:rPr>
  </w:style>
  <w:style w:type="character" w:customStyle="1" w:styleId="Fett1">
    <w:name w:val="Fett1"/>
    <w:basedOn w:val="DefaultParagraphFont"/>
    <w:uiPriority w:val="1"/>
    <w:qFormat/>
    <w:rsid w:val="00245234"/>
    <w:rPr>
      <w:b/>
    </w:rPr>
  </w:style>
  <w:style w:type="paragraph" w:customStyle="1" w:styleId="centered">
    <w:name w:val="centered"/>
    <w:basedOn w:val="Normal"/>
    <w:qFormat/>
    <w:rsid w:val="00245234"/>
    <w:pPr>
      <w:tabs>
        <w:tab w:val="clear" w:pos="567"/>
      </w:tabs>
      <w:spacing w:before="0" w:after="0" w:line="240" w:lineRule="auto"/>
      <w:jc w:val="center"/>
    </w:pPr>
    <w:rPr>
      <w:rFonts w:asciiTheme="minorHAnsi" w:eastAsiaTheme="minorEastAsia" w:hAnsiTheme="minorHAnsi" w:cstheme="minorBidi"/>
      <w:sz w:val="24"/>
      <w:lang w:val="en-US" w:eastAsia="en-US"/>
    </w:rPr>
  </w:style>
  <w:style w:type="table" w:customStyle="1" w:styleId="tabletemplate">
    <w:name w:val="table_template"/>
    <w:basedOn w:val="TableNormal"/>
    <w:uiPriority w:val="59"/>
    <w:rsid w:val="00245234"/>
    <w:pPr>
      <w:spacing w:after="0" w:line="240" w:lineRule="auto"/>
      <w:jc w:val="right"/>
    </w:pPr>
    <w:rPr>
      <w:rFonts w:eastAsiaTheme="minorEastAsia"/>
      <w:sz w:val="24"/>
      <w:szCs w:val="24"/>
      <w:lang w:val="en-US"/>
    </w:rPr>
    <w:tblPr>
      <w:jc w:val="center"/>
      <w:tblBorders>
        <w:top w:val="single" w:sz="8" w:space="0" w:color="auto"/>
        <w:bottom w:val="single" w:sz="8" w:space="0" w:color="auto"/>
        <w:insideH w:val="single" w:sz="8" w:space="0" w:color="auto"/>
      </w:tblBorders>
    </w:tblPr>
    <w:trPr>
      <w:jc w:val="center"/>
    </w:trPr>
    <w:tblStylePr w:type="firstRow">
      <w:rPr>
        <w:b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List-Accent2">
    <w:name w:val="Light List Accent 2"/>
    <w:basedOn w:val="TableNormal"/>
    <w:uiPriority w:val="61"/>
    <w:rsid w:val="00245234"/>
    <w:pPr>
      <w:spacing w:after="0" w:line="240" w:lineRule="auto"/>
    </w:pPr>
    <w:rPr>
      <w:rFonts w:eastAsiaTheme="minorEastAsia"/>
      <w:sz w:val="24"/>
      <w:szCs w:val="24"/>
      <w:lang w:val="en-US"/>
    </w:rPr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band1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</w:style>
  <w:style w:type="paragraph" w:customStyle="1" w:styleId="graphictitle">
    <w:name w:val="graphic title"/>
    <w:basedOn w:val="Normal"/>
    <w:qFormat/>
    <w:rsid w:val="00245234"/>
    <w:pPr>
      <w:tabs>
        <w:tab w:val="clear" w:pos="567"/>
      </w:tabs>
      <w:spacing w:before="0" w:after="0" w:line="240" w:lineRule="auto"/>
      <w:jc w:val="center"/>
    </w:pPr>
    <w:rPr>
      <w:rFonts w:asciiTheme="minorHAnsi" w:eastAsiaTheme="minorEastAsia" w:hAnsiTheme="minorHAnsi" w:cstheme="minorBidi"/>
      <w:b/>
      <w:i/>
      <w:sz w:val="24"/>
      <w:lang w:val="en-US" w:eastAsia="en-US"/>
    </w:rPr>
  </w:style>
  <w:style w:type="paragraph" w:customStyle="1" w:styleId="tabletitle">
    <w:name w:val="table title"/>
    <w:basedOn w:val="graphictitle"/>
    <w:qFormat/>
    <w:rsid w:val="00245234"/>
  </w:style>
  <w:style w:type="paragraph" w:styleId="TOC1">
    <w:name w:val="toc 1"/>
    <w:basedOn w:val="Normal"/>
    <w:next w:val="Normal"/>
    <w:autoRedefine/>
    <w:uiPriority w:val="39"/>
    <w:unhideWhenUsed/>
    <w:rsid w:val="00245234"/>
    <w:pPr>
      <w:tabs>
        <w:tab w:val="clear" w:pos="567"/>
      </w:tabs>
      <w:spacing w:before="0" w:after="100" w:line="240" w:lineRule="auto"/>
      <w:jc w:val="left"/>
    </w:pPr>
    <w:rPr>
      <w:rFonts w:asciiTheme="minorHAnsi" w:eastAsiaTheme="minorEastAsia" w:hAnsiTheme="minorHAnsi" w:cstheme="minorBidi"/>
      <w:sz w:val="24"/>
      <w:lang w:val="en-US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245234"/>
    <w:pPr>
      <w:tabs>
        <w:tab w:val="clear" w:pos="567"/>
      </w:tabs>
      <w:spacing w:before="0" w:after="100" w:line="240" w:lineRule="auto"/>
      <w:ind w:left="240"/>
      <w:jc w:val="left"/>
    </w:pPr>
    <w:rPr>
      <w:rFonts w:asciiTheme="minorHAnsi" w:eastAsiaTheme="minorEastAsia" w:hAnsiTheme="minorHAnsi" w:cstheme="minorBidi"/>
      <w:sz w:val="24"/>
      <w:lang w:val="en-US" w:eastAsia="en-US"/>
    </w:rPr>
  </w:style>
  <w:style w:type="character" w:customStyle="1" w:styleId="referenceid">
    <w:name w:val="reference_id"/>
    <w:basedOn w:val="DefaultParagraphFont"/>
    <w:uiPriority w:val="1"/>
    <w:rsid w:val="00245234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FE3DD0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Zchn"/>
    <w:rsid w:val="00FE3DD0"/>
    <w:pPr>
      <w:spacing w:after="0"/>
      <w:jc w:val="center"/>
    </w:pPr>
    <w:rPr>
      <w:rFonts w:cs="Arial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FE3DD0"/>
    <w:rPr>
      <w:rFonts w:ascii="Arial" w:eastAsia="MS Mincho" w:hAnsi="Arial" w:cs="Arial"/>
      <w:noProof/>
      <w:szCs w:val="24"/>
      <w:lang w:eastAsia="ja-JP"/>
    </w:rPr>
  </w:style>
  <w:style w:type="paragraph" w:customStyle="1" w:styleId="EndNoteBibliography">
    <w:name w:val="EndNote Bibliography"/>
    <w:basedOn w:val="Normal"/>
    <w:link w:val="EndNoteBibliographyZchn"/>
    <w:rsid w:val="00FE3DD0"/>
    <w:pPr>
      <w:spacing w:line="240" w:lineRule="auto"/>
    </w:pPr>
    <w:rPr>
      <w:rFonts w:cs="Arial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FE3DD0"/>
    <w:rPr>
      <w:rFonts w:ascii="Arial" w:eastAsia="MS Mincho" w:hAnsi="Arial" w:cs="Arial"/>
      <w:noProof/>
      <w:szCs w:val="24"/>
      <w:lang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4625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625C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625CE"/>
    <w:rPr>
      <w:rFonts w:ascii="Arial" w:eastAsia="MS Mincho" w:hAnsi="Arial" w:cs="Times New Roman"/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25C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625CE"/>
    <w:rPr>
      <w:rFonts w:ascii="Arial" w:eastAsia="MS Mincho" w:hAnsi="Arial" w:cs="Times New Roman"/>
      <w:b/>
      <w:bCs/>
      <w:sz w:val="20"/>
      <w:szCs w:val="20"/>
      <w:lang w:eastAsia="ja-JP"/>
    </w:rPr>
  </w:style>
  <w:style w:type="character" w:styleId="FollowedHyperlink">
    <w:name w:val="FollowedHyperlink"/>
    <w:basedOn w:val="DefaultParagraphFont"/>
    <w:uiPriority w:val="99"/>
    <w:semiHidden/>
    <w:unhideWhenUsed/>
    <w:rsid w:val="00264222"/>
    <w:rPr>
      <w:color w:val="954F72"/>
      <w:u w:val="single"/>
    </w:rPr>
  </w:style>
  <w:style w:type="paragraph" w:customStyle="1" w:styleId="xl66">
    <w:name w:val="xl66"/>
    <w:basedOn w:val="Normal"/>
    <w:rsid w:val="002642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tabs>
        <w:tab w:val="clear" w:pos="567"/>
      </w:tabs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b/>
      <w:bCs/>
      <w:sz w:val="24"/>
      <w:lang w:val="en-US" w:eastAsia="en-US"/>
    </w:rPr>
  </w:style>
  <w:style w:type="paragraph" w:customStyle="1" w:styleId="xl67">
    <w:name w:val="xl67"/>
    <w:basedOn w:val="Normal"/>
    <w:rsid w:val="00264222"/>
    <w:pPr>
      <w:tabs>
        <w:tab w:val="clear" w:pos="567"/>
      </w:tabs>
      <w:spacing w:before="100" w:beforeAutospacing="1" w:after="100" w:afterAutospacing="1" w:line="240" w:lineRule="auto"/>
      <w:jc w:val="left"/>
    </w:pPr>
    <w:rPr>
      <w:rFonts w:ascii="Times New Roman" w:eastAsia="Times New Roman" w:hAnsi="Times New Roman"/>
      <w:color w:val="000000"/>
      <w:sz w:val="24"/>
      <w:lang w:val="en-US" w:eastAsia="en-US"/>
    </w:rPr>
  </w:style>
  <w:style w:type="table" w:styleId="PlainTable3">
    <w:name w:val="Plain Table 3"/>
    <w:basedOn w:val="TableNormal"/>
    <w:uiPriority w:val="43"/>
    <w:rsid w:val="0026422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2C5545"/>
    <w:pPr>
      <w:tabs>
        <w:tab w:val="clear" w:pos="567"/>
        <w:tab w:val="center" w:pos="4703"/>
        <w:tab w:val="right" w:pos="9406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C5545"/>
    <w:rPr>
      <w:rFonts w:ascii="Arial" w:eastAsia="MS Mincho" w:hAnsi="Arial" w:cs="Times New Roman"/>
      <w:szCs w:val="24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2C5545"/>
    <w:pPr>
      <w:tabs>
        <w:tab w:val="clear" w:pos="567"/>
        <w:tab w:val="center" w:pos="4703"/>
        <w:tab w:val="right" w:pos="940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C5545"/>
    <w:rPr>
      <w:rFonts w:ascii="Arial" w:eastAsia="MS Mincho" w:hAnsi="Arial" w:cs="Times New Roman"/>
      <w:szCs w:val="24"/>
      <w:lang w:eastAsia="ja-JP"/>
    </w:rPr>
  </w:style>
  <w:style w:type="paragraph" w:styleId="Revision">
    <w:name w:val="Revision"/>
    <w:hidden/>
    <w:uiPriority w:val="99"/>
    <w:semiHidden/>
    <w:rsid w:val="00641D04"/>
    <w:pPr>
      <w:spacing w:after="0" w:line="240" w:lineRule="auto"/>
    </w:pPr>
    <w:rPr>
      <w:rFonts w:ascii="Arial" w:eastAsia="MS Mincho" w:hAnsi="Arial" w:cs="Times New Roman"/>
      <w:szCs w:val="24"/>
      <w:lang w:eastAsia="ja-JP"/>
    </w:rPr>
  </w:style>
  <w:style w:type="paragraph" w:styleId="NormalWeb">
    <w:name w:val="Normal (Web)"/>
    <w:basedOn w:val="Normal"/>
    <w:uiPriority w:val="99"/>
    <w:semiHidden/>
    <w:unhideWhenUsed/>
    <w:rsid w:val="00BA2282"/>
    <w:pPr>
      <w:tabs>
        <w:tab w:val="clear" w:pos="567"/>
      </w:tabs>
      <w:spacing w:before="100" w:beforeAutospacing="1" w:after="100" w:afterAutospacing="1" w:line="240" w:lineRule="auto"/>
      <w:jc w:val="left"/>
    </w:pPr>
    <w:rPr>
      <w:rFonts w:ascii="Times New Roman" w:eastAsiaTheme="minorHAnsi" w:hAnsi="Times New Roman"/>
      <w:sz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98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8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64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4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1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1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9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39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23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04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69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329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00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11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79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09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93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440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9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335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24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761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65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57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43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51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07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29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799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594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01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50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73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513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18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59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33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17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54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59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73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77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6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14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35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015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10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11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Larissa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4808</Words>
  <Characters>84407</Characters>
  <Application>Microsoft Office Word</Application>
  <DocSecurity>0</DocSecurity>
  <Lines>703</Lines>
  <Paragraphs>19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90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Bahls</dc:creator>
  <cp:keywords/>
  <dc:description/>
  <cp:lastModifiedBy>Megala Priya J.</cp:lastModifiedBy>
  <cp:revision>2</cp:revision>
  <dcterms:created xsi:type="dcterms:W3CDTF">2021-03-24T13:51:00Z</dcterms:created>
  <dcterms:modified xsi:type="dcterms:W3CDTF">2021-03-24T1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ear4Word_StyleTitle">
    <vt:lpwstr>ACM SIG Proceedings With Long Author List</vt:lpwstr>
  </property>
</Properties>
</file>